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FE989C1" w14:textId="77777777" w:rsidR="00226F25" w:rsidRDefault="00226F25" w:rsidP="00226F25">
      <w:pPr>
        <w:rPr>
          <w:b/>
          <w:bCs/>
          <w:sz w:val="28"/>
          <w:szCs w:val="28"/>
        </w:rPr>
      </w:pPr>
      <w:bookmarkStart w:id="0" w:name="_Hlk234091503"/>
      <w:r>
        <w:rPr>
          <w:rFonts w:hint="eastAsia"/>
          <w:b/>
          <w:bCs/>
          <w:sz w:val="28"/>
          <w:szCs w:val="28"/>
        </w:rPr>
        <w:t>Framework-stabilized multistage transition in antiferroelectric ceramics for high-energy storage</w:t>
      </w:r>
    </w:p>
    <w:bookmarkEnd w:id="0"/>
    <w:p w14:paraId="0912DDF1" w14:textId="77777777" w:rsidR="00E2037E" w:rsidRPr="00A35DE1" w:rsidRDefault="00E2037E" w:rsidP="00E2037E">
      <w:pPr>
        <w:rPr>
          <w:sz w:val="22"/>
        </w:rPr>
      </w:pPr>
      <w:r w:rsidRPr="00A35DE1">
        <w:rPr>
          <w:rFonts w:hint="eastAsia"/>
          <w:sz w:val="22"/>
        </w:rPr>
        <w:t>Xing Zhao</w:t>
      </w:r>
      <w:r w:rsidRPr="00A35DE1">
        <w:rPr>
          <w:sz w:val="22"/>
          <w:vertAlign w:val="superscript"/>
        </w:rPr>
        <w:t>1</w:t>
      </w:r>
      <w:r w:rsidRPr="00A35DE1">
        <w:rPr>
          <w:rFonts w:hint="eastAsia"/>
          <w:sz w:val="22"/>
          <w:vertAlign w:val="superscript"/>
        </w:rPr>
        <w:t xml:space="preserve">, </w:t>
      </w:r>
      <w:r w:rsidRPr="00A35DE1">
        <w:rPr>
          <w:b/>
          <w:bCs/>
          <w:sz w:val="22"/>
          <w:vertAlign w:val="superscript"/>
        </w:rPr>
        <w:t>†</w:t>
      </w:r>
      <w:r w:rsidRPr="00A35DE1">
        <w:rPr>
          <w:sz w:val="22"/>
        </w:rPr>
        <w:t>, Yan Yan</w:t>
      </w:r>
      <w:r w:rsidRPr="00A35DE1">
        <w:rPr>
          <w:sz w:val="22"/>
          <w:vertAlign w:val="superscript"/>
        </w:rPr>
        <w:t>1</w:t>
      </w:r>
      <w:r w:rsidRPr="00A35DE1">
        <w:rPr>
          <w:rFonts w:hint="eastAsia"/>
          <w:sz w:val="22"/>
          <w:vertAlign w:val="superscript"/>
        </w:rPr>
        <w:t xml:space="preserve">, </w:t>
      </w:r>
      <w:r w:rsidRPr="00A35DE1">
        <w:rPr>
          <w:b/>
          <w:bCs/>
          <w:sz w:val="22"/>
          <w:vertAlign w:val="superscript"/>
        </w:rPr>
        <w:t>†</w:t>
      </w:r>
      <w:r w:rsidRPr="00A35DE1">
        <w:rPr>
          <w:rFonts w:hint="eastAsia"/>
          <w:b/>
          <w:bCs/>
          <w:sz w:val="22"/>
          <w:vertAlign w:val="superscript"/>
        </w:rPr>
        <w:t xml:space="preserve">, </w:t>
      </w:r>
      <w:r w:rsidRPr="00A35DE1">
        <w:rPr>
          <w:sz w:val="22"/>
          <w:vertAlign w:val="superscript"/>
        </w:rPr>
        <w:t>*</w:t>
      </w:r>
      <w:r w:rsidRPr="00A35DE1">
        <w:rPr>
          <w:sz w:val="22"/>
        </w:rPr>
        <w:t xml:space="preserve">, </w:t>
      </w:r>
      <w:proofErr w:type="spellStart"/>
      <w:r w:rsidRPr="00A35DE1">
        <w:rPr>
          <w:sz w:val="22"/>
        </w:rPr>
        <w:t>Xiaonan</w:t>
      </w:r>
      <w:proofErr w:type="spellEnd"/>
      <w:r w:rsidRPr="00A35DE1">
        <w:rPr>
          <w:sz w:val="22"/>
        </w:rPr>
        <w:t xml:space="preserve"> Kang</w:t>
      </w:r>
      <w:r w:rsidRPr="00A35DE1">
        <w:rPr>
          <w:sz w:val="22"/>
          <w:vertAlign w:val="superscript"/>
        </w:rPr>
        <w:t>1</w:t>
      </w:r>
      <w:r w:rsidRPr="00A35DE1">
        <w:rPr>
          <w:rFonts w:hint="eastAsia"/>
          <w:sz w:val="22"/>
          <w:vertAlign w:val="superscript"/>
        </w:rPr>
        <w:t xml:space="preserve">, </w:t>
      </w:r>
      <w:r w:rsidRPr="00A35DE1">
        <w:rPr>
          <w:b/>
          <w:bCs/>
          <w:sz w:val="22"/>
          <w:vertAlign w:val="superscript"/>
        </w:rPr>
        <w:t>†</w:t>
      </w:r>
      <w:r w:rsidRPr="00A35DE1">
        <w:rPr>
          <w:sz w:val="22"/>
        </w:rPr>
        <w:t xml:space="preserve">, </w:t>
      </w:r>
      <w:r w:rsidRPr="00A35DE1">
        <w:rPr>
          <w:rFonts w:hint="eastAsia"/>
          <w:sz w:val="22"/>
        </w:rPr>
        <w:t>Haoyu Wang</w:t>
      </w:r>
      <w:r w:rsidRPr="00A35DE1">
        <w:rPr>
          <w:sz w:val="22"/>
          <w:vertAlign w:val="superscript"/>
        </w:rPr>
        <w:t>1</w:t>
      </w:r>
      <w:r w:rsidRPr="00A35DE1">
        <w:rPr>
          <w:rFonts w:hint="eastAsia"/>
          <w:sz w:val="22"/>
        </w:rPr>
        <w:t xml:space="preserve">, </w:t>
      </w:r>
      <w:r w:rsidRPr="00A35DE1">
        <w:rPr>
          <w:sz w:val="22"/>
        </w:rPr>
        <w:t>Qing Li</w:t>
      </w:r>
      <w:r w:rsidRPr="00A35DE1">
        <w:rPr>
          <w:sz w:val="22"/>
          <w:vertAlign w:val="superscript"/>
        </w:rPr>
        <w:t>2</w:t>
      </w:r>
      <w:r w:rsidRPr="00A35DE1">
        <w:rPr>
          <w:sz w:val="22"/>
        </w:rPr>
        <w:t>,</w:t>
      </w:r>
      <w:r w:rsidRPr="00A35DE1">
        <w:rPr>
          <w:rFonts w:hint="eastAsia"/>
          <w:sz w:val="22"/>
        </w:rPr>
        <w:t xml:space="preserve"> Yang Li</w:t>
      </w:r>
      <w:r w:rsidRPr="00A35DE1">
        <w:rPr>
          <w:rFonts w:hint="eastAsia"/>
          <w:sz w:val="22"/>
          <w:vertAlign w:val="superscript"/>
        </w:rPr>
        <w:t>3</w:t>
      </w:r>
      <w:r w:rsidRPr="00A35DE1">
        <w:rPr>
          <w:rFonts w:hint="eastAsia"/>
          <w:sz w:val="22"/>
        </w:rPr>
        <w:t>, Chao Sun</w:t>
      </w:r>
      <w:r w:rsidRPr="00A35DE1">
        <w:rPr>
          <w:rFonts w:hint="eastAsia"/>
          <w:sz w:val="22"/>
          <w:vertAlign w:val="superscript"/>
        </w:rPr>
        <w:t>4</w:t>
      </w:r>
      <w:r w:rsidRPr="00A35DE1">
        <w:rPr>
          <w:rFonts w:hint="eastAsia"/>
          <w:sz w:val="22"/>
        </w:rPr>
        <w:t xml:space="preserve">, </w:t>
      </w:r>
      <w:r w:rsidRPr="00A35DE1">
        <w:rPr>
          <w:sz w:val="22"/>
        </w:rPr>
        <w:t>Kun Yu</w:t>
      </w:r>
      <w:r w:rsidRPr="00A35DE1">
        <w:rPr>
          <w:sz w:val="22"/>
          <w:vertAlign w:val="superscript"/>
        </w:rPr>
        <w:t>1</w:t>
      </w:r>
      <w:r w:rsidRPr="00A35DE1">
        <w:rPr>
          <w:sz w:val="22"/>
        </w:rPr>
        <w:t xml:space="preserve">, </w:t>
      </w:r>
      <w:r w:rsidRPr="00A35DE1">
        <w:rPr>
          <w:rFonts w:hint="eastAsia"/>
          <w:sz w:val="22"/>
        </w:rPr>
        <w:t>Quan Li</w:t>
      </w:r>
      <w:r w:rsidRPr="00A35DE1">
        <w:rPr>
          <w:rFonts w:hint="eastAsia"/>
          <w:sz w:val="22"/>
          <w:vertAlign w:val="superscript"/>
        </w:rPr>
        <w:t>1</w:t>
      </w:r>
      <w:r w:rsidRPr="00A35DE1">
        <w:rPr>
          <w:rFonts w:hint="eastAsia"/>
          <w:sz w:val="22"/>
        </w:rPr>
        <w:t xml:space="preserve">, </w:t>
      </w:r>
      <w:proofErr w:type="spellStart"/>
      <w:r w:rsidRPr="00A35DE1">
        <w:rPr>
          <w:rFonts w:hint="eastAsia"/>
          <w:sz w:val="22"/>
        </w:rPr>
        <w:t>Leiyang</w:t>
      </w:r>
      <w:proofErr w:type="spellEnd"/>
      <w:r w:rsidRPr="00A35DE1">
        <w:rPr>
          <w:rFonts w:hint="eastAsia"/>
          <w:sz w:val="22"/>
        </w:rPr>
        <w:t xml:space="preserve"> Zhang</w:t>
      </w:r>
      <w:r w:rsidRPr="00A35DE1">
        <w:rPr>
          <w:rFonts w:hint="eastAsia"/>
          <w:sz w:val="22"/>
          <w:vertAlign w:val="superscript"/>
        </w:rPr>
        <w:t>3</w:t>
      </w:r>
      <w:r w:rsidRPr="00A35DE1">
        <w:rPr>
          <w:rFonts w:hint="eastAsia"/>
          <w:sz w:val="22"/>
        </w:rPr>
        <w:t>, Li Jin</w:t>
      </w:r>
      <w:r w:rsidRPr="00A35DE1">
        <w:rPr>
          <w:rFonts w:hint="eastAsia"/>
          <w:sz w:val="22"/>
          <w:vertAlign w:val="superscript"/>
        </w:rPr>
        <w:t>3</w:t>
      </w:r>
      <w:r w:rsidRPr="00A35DE1">
        <w:rPr>
          <w:rFonts w:hint="eastAsia"/>
          <w:sz w:val="22"/>
        </w:rPr>
        <w:t>, Jiwei Zhai</w:t>
      </w:r>
      <w:r w:rsidRPr="00A35DE1">
        <w:rPr>
          <w:rFonts w:hint="eastAsia"/>
          <w:sz w:val="22"/>
          <w:vertAlign w:val="superscript"/>
        </w:rPr>
        <w:t>4</w:t>
      </w:r>
      <w:r w:rsidRPr="00A35DE1">
        <w:rPr>
          <w:rFonts w:hint="eastAsia"/>
          <w:sz w:val="22"/>
        </w:rPr>
        <w:t xml:space="preserve">, </w:t>
      </w:r>
      <w:r w:rsidRPr="00A35DE1">
        <w:rPr>
          <w:sz w:val="22"/>
        </w:rPr>
        <w:t>Mao-Hua Zhang</w:t>
      </w:r>
      <w:r w:rsidRPr="00A35DE1">
        <w:rPr>
          <w:sz w:val="22"/>
          <w:vertAlign w:val="superscript"/>
        </w:rPr>
        <w:t>2 *</w:t>
      </w:r>
      <w:r w:rsidRPr="00A35DE1">
        <w:rPr>
          <w:sz w:val="22"/>
        </w:rPr>
        <w:t>, Gang Liu</w:t>
      </w:r>
      <w:r w:rsidRPr="00A35DE1">
        <w:rPr>
          <w:sz w:val="22"/>
          <w:vertAlign w:val="superscript"/>
        </w:rPr>
        <w:t>1 *</w:t>
      </w:r>
      <w:r w:rsidRPr="00A35DE1">
        <w:rPr>
          <w:rFonts w:hint="eastAsia"/>
          <w:sz w:val="22"/>
        </w:rPr>
        <w:t>, Ke Wang</w:t>
      </w:r>
      <w:r w:rsidRPr="00A35DE1">
        <w:rPr>
          <w:rFonts w:hint="eastAsia"/>
          <w:sz w:val="22"/>
          <w:vertAlign w:val="superscript"/>
        </w:rPr>
        <w:t>5</w:t>
      </w:r>
    </w:p>
    <w:p w14:paraId="33D90D11" w14:textId="77777777" w:rsidR="00E2037E" w:rsidRPr="00402350" w:rsidRDefault="00E2037E" w:rsidP="00E2037E">
      <w:pPr>
        <w:rPr>
          <w:sz w:val="22"/>
        </w:rPr>
      </w:pPr>
      <w:r w:rsidRPr="00402350">
        <w:rPr>
          <w:sz w:val="22"/>
        </w:rPr>
        <w:t>1</w:t>
      </w:r>
      <w:r w:rsidRPr="00402350">
        <w:rPr>
          <w:rFonts w:hint="eastAsia"/>
          <w:sz w:val="22"/>
        </w:rPr>
        <w:t xml:space="preserve"> </w:t>
      </w:r>
      <w:r w:rsidRPr="00402350">
        <w:rPr>
          <w:sz w:val="22"/>
        </w:rPr>
        <w:t>Southwest Mountain Regions Intelligent Agricultural Machinery Equipment Innovation Center, School of Materials and Energy, Southwest University, Chongqing, 400715, China</w:t>
      </w:r>
    </w:p>
    <w:p w14:paraId="28D70697" w14:textId="77777777" w:rsidR="00E2037E" w:rsidRPr="00402350" w:rsidRDefault="00E2037E" w:rsidP="00E2037E">
      <w:pPr>
        <w:rPr>
          <w:sz w:val="22"/>
        </w:rPr>
      </w:pPr>
      <w:r w:rsidRPr="00402350">
        <w:rPr>
          <w:sz w:val="22"/>
        </w:rPr>
        <w:t>2</w:t>
      </w:r>
      <w:r w:rsidRPr="00402350">
        <w:rPr>
          <w:rFonts w:hint="eastAsia"/>
          <w:sz w:val="22"/>
        </w:rPr>
        <w:t xml:space="preserve"> </w:t>
      </w:r>
      <w:r w:rsidRPr="00402350">
        <w:rPr>
          <w:sz w:val="22"/>
        </w:rPr>
        <w:t>Wuzhen Laboratory, Jiaxing</w:t>
      </w:r>
      <w:r w:rsidRPr="00402350">
        <w:rPr>
          <w:rFonts w:hint="eastAsia"/>
          <w:sz w:val="22"/>
        </w:rPr>
        <w:t xml:space="preserve">, </w:t>
      </w:r>
      <w:r w:rsidRPr="00402350">
        <w:rPr>
          <w:sz w:val="22"/>
        </w:rPr>
        <w:t>314500, China</w:t>
      </w:r>
    </w:p>
    <w:p w14:paraId="5C249849" w14:textId="77777777" w:rsidR="00E2037E" w:rsidRPr="00402350" w:rsidRDefault="00E2037E" w:rsidP="00E2037E">
      <w:pPr>
        <w:rPr>
          <w:sz w:val="22"/>
        </w:rPr>
      </w:pPr>
      <w:r w:rsidRPr="00402350">
        <w:rPr>
          <w:sz w:val="22"/>
        </w:rPr>
        <w:t>3</w:t>
      </w:r>
      <w:r w:rsidRPr="00402350">
        <w:rPr>
          <w:rFonts w:hint="eastAsia"/>
          <w:sz w:val="22"/>
        </w:rPr>
        <w:t xml:space="preserve"> Electronic Materials Research Laboratory, Key Laboratory of the Ministry of Education &amp;International Center for Dielectric Research, School of Electronic Science and Engineering, Xi</w:t>
      </w:r>
      <w:r w:rsidRPr="00402350">
        <w:rPr>
          <w:sz w:val="22"/>
        </w:rPr>
        <w:t>’</w:t>
      </w:r>
      <w:r w:rsidRPr="00402350">
        <w:rPr>
          <w:rFonts w:hint="eastAsia"/>
          <w:sz w:val="22"/>
        </w:rPr>
        <w:t xml:space="preserve">an </w:t>
      </w:r>
      <w:proofErr w:type="spellStart"/>
      <w:r w:rsidRPr="00402350">
        <w:rPr>
          <w:rFonts w:hint="eastAsia"/>
          <w:sz w:val="22"/>
        </w:rPr>
        <w:t>Jiaotong</w:t>
      </w:r>
      <w:proofErr w:type="spellEnd"/>
      <w:r w:rsidRPr="00402350">
        <w:rPr>
          <w:rFonts w:hint="eastAsia"/>
          <w:sz w:val="22"/>
        </w:rPr>
        <w:t xml:space="preserve"> University, Xi</w:t>
      </w:r>
      <w:r w:rsidRPr="00402350">
        <w:rPr>
          <w:sz w:val="22"/>
        </w:rPr>
        <w:t>’</w:t>
      </w:r>
      <w:r w:rsidRPr="00402350">
        <w:rPr>
          <w:rFonts w:hint="eastAsia"/>
          <w:sz w:val="22"/>
        </w:rPr>
        <w:t>an, 710049, China</w:t>
      </w:r>
    </w:p>
    <w:p w14:paraId="02F302AA" w14:textId="77777777" w:rsidR="00E2037E" w:rsidRPr="00402350" w:rsidRDefault="00E2037E" w:rsidP="00E2037E">
      <w:pPr>
        <w:rPr>
          <w:sz w:val="22"/>
        </w:rPr>
      </w:pPr>
      <w:r w:rsidRPr="00402350">
        <w:rPr>
          <w:rFonts w:hint="eastAsia"/>
          <w:sz w:val="22"/>
        </w:rPr>
        <w:t>4</w:t>
      </w:r>
      <w:r w:rsidRPr="00402350">
        <w:rPr>
          <w:rFonts w:hint="eastAsia"/>
          <w:szCs w:val="24"/>
        </w:rPr>
        <w:t xml:space="preserve"> </w:t>
      </w:r>
      <w:r w:rsidRPr="00402350">
        <w:rPr>
          <w:sz w:val="22"/>
        </w:rPr>
        <w:t>Key Laboratory of Advanced Civil Engineering Materials of Ministry of Education, Functional Materials Research Laboratory, School of Materials Science and Engineering, Tongji University, Shanghai</w:t>
      </w:r>
      <w:r w:rsidRPr="00402350">
        <w:rPr>
          <w:rFonts w:hint="eastAsia"/>
          <w:sz w:val="22"/>
        </w:rPr>
        <w:t>,</w:t>
      </w:r>
      <w:r w:rsidRPr="00402350">
        <w:rPr>
          <w:sz w:val="22"/>
        </w:rPr>
        <w:t xml:space="preserve"> 201804, China</w:t>
      </w:r>
    </w:p>
    <w:p w14:paraId="3FB9D494" w14:textId="77777777" w:rsidR="00E2037E" w:rsidRPr="00402350" w:rsidRDefault="00E2037E" w:rsidP="00E2037E">
      <w:pPr>
        <w:rPr>
          <w:sz w:val="22"/>
        </w:rPr>
      </w:pPr>
      <w:r w:rsidRPr="00402350">
        <w:rPr>
          <w:rFonts w:hint="eastAsia"/>
          <w:sz w:val="22"/>
        </w:rPr>
        <w:t>5</w:t>
      </w:r>
      <w:r w:rsidRPr="00402350">
        <w:rPr>
          <w:rFonts w:hint="eastAsia"/>
          <w:szCs w:val="24"/>
        </w:rPr>
        <w:t xml:space="preserve"> </w:t>
      </w:r>
      <w:r w:rsidRPr="00402350">
        <w:rPr>
          <w:sz w:val="22"/>
        </w:rPr>
        <w:t>State Key Laboratory of New Ceramics and Fine Processing, School of Materials Science and Engineering, Tsinghua University, Beijing,100084</w:t>
      </w:r>
      <w:r w:rsidRPr="00402350">
        <w:rPr>
          <w:rFonts w:hint="eastAsia"/>
          <w:sz w:val="22"/>
        </w:rPr>
        <w:t>,</w:t>
      </w:r>
      <w:r w:rsidRPr="00402350">
        <w:rPr>
          <w:sz w:val="22"/>
        </w:rPr>
        <w:t xml:space="preserve"> China</w:t>
      </w:r>
    </w:p>
    <w:p w14:paraId="571CFAAC" w14:textId="77777777" w:rsidR="00E2037E" w:rsidRPr="00A35DE1" w:rsidRDefault="00E2037E" w:rsidP="00E2037E">
      <w:pPr>
        <w:rPr>
          <w:i/>
          <w:iCs/>
          <w:szCs w:val="24"/>
        </w:rPr>
      </w:pPr>
    </w:p>
    <w:p w14:paraId="0DC97F37" w14:textId="77777777" w:rsidR="00E2037E" w:rsidRPr="00A32E0F" w:rsidRDefault="00E2037E" w:rsidP="00E2037E">
      <w:pPr>
        <w:rPr>
          <w:sz w:val="22"/>
        </w:rPr>
      </w:pPr>
      <w:r w:rsidRPr="00A32E0F">
        <w:rPr>
          <w:sz w:val="22"/>
        </w:rPr>
        <w:t>*Corresponding author</w:t>
      </w:r>
      <w:r>
        <w:rPr>
          <w:rFonts w:hint="eastAsia"/>
          <w:sz w:val="22"/>
        </w:rPr>
        <w:t xml:space="preserve"> to </w:t>
      </w:r>
      <w:r w:rsidRPr="00A35DE1">
        <w:rPr>
          <w:sz w:val="22"/>
        </w:rPr>
        <w:t>yanyan2013@swu.edu.cn (Y</w:t>
      </w:r>
      <w:r>
        <w:rPr>
          <w:rFonts w:hint="eastAsia"/>
          <w:sz w:val="22"/>
        </w:rPr>
        <w:t xml:space="preserve">. </w:t>
      </w:r>
      <w:r w:rsidRPr="00A35DE1">
        <w:rPr>
          <w:sz w:val="22"/>
        </w:rPr>
        <w:t>Y</w:t>
      </w:r>
      <w:r>
        <w:rPr>
          <w:rFonts w:hint="eastAsia"/>
          <w:sz w:val="22"/>
        </w:rPr>
        <w:t>.</w:t>
      </w:r>
      <w:r w:rsidRPr="00A35DE1">
        <w:rPr>
          <w:sz w:val="22"/>
        </w:rPr>
        <w:t xml:space="preserve">); </w:t>
      </w:r>
      <w:r w:rsidRPr="00046D62">
        <w:rPr>
          <w:sz w:val="22"/>
        </w:rPr>
        <w:t>zhangmh@wuzhenlab.com</w:t>
      </w:r>
      <w:r>
        <w:rPr>
          <w:rFonts w:hint="eastAsia"/>
          <w:sz w:val="22"/>
        </w:rPr>
        <w:t xml:space="preserve"> (M. H.)</w:t>
      </w:r>
    </w:p>
    <w:p w14:paraId="06221596" w14:textId="77777777" w:rsidR="00E2037E" w:rsidRPr="00A35DE1" w:rsidRDefault="00E2037E" w:rsidP="00E2037E">
      <w:pPr>
        <w:rPr>
          <w:sz w:val="22"/>
          <w:lang w:val="de-DE"/>
        </w:rPr>
      </w:pPr>
      <w:r w:rsidRPr="00A35DE1">
        <w:rPr>
          <w:sz w:val="22"/>
          <w:lang w:val="de-DE"/>
        </w:rPr>
        <w:t>liugang13@swu.edu.cn (G</w:t>
      </w:r>
      <w:r>
        <w:rPr>
          <w:rFonts w:hint="eastAsia"/>
          <w:sz w:val="22"/>
          <w:lang w:val="de-DE"/>
        </w:rPr>
        <w:t>.</w:t>
      </w:r>
      <w:r w:rsidRPr="00A35DE1">
        <w:rPr>
          <w:sz w:val="22"/>
          <w:lang w:val="de-DE"/>
        </w:rPr>
        <w:t xml:space="preserve"> L</w:t>
      </w:r>
      <w:r>
        <w:rPr>
          <w:rFonts w:hint="eastAsia"/>
          <w:sz w:val="22"/>
          <w:lang w:val="de-DE"/>
        </w:rPr>
        <w:t>.</w:t>
      </w:r>
      <w:r w:rsidRPr="00A35DE1">
        <w:rPr>
          <w:sz w:val="22"/>
          <w:lang w:val="de-DE"/>
        </w:rPr>
        <w:t>)</w:t>
      </w:r>
    </w:p>
    <w:p w14:paraId="64A2BC3C" w14:textId="77777777" w:rsidR="00E2037E" w:rsidRPr="00A35DE1" w:rsidRDefault="00E2037E" w:rsidP="00E2037E">
      <w:pPr>
        <w:rPr>
          <w:b/>
          <w:bCs/>
          <w:sz w:val="22"/>
        </w:rPr>
      </w:pPr>
      <w:r w:rsidRPr="00A35DE1">
        <w:rPr>
          <w:b/>
          <w:bCs/>
          <w:sz w:val="22"/>
        </w:rPr>
        <w:t>†</w:t>
      </w:r>
      <w:r w:rsidRPr="00A35DE1">
        <w:rPr>
          <w:rFonts w:hint="eastAsia"/>
          <w:b/>
          <w:bCs/>
          <w:sz w:val="22"/>
        </w:rPr>
        <w:t xml:space="preserve"> </w:t>
      </w:r>
      <w:r w:rsidRPr="00A35DE1">
        <w:rPr>
          <w:sz w:val="22"/>
        </w:rPr>
        <w:t>These authors contributed equally to this work</w:t>
      </w:r>
    </w:p>
    <w:p w14:paraId="75E9DE2F" w14:textId="0309AB8A" w:rsidR="003B79EE" w:rsidRDefault="003B79EE">
      <w:r>
        <w:br w:type="page"/>
      </w:r>
    </w:p>
    <w:p w14:paraId="504718FA" w14:textId="77777777" w:rsidR="00E2037E" w:rsidRPr="00A35DE1" w:rsidRDefault="00E2037E" w:rsidP="00E2037E">
      <w:pPr>
        <w:rPr>
          <w:b/>
          <w:bCs/>
        </w:rPr>
      </w:pPr>
      <w:r w:rsidRPr="00A35DE1">
        <w:rPr>
          <w:rFonts w:hint="eastAsia"/>
          <w:b/>
          <w:bCs/>
        </w:rPr>
        <w:lastRenderedPageBreak/>
        <w:t>Finite</w:t>
      </w:r>
      <w:r w:rsidRPr="00A35DE1">
        <w:rPr>
          <w:b/>
          <w:bCs/>
        </w:rPr>
        <w:t xml:space="preserve"> Simulation</w:t>
      </w:r>
    </w:p>
    <w:p w14:paraId="30D2B5C5" w14:textId="437D8B3E" w:rsidR="00091F79" w:rsidRPr="00091F79" w:rsidRDefault="00091F79" w:rsidP="00E2037E">
      <w:pPr>
        <w:spacing w:line="400" w:lineRule="exact"/>
      </w:pPr>
      <w:r w:rsidRPr="00091F79">
        <w:t>To investigate the dielectric breakdown behavior of ceramics, finite-element simulations were performed using COMSOL Multiphysics to resolve the electric potential distribution and the dynamic evolution of electrical treeing. A two</w:t>
      </w:r>
      <w:r w:rsidR="00421733">
        <w:noBreakHyphen/>
      </w:r>
      <w:r w:rsidRPr="00091F79">
        <w:t>dimensional simulation domain was reconstructed directly from representative SEM images, in which the selected region reflects the average grain morphology of the ceramic. The extracted microstructure was scaled to a width-to-height ratio of 3:4 and further processed using CAD software to ensure geometric fidelity for numerical implementation.</w:t>
      </w:r>
      <w:r>
        <w:rPr>
          <w:rFonts w:hint="eastAsia"/>
        </w:rPr>
        <w:t xml:space="preserve"> </w:t>
      </w:r>
      <w:r w:rsidRPr="00091F79">
        <w:t>Under an applied electric field, electrical tree branches preferentially nucleate at regions of enhanced local electric-field intensity, typically associated with geometric singularities, and subsequently propagate along grain boundaries and domain interfaces. Progressive growth of these conductive paths toward the opposite electrode ultimately signifies dielectric breakdown of the ceramic.</w:t>
      </w:r>
      <w:r>
        <w:rPr>
          <w:rFonts w:hint="eastAsia"/>
        </w:rPr>
        <w:t xml:space="preserve"> </w:t>
      </w:r>
      <w:r w:rsidRPr="00091F79">
        <w:t xml:space="preserve">To quantitatively evaluate the degree of breakdown damage, a scalar damage factor, </w:t>
      </w:r>
      <w:r w:rsidRPr="00091F79">
        <w:rPr>
          <w:i/>
          <w:iCs/>
        </w:rPr>
        <w:t>η</w:t>
      </w:r>
      <w:r w:rsidRPr="00091F79">
        <w:t xml:space="preserve">, ranging from 0 to 1 was introduced. Here, </w:t>
      </w:r>
      <w:r w:rsidRPr="00091F79">
        <w:rPr>
          <w:i/>
          <w:iCs/>
        </w:rPr>
        <w:t>η</w:t>
      </w:r>
      <w:r w:rsidRPr="00091F79">
        <w:t xml:space="preserve"> = 1 corresponds to an intact, undamaged state, whereas </w:t>
      </w:r>
      <w:r w:rsidRPr="00091F79">
        <w:rPr>
          <w:i/>
          <w:iCs/>
        </w:rPr>
        <w:t>η</w:t>
      </w:r>
      <w:r w:rsidRPr="00091F79">
        <w:t xml:space="preserve"> = 0 represents complete dielectric failure. The governing equations describing the electrostatic field and damage evolution are provided in Equations (1)</w:t>
      </w:r>
      <w:r w:rsidR="00404745">
        <w:rPr>
          <w:rFonts w:hint="eastAsia"/>
        </w:rPr>
        <w:t>-</w:t>
      </w:r>
      <w:r w:rsidRPr="00091F79">
        <w:t>(4)</w:t>
      </w:r>
      <w:r w:rsidR="00051107">
        <w:rPr>
          <w:rFonts w:hint="eastAsia"/>
        </w:rPr>
        <w:t>:</w:t>
      </w:r>
    </w:p>
    <w:p w14:paraId="47921162" w14:textId="4D9C8BF8" w:rsidR="008156E5" w:rsidRPr="008156E5" w:rsidRDefault="00E7444F" w:rsidP="00D866EE">
      <w:pPr>
        <w:ind w:firstLineChars="200" w:firstLine="420"/>
        <w:rPr>
          <w:rFonts w:eastAsiaTheme="minorEastAsia"/>
          <w:i/>
          <w:iCs/>
          <w:sz w:val="21"/>
          <w:szCs w:val="21"/>
        </w:rPr>
      </w:pPr>
      <m:oMathPara>
        <m:oMath>
          <m:eqArr>
            <m:eqArrPr>
              <m:maxDist m:val="1"/>
              <m:ctrlPr>
                <w:rPr>
                  <w:rFonts w:ascii="Cambria Math" w:eastAsia="Cambria Math" w:hAnsi="Cambria Math"/>
                  <w:i/>
                  <w:sz w:val="21"/>
                  <w:szCs w:val="21"/>
                </w:rPr>
              </m:ctrlPr>
            </m:eqArrPr>
            <m:e>
              <m:f>
                <m:fPr>
                  <m:ctrlPr>
                    <w:rPr>
                      <w:rFonts w:ascii="Cambria Math" w:eastAsia="Cambria Math" w:hAnsi="Cambria Math"/>
                      <w:i/>
                      <w:iCs/>
                      <w:sz w:val="21"/>
                      <w:szCs w:val="21"/>
                    </w:rPr>
                  </m:ctrlPr>
                </m:fPr>
                <m:num>
                  <m:r>
                    <w:rPr>
                      <w:rFonts w:ascii="Cambria Math" w:eastAsia="Cambria Math" w:hAnsi="Cambria Math"/>
                      <w:sz w:val="21"/>
                      <w:szCs w:val="21"/>
                    </w:rPr>
                    <m:t>∂</m:t>
                  </m:r>
                </m:num>
                <m:den>
                  <m:r>
                    <w:rPr>
                      <w:rFonts w:ascii="Cambria Math" w:eastAsia="Cambria Math" w:hAnsi="Cambria Math"/>
                      <w:sz w:val="21"/>
                      <w:szCs w:val="21"/>
                    </w:rPr>
                    <m:t>∂</m:t>
                  </m:r>
                  <m:sSub>
                    <m:sSubPr>
                      <m:ctrlPr>
                        <w:rPr>
                          <w:rFonts w:ascii="Cambria Math" w:eastAsia="Cambria Math" w:hAnsi="Cambria Math"/>
                          <w:i/>
                          <w:iCs/>
                          <w:sz w:val="21"/>
                          <w:szCs w:val="21"/>
                        </w:rPr>
                      </m:ctrlPr>
                    </m:sSubPr>
                    <m:e>
                      <m:r>
                        <w:rPr>
                          <w:rFonts w:ascii="Cambria Math" w:eastAsiaTheme="minorEastAsia" w:hAnsi="Cambria Math"/>
                          <w:sz w:val="21"/>
                          <w:szCs w:val="21"/>
                        </w:rPr>
                        <m:t>x</m:t>
                      </m:r>
                    </m:e>
                    <m:sub>
                      <m:r>
                        <w:rPr>
                          <w:rFonts w:ascii="Cambria Math" w:eastAsiaTheme="minorEastAsia" w:hAnsi="Cambria Math"/>
                          <w:sz w:val="21"/>
                          <w:szCs w:val="21"/>
                        </w:rPr>
                        <m:t>i</m:t>
                      </m:r>
                    </m:sub>
                  </m:sSub>
                </m:den>
              </m:f>
              <m:d>
                <m:dPr>
                  <m:begChr m:val="["/>
                  <m:endChr m:val="]"/>
                  <m:ctrlPr>
                    <w:rPr>
                      <w:rFonts w:ascii="Cambria Math" w:eastAsia="Cambria Math" w:hAnsi="Cambria Math"/>
                      <w:i/>
                      <w:iCs/>
                      <w:sz w:val="21"/>
                      <w:szCs w:val="21"/>
                    </w:rPr>
                  </m:ctrlPr>
                </m:dPr>
                <m:e>
                  <m:r>
                    <w:rPr>
                      <w:rFonts w:ascii="Cambria Math" w:eastAsia="Cambria Math" w:hAnsi="Cambria Math"/>
                      <w:sz w:val="21"/>
                      <w:szCs w:val="21"/>
                    </w:rPr>
                    <m:t>ε</m:t>
                  </m:r>
                  <m:d>
                    <m:dPr>
                      <m:ctrlPr>
                        <w:rPr>
                          <w:rFonts w:ascii="Cambria Math" w:hAnsi="Cambria Math"/>
                          <w:i/>
                          <w:sz w:val="21"/>
                          <w:szCs w:val="21"/>
                        </w:rPr>
                      </m:ctrlPr>
                    </m:dPr>
                    <m:e>
                      <m:r>
                        <w:rPr>
                          <w:rFonts w:ascii="Cambria Math" w:hAnsi="Cambria Math"/>
                          <w:sz w:val="21"/>
                          <w:szCs w:val="21"/>
                        </w:rPr>
                        <m:t>η</m:t>
                      </m:r>
                    </m:e>
                  </m:d>
                  <m:f>
                    <m:fPr>
                      <m:ctrlPr>
                        <w:rPr>
                          <w:rFonts w:ascii="Cambria Math" w:eastAsia="Cambria Math" w:hAnsi="Cambria Math"/>
                          <w:i/>
                          <w:iCs/>
                          <w:sz w:val="21"/>
                          <w:szCs w:val="21"/>
                        </w:rPr>
                      </m:ctrlPr>
                    </m:fPr>
                    <m:num>
                      <m:r>
                        <w:rPr>
                          <w:rFonts w:ascii="Cambria Math" w:eastAsia="Cambria Math" w:hAnsi="Cambria Math"/>
                          <w:sz w:val="21"/>
                          <w:szCs w:val="21"/>
                        </w:rPr>
                        <m:t>∂ϕ</m:t>
                      </m:r>
                    </m:num>
                    <m:den>
                      <m:r>
                        <w:rPr>
                          <w:rFonts w:ascii="Cambria Math" w:eastAsia="Cambria Math" w:hAnsi="Cambria Math"/>
                          <w:sz w:val="21"/>
                          <w:szCs w:val="21"/>
                        </w:rPr>
                        <m:t>∂</m:t>
                      </m:r>
                      <m:sSub>
                        <m:sSubPr>
                          <m:ctrlPr>
                            <w:rPr>
                              <w:rFonts w:ascii="Cambria Math" w:eastAsia="Cambria Math" w:hAnsi="Cambria Math"/>
                              <w:i/>
                              <w:iCs/>
                              <w:sz w:val="21"/>
                              <w:szCs w:val="21"/>
                            </w:rPr>
                          </m:ctrlPr>
                        </m:sSubPr>
                        <m:e>
                          <m:r>
                            <w:rPr>
                              <w:rFonts w:ascii="Cambria Math" w:eastAsiaTheme="minorEastAsia" w:hAnsi="Cambria Math"/>
                              <w:sz w:val="21"/>
                              <w:szCs w:val="21"/>
                            </w:rPr>
                            <m:t>x</m:t>
                          </m:r>
                        </m:e>
                        <m:sub>
                          <m:r>
                            <w:rPr>
                              <w:rFonts w:ascii="Cambria Math" w:eastAsiaTheme="minorEastAsia" w:hAnsi="Cambria Math"/>
                              <w:sz w:val="21"/>
                              <w:szCs w:val="21"/>
                            </w:rPr>
                            <m:t>i</m:t>
                          </m:r>
                        </m:sub>
                      </m:sSub>
                    </m:den>
                  </m:f>
                </m:e>
              </m:d>
              <m:r>
                <w:rPr>
                  <w:rFonts w:ascii="Cambria Math" w:eastAsia="Cambria Math" w:hAnsi="Cambria Math"/>
                  <w:sz w:val="21"/>
                  <w:szCs w:val="21"/>
                </w:rPr>
                <m:t>=0#</m:t>
              </m:r>
              <m:d>
                <m:dPr>
                  <m:ctrlPr>
                    <w:rPr>
                      <w:rFonts w:ascii="Cambria Math" w:hAnsi="Cambria Math" w:cs="宋体"/>
                      <w:i/>
                      <w:sz w:val="21"/>
                      <w:szCs w:val="21"/>
                    </w:rPr>
                  </m:ctrlPr>
                </m:dPr>
                <m:e>
                  <m:r>
                    <w:rPr>
                      <w:rFonts w:ascii="Cambria Math" w:hAnsi="Cambria Math" w:cs="宋体"/>
                      <w:sz w:val="21"/>
                      <w:szCs w:val="21"/>
                    </w:rPr>
                    <m:t>1</m:t>
                  </m:r>
                </m:e>
              </m:d>
              <m:ctrlPr>
                <w:rPr>
                  <w:rFonts w:ascii="Cambria Math" w:eastAsia="Cambria Math" w:hAnsi="Cambria Math"/>
                  <w:i/>
                  <w:iCs/>
                  <w:sz w:val="21"/>
                  <w:szCs w:val="21"/>
                </w:rPr>
              </m:ctrlPr>
            </m:e>
          </m:eqArr>
        </m:oMath>
      </m:oMathPara>
    </w:p>
    <w:p w14:paraId="49B1C3C7" w14:textId="77777777" w:rsidR="008156E5" w:rsidRPr="008156E5" w:rsidRDefault="00E7444F" w:rsidP="008156E5">
      <w:pPr>
        <w:pStyle w:val="a3"/>
        <w:spacing w:before="163" w:after="163" w:line="360" w:lineRule="auto"/>
        <w:rPr>
          <w:rFonts w:eastAsiaTheme="minorEastAsia"/>
          <w:i/>
          <w:iCs/>
          <w:sz w:val="21"/>
          <w:szCs w:val="21"/>
        </w:rPr>
      </w:pPr>
      <m:oMathPara>
        <m:oMath>
          <m:eqArr>
            <m:eqArrPr>
              <m:maxDist m:val="1"/>
              <m:ctrlPr>
                <w:rPr>
                  <w:rFonts w:ascii="Cambria Math" w:eastAsia="Cambria Math" w:hAnsi="Cambria Math"/>
                  <w:i/>
                  <w:iCs/>
                  <w:sz w:val="21"/>
                  <w:szCs w:val="21"/>
                </w:rPr>
              </m:ctrlPr>
            </m:eqArrPr>
            <m:e>
              <m:f>
                <m:fPr>
                  <m:ctrlPr>
                    <w:rPr>
                      <w:rFonts w:ascii="Cambria Math" w:eastAsia="Cambria Math" w:hAnsi="Cambria Math"/>
                      <w:i/>
                      <w:iCs/>
                      <w:sz w:val="21"/>
                      <w:szCs w:val="21"/>
                    </w:rPr>
                  </m:ctrlPr>
                </m:fPr>
                <m:num>
                  <m:r>
                    <w:rPr>
                      <w:rFonts w:ascii="Cambria Math" w:eastAsia="Cambria Math" w:hAnsi="Cambria Math"/>
                      <w:sz w:val="21"/>
                      <w:szCs w:val="21"/>
                    </w:rPr>
                    <m:t>1</m:t>
                  </m:r>
                </m:num>
                <m:den>
                  <m:r>
                    <w:rPr>
                      <w:rFonts w:ascii="Cambria Math" w:eastAsia="Cambria Math" w:hAnsi="Cambria Math"/>
                      <w:sz w:val="21"/>
                      <w:szCs w:val="21"/>
                    </w:rPr>
                    <m:t>m</m:t>
                  </m:r>
                </m:den>
              </m:f>
              <m:f>
                <m:fPr>
                  <m:ctrlPr>
                    <w:rPr>
                      <w:rFonts w:ascii="Cambria Math" w:eastAsia="Cambria Math" w:hAnsi="Cambria Math"/>
                      <w:i/>
                      <w:iCs/>
                      <w:sz w:val="21"/>
                      <w:szCs w:val="21"/>
                    </w:rPr>
                  </m:ctrlPr>
                </m:fPr>
                <m:num>
                  <m:r>
                    <w:rPr>
                      <w:rFonts w:ascii="Cambria Math" w:eastAsia="Cambria Math" w:hAnsi="Cambria Math"/>
                      <w:sz w:val="21"/>
                      <w:szCs w:val="21"/>
                    </w:rPr>
                    <m:t>∂s</m:t>
                  </m:r>
                </m:num>
                <m:den>
                  <m:r>
                    <w:rPr>
                      <w:rFonts w:ascii="Cambria Math" w:eastAsia="Cambria Math" w:hAnsi="Cambria Math"/>
                      <w:sz w:val="21"/>
                      <w:szCs w:val="21"/>
                    </w:rPr>
                    <m:t>∂t</m:t>
                  </m:r>
                </m:den>
              </m:f>
              <m:r>
                <w:rPr>
                  <w:rFonts w:ascii="Cambria Math" w:eastAsia="Cambria Math" w:hAnsi="Cambria Math"/>
                  <w:sz w:val="21"/>
                  <w:szCs w:val="21"/>
                </w:rPr>
                <m:t>=</m:t>
              </m:r>
              <m:f>
                <m:fPr>
                  <m:ctrlPr>
                    <w:rPr>
                      <w:rFonts w:ascii="Cambria Math" w:eastAsia="Cambria Math" w:hAnsi="Cambria Math"/>
                      <w:i/>
                      <w:iCs/>
                      <w:sz w:val="21"/>
                      <w:szCs w:val="21"/>
                    </w:rPr>
                  </m:ctrlPr>
                </m:fPr>
                <m:num>
                  <m:sSup>
                    <m:sSupPr>
                      <m:ctrlPr>
                        <w:rPr>
                          <w:rFonts w:ascii="Cambria Math" w:eastAsia="Cambria Math" w:hAnsi="Cambria Math"/>
                          <w:i/>
                          <w:iCs/>
                          <w:sz w:val="21"/>
                          <w:szCs w:val="21"/>
                        </w:rPr>
                      </m:ctrlPr>
                    </m:sSupPr>
                    <m:e>
                      <m:r>
                        <w:rPr>
                          <w:rFonts w:ascii="Cambria Math" w:eastAsia="Cambria Math" w:hAnsi="Cambria Math"/>
                          <w:sz w:val="21"/>
                          <w:szCs w:val="21"/>
                        </w:rPr>
                        <m:t>ε</m:t>
                      </m:r>
                    </m:e>
                    <m:sup>
                      <m:r>
                        <w:rPr>
                          <w:rFonts w:ascii="Cambria Math" w:eastAsia="Cambria Math" w:hAnsi="Cambria Math"/>
                          <w:sz w:val="21"/>
                          <w:szCs w:val="21"/>
                        </w:rPr>
                        <m:t>'</m:t>
                      </m:r>
                    </m:sup>
                  </m:sSup>
                  <m:d>
                    <m:dPr>
                      <m:ctrlPr>
                        <w:rPr>
                          <w:rFonts w:ascii="Cambria Math" w:eastAsia="Cambria Math" w:hAnsi="Cambria Math"/>
                          <w:i/>
                          <w:sz w:val="21"/>
                          <w:szCs w:val="21"/>
                        </w:rPr>
                      </m:ctrlPr>
                    </m:dPr>
                    <m:e>
                      <m:r>
                        <w:rPr>
                          <w:rFonts w:ascii="Cambria Math" w:eastAsia="Cambria Math" w:hAnsi="Cambria Math"/>
                          <w:sz w:val="21"/>
                          <w:szCs w:val="21"/>
                        </w:rPr>
                        <m:t>η</m:t>
                      </m:r>
                    </m:e>
                  </m:d>
                </m:num>
                <m:den>
                  <m:r>
                    <w:rPr>
                      <w:rFonts w:ascii="Cambria Math" w:eastAsia="Cambria Math" w:hAnsi="Cambria Math"/>
                      <w:sz w:val="21"/>
                      <w:szCs w:val="21"/>
                    </w:rPr>
                    <m:t>2</m:t>
                  </m:r>
                </m:den>
              </m:f>
              <m:sSup>
                <m:sSupPr>
                  <m:ctrlPr>
                    <w:rPr>
                      <w:rFonts w:ascii="Cambria Math" w:eastAsia="Cambria Math" w:hAnsi="Cambria Math"/>
                      <w:i/>
                      <w:iCs/>
                      <w:sz w:val="21"/>
                      <w:szCs w:val="21"/>
                    </w:rPr>
                  </m:ctrlPr>
                </m:sSupPr>
                <m:e>
                  <m:d>
                    <m:dPr>
                      <m:ctrlPr>
                        <w:rPr>
                          <w:rFonts w:ascii="Cambria Math" w:eastAsia="Cambria Math" w:hAnsi="Cambria Math"/>
                          <w:i/>
                          <w:iCs/>
                          <w:sz w:val="21"/>
                          <w:szCs w:val="21"/>
                        </w:rPr>
                      </m:ctrlPr>
                    </m:dPr>
                    <m:e>
                      <m:f>
                        <m:fPr>
                          <m:ctrlPr>
                            <w:rPr>
                              <w:rFonts w:ascii="Cambria Math" w:eastAsia="Cambria Math" w:hAnsi="Cambria Math"/>
                              <w:i/>
                              <w:iCs/>
                              <w:sz w:val="21"/>
                              <w:szCs w:val="21"/>
                            </w:rPr>
                          </m:ctrlPr>
                        </m:fPr>
                        <m:num>
                          <m:r>
                            <w:rPr>
                              <w:rFonts w:ascii="Cambria Math" w:eastAsia="Cambria Math" w:hAnsi="Cambria Math"/>
                              <w:sz w:val="21"/>
                              <w:szCs w:val="21"/>
                            </w:rPr>
                            <m:t>∂ϕ</m:t>
                          </m:r>
                        </m:num>
                        <m:den>
                          <m:r>
                            <w:rPr>
                              <w:rFonts w:ascii="Cambria Math" w:eastAsia="Cambria Math" w:hAnsi="Cambria Math"/>
                              <w:sz w:val="21"/>
                              <w:szCs w:val="21"/>
                            </w:rPr>
                            <m:t>∂</m:t>
                          </m:r>
                          <m:sSub>
                            <m:sSubPr>
                              <m:ctrlPr>
                                <w:rPr>
                                  <w:rFonts w:ascii="Cambria Math" w:eastAsia="Cambria Math" w:hAnsi="Cambria Math"/>
                                  <w:i/>
                                  <w:iCs/>
                                  <w:sz w:val="21"/>
                                  <w:szCs w:val="21"/>
                                </w:rPr>
                              </m:ctrlPr>
                            </m:sSubPr>
                            <m:e>
                              <m:r>
                                <w:rPr>
                                  <w:rFonts w:ascii="Cambria Math" w:eastAsiaTheme="minorEastAsia" w:hAnsi="Cambria Math"/>
                                  <w:sz w:val="21"/>
                                  <w:szCs w:val="21"/>
                                </w:rPr>
                                <m:t>x</m:t>
                              </m:r>
                            </m:e>
                            <m:sub>
                              <m:r>
                                <w:rPr>
                                  <w:rFonts w:ascii="Cambria Math" w:eastAsiaTheme="minorEastAsia" w:hAnsi="Cambria Math"/>
                                  <w:sz w:val="21"/>
                                  <w:szCs w:val="21"/>
                                </w:rPr>
                                <m:t>i</m:t>
                              </m:r>
                            </m:sub>
                          </m:sSub>
                        </m:den>
                      </m:f>
                    </m:e>
                  </m:d>
                </m:e>
                <m:sup>
                  <m:r>
                    <w:rPr>
                      <w:rFonts w:ascii="Cambria Math" w:eastAsia="Cambria Math" w:hAnsi="Cambria Math"/>
                      <w:sz w:val="21"/>
                      <w:szCs w:val="21"/>
                    </w:rPr>
                    <m:t>2</m:t>
                  </m:r>
                </m:sup>
              </m:sSup>
              <m:r>
                <w:rPr>
                  <w:rFonts w:ascii="Cambria Math" w:eastAsia="Cambria Math" w:hAnsi="Cambria Math"/>
                  <w:sz w:val="21"/>
                  <w:szCs w:val="21"/>
                </w:rPr>
                <m:t>+</m:t>
              </m:r>
              <m:f>
                <m:fPr>
                  <m:ctrlPr>
                    <w:rPr>
                      <w:rFonts w:ascii="Cambria Math" w:eastAsia="Cambria Math" w:hAnsi="Cambria Math"/>
                      <w:i/>
                      <w:iCs/>
                      <w:sz w:val="21"/>
                      <w:szCs w:val="21"/>
                    </w:rPr>
                  </m:ctrlPr>
                </m:fPr>
                <m:num>
                  <m:r>
                    <w:rPr>
                      <w:rFonts w:ascii="Cambria Math" w:eastAsia="Cambria Math" w:hAnsi="Cambria Math"/>
                      <w:sz w:val="21"/>
                      <w:szCs w:val="21"/>
                    </w:rPr>
                    <m:t>Γ</m:t>
                  </m:r>
                </m:num>
                <m:den>
                  <m:sSup>
                    <m:sSupPr>
                      <m:ctrlPr>
                        <w:rPr>
                          <w:rFonts w:ascii="Cambria Math" w:eastAsia="Cambria Math" w:hAnsi="Cambria Math"/>
                          <w:i/>
                          <w:iCs/>
                          <w:sz w:val="21"/>
                          <w:szCs w:val="21"/>
                        </w:rPr>
                      </m:ctrlPr>
                    </m:sSupPr>
                    <m:e>
                      <m:r>
                        <w:rPr>
                          <w:rFonts w:ascii="Cambria Math" w:eastAsia="Cambria Math" w:hAnsi="Cambria Math"/>
                          <w:sz w:val="21"/>
                          <w:szCs w:val="21"/>
                        </w:rPr>
                        <m:t>l</m:t>
                      </m:r>
                    </m:e>
                    <m:sup>
                      <m:r>
                        <w:rPr>
                          <w:rFonts w:ascii="Cambria Math" w:eastAsia="Cambria Math" w:hAnsi="Cambria Math"/>
                          <w:sz w:val="21"/>
                          <w:szCs w:val="21"/>
                        </w:rPr>
                        <m:t>2</m:t>
                      </m:r>
                    </m:sup>
                  </m:sSup>
                </m:den>
              </m:f>
              <m:sSup>
                <m:sSupPr>
                  <m:ctrlPr>
                    <w:rPr>
                      <w:rFonts w:ascii="Cambria Math" w:eastAsia="Cambria Math" w:hAnsi="Cambria Math"/>
                      <w:i/>
                      <w:iCs/>
                      <w:sz w:val="21"/>
                      <w:szCs w:val="21"/>
                    </w:rPr>
                  </m:ctrlPr>
                </m:sSupPr>
                <m:e>
                  <m:r>
                    <w:rPr>
                      <w:rFonts w:ascii="Cambria Math" w:eastAsia="Cambria Math" w:hAnsi="Cambria Math"/>
                      <w:sz w:val="21"/>
                      <w:szCs w:val="21"/>
                    </w:rPr>
                    <m:t>f</m:t>
                  </m:r>
                </m:e>
                <m:sup>
                  <m:r>
                    <w:rPr>
                      <w:rFonts w:ascii="Cambria Math" w:eastAsia="Cambria Math" w:hAnsi="Cambria Math"/>
                      <w:sz w:val="21"/>
                      <w:szCs w:val="21"/>
                    </w:rPr>
                    <m:t>2</m:t>
                  </m:r>
                </m:sup>
              </m:sSup>
              <m:d>
                <m:dPr>
                  <m:ctrlPr>
                    <w:rPr>
                      <w:rFonts w:ascii="Cambria Math" w:eastAsia="Cambria Math" w:hAnsi="Cambria Math"/>
                      <w:i/>
                      <w:iCs/>
                      <w:sz w:val="21"/>
                      <w:szCs w:val="21"/>
                    </w:rPr>
                  </m:ctrlPr>
                </m:dPr>
                <m:e>
                  <m:r>
                    <w:rPr>
                      <w:rFonts w:ascii="Cambria Math" w:eastAsia="Cambria Math" w:hAnsi="Cambria Math"/>
                      <w:sz w:val="21"/>
                      <w:szCs w:val="21"/>
                    </w:rPr>
                    <m:t>η</m:t>
                  </m:r>
                </m:e>
              </m:d>
              <m:r>
                <w:rPr>
                  <w:rFonts w:ascii="Cambria Math" w:eastAsia="Cambria Math" w:hAnsi="Cambria Math"/>
                  <w:sz w:val="21"/>
                  <w:szCs w:val="21"/>
                </w:rPr>
                <m:t>+</m:t>
              </m:r>
              <m:f>
                <m:fPr>
                  <m:ctrlPr>
                    <w:rPr>
                      <w:rFonts w:ascii="Cambria Math" w:eastAsia="Cambria Math" w:hAnsi="Cambria Math"/>
                      <w:i/>
                      <w:iCs/>
                      <w:sz w:val="21"/>
                      <w:szCs w:val="21"/>
                    </w:rPr>
                  </m:ctrlPr>
                </m:fPr>
                <m:num>
                  <m:r>
                    <w:rPr>
                      <w:rFonts w:ascii="Cambria Math" w:eastAsia="Cambria Math" w:hAnsi="Cambria Math"/>
                      <w:sz w:val="21"/>
                      <w:szCs w:val="21"/>
                    </w:rPr>
                    <m:t>Γ</m:t>
                  </m:r>
                </m:num>
                <m:den>
                  <m:r>
                    <w:rPr>
                      <w:rFonts w:ascii="Cambria Math" w:eastAsia="Cambria Math" w:hAnsi="Cambria Math"/>
                      <w:sz w:val="21"/>
                      <w:szCs w:val="21"/>
                    </w:rPr>
                    <m:t>2</m:t>
                  </m:r>
                </m:den>
              </m:f>
              <m:f>
                <m:fPr>
                  <m:ctrlPr>
                    <w:rPr>
                      <w:rFonts w:ascii="Cambria Math" w:eastAsia="Cambria Math" w:hAnsi="Cambria Math"/>
                      <w:i/>
                      <w:iCs/>
                      <w:sz w:val="21"/>
                      <w:szCs w:val="21"/>
                    </w:rPr>
                  </m:ctrlPr>
                </m:fPr>
                <m:num>
                  <m:sSup>
                    <m:sSupPr>
                      <m:ctrlPr>
                        <w:rPr>
                          <w:rFonts w:ascii="Cambria Math" w:eastAsia="Cambria Math" w:hAnsi="Cambria Math"/>
                          <w:i/>
                          <w:iCs/>
                          <w:sz w:val="21"/>
                          <w:szCs w:val="21"/>
                        </w:rPr>
                      </m:ctrlPr>
                    </m:sSupPr>
                    <m:e>
                      <m:r>
                        <w:rPr>
                          <w:rFonts w:ascii="Cambria Math" w:eastAsia="Cambria Math" w:hAnsi="Cambria Math"/>
                          <w:sz w:val="21"/>
                          <w:szCs w:val="21"/>
                        </w:rPr>
                        <m:t>∂</m:t>
                      </m:r>
                    </m:e>
                    <m:sup>
                      <m:r>
                        <w:rPr>
                          <w:rFonts w:ascii="Cambria Math" w:eastAsia="Cambria Math" w:hAnsi="Cambria Math"/>
                          <w:sz w:val="21"/>
                          <w:szCs w:val="21"/>
                        </w:rPr>
                        <m:t>2</m:t>
                      </m:r>
                    </m:sup>
                  </m:sSup>
                  <m:r>
                    <w:rPr>
                      <w:rFonts w:ascii="Cambria Math" w:eastAsia="Cambria Math" w:hAnsi="Cambria Math"/>
                      <w:sz w:val="21"/>
                      <w:szCs w:val="21"/>
                    </w:rPr>
                    <m:t>η</m:t>
                  </m:r>
                </m:num>
                <m:den>
                  <m:sSup>
                    <m:sSupPr>
                      <m:ctrlPr>
                        <w:rPr>
                          <w:rFonts w:ascii="Cambria Math" w:eastAsia="Cambria Math" w:hAnsi="Cambria Math"/>
                          <w:i/>
                          <w:iCs/>
                          <w:sz w:val="21"/>
                          <w:szCs w:val="21"/>
                        </w:rPr>
                      </m:ctrlPr>
                    </m:sSupPr>
                    <m:e>
                      <m:r>
                        <w:rPr>
                          <w:rFonts w:ascii="Cambria Math" w:eastAsia="Cambria Math" w:hAnsi="Cambria Math"/>
                          <w:sz w:val="21"/>
                          <w:szCs w:val="21"/>
                        </w:rPr>
                        <m:t>∂</m:t>
                      </m:r>
                    </m:e>
                    <m:sup>
                      <m:r>
                        <w:rPr>
                          <w:rFonts w:ascii="Cambria Math" w:eastAsia="Cambria Math" w:hAnsi="Cambria Math"/>
                          <w:sz w:val="21"/>
                          <w:szCs w:val="21"/>
                        </w:rPr>
                        <m:t>2</m:t>
                      </m:r>
                    </m:sup>
                  </m:sSup>
                  <m:sSub>
                    <m:sSubPr>
                      <m:ctrlPr>
                        <w:rPr>
                          <w:rFonts w:ascii="Cambria Math" w:eastAsia="Cambria Math" w:hAnsi="Cambria Math"/>
                          <w:i/>
                          <w:iCs/>
                          <w:sz w:val="21"/>
                          <w:szCs w:val="21"/>
                        </w:rPr>
                      </m:ctrlPr>
                    </m:sSubPr>
                    <m:e>
                      <m:r>
                        <w:rPr>
                          <w:rFonts w:ascii="Cambria Math" w:eastAsiaTheme="minorEastAsia" w:hAnsi="Cambria Math"/>
                          <w:sz w:val="21"/>
                          <w:szCs w:val="21"/>
                        </w:rPr>
                        <m:t>x</m:t>
                      </m:r>
                    </m:e>
                    <m:sub>
                      <m:r>
                        <w:rPr>
                          <w:rFonts w:ascii="Cambria Math" w:eastAsiaTheme="minorEastAsia" w:hAnsi="Cambria Math"/>
                          <w:sz w:val="21"/>
                          <w:szCs w:val="21"/>
                        </w:rPr>
                        <m:t>i</m:t>
                      </m:r>
                    </m:sub>
                  </m:sSub>
                </m:den>
              </m:f>
              <m:r>
                <w:rPr>
                  <w:rFonts w:ascii="Cambria Math" w:eastAsia="Cambria Math" w:hAnsi="Cambria Math"/>
                  <w:sz w:val="21"/>
                  <w:szCs w:val="21"/>
                </w:rPr>
                <m:t>#</m:t>
              </m:r>
              <m:d>
                <m:dPr>
                  <m:ctrlPr>
                    <w:rPr>
                      <w:rFonts w:ascii="Cambria Math" w:eastAsia="Cambria Math" w:hAnsi="Cambria Math"/>
                      <w:i/>
                      <w:iCs/>
                      <w:sz w:val="21"/>
                      <w:szCs w:val="21"/>
                    </w:rPr>
                  </m:ctrlPr>
                </m:dPr>
                <m:e>
                  <m:r>
                    <w:rPr>
                      <w:rFonts w:ascii="Cambria Math" w:eastAsia="Cambria Math" w:hAnsi="Cambria Math"/>
                      <w:sz w:val="21"/>
                      <w:szCs w:val="21"/>
                    </w:rPr>
                    <m:t>2</m:t>
                  </m:r>
                </m:e>
              </m:d>
            </m:e>
          </m:eqArr>
        </m:oMath>
      </m:oMathPara>
    </w:p>
    <w:p w14:paraId="43B087B4" w14:textId="77777777" w:rsidR="008156E5" w:rsidRPr="008156E5" w:rsidRDefault="00E7444F" w:rsidP="008156E5">
      <w:pPr>
        <w:pStyle w:val="a3"/>
        <w:spacing w:before="163" w:after="163" w:line="360" w:lineRule="auto"/>
        <w:rPr>
          <w:rFonts w:eastAsiaTheme="minorEastAsia"/>
          <w:i/>
          <w:sz w:val="21"/>
          <w:szCs w:val="21"/>
        </w:rPr>
      </w:pPr>
      <m:oMathPara>
        <m:oMath>
          <m:eqArr>
            <m:eqArrPr>
              <m:maxDist m:val="1"/>
              <m:ctrlPr>
                <w:rPr>
                  <w:rFonts w:ascii="Cambria Math" w:eastAsia="Cambria Math" w:hAnsi="Cambria Math"/>
                  <w:i/>
                  <w:iCs/>
                  <w:sz w:val="21"/>
                  <w:szCs w:val="21"/>
                </w:rPr>
              </m:ctrlPr>
            </m:eqArrPr>
            <m:e>
              <m:r>
                <w:rPr>
                  <w:rFonts w:ascii="Cambria Math" w:eastAsia="Cambria Math" w:hAnsi="Cambria Math"/>
                  <w:sz w:val="21"/>
                  <w:szCs w:val="21"/>
                </w:rPr>
                <m:t>ε</m:t>
              </m:r>
              <m:d>
                <m:dPr>
                  <m:ctrlPr>
                    <w:rPr>
                      <w:rFonts w:ascii="Cambria Math" w:hAnsi="Cambria Math"/>
                      <w:i/>
                      <w:sz w:val="21"/>
                      <w:szCs w:val="21"/>
                    </w:rPr>
                  </m:ctrlPr>
                </m:dPr>
                <m:e>
                  <m:r>
                    <w:rPr>
                      <w:rFonts w:ascii="Cambria Math" w:hAnsi="Cambria Math"/>
                      <w:sz w:val="21"/>
                      <w:szCs w:val="21"/>
                    </w:rPr>
                    <m:t>η</m:t>
                  </m:r>
                </m:e>
              </m:d>
              <m:r>
                <w:rPr>
                  <w:rFonts w:ascii="Cambria Math" w:eastAsia="Cambria Math" w:hAnsi="Cambria Math"/>
                  <w:sz w:val="21"/>
                  <w:szCs w:val="21"/>
                </w:rPr>
                <m:t>=</m:t>
              </m:r>
              <m:f>
                <m:fPr>
                  <m:ctrlPr>
                    <w:rPr>
                      <w:rFonts w:ascii="Cambria Math" w:eastAsia="Cambria Math" w:hAnsi="Cambria Math"/>
                      <w:i/>
                      <w:iCs/>
                      <w:sz w:val="21"/>
                      <w:szCs w:val="21"/>
                    </w:rPr>
                  </m:ctrlPr>
                </m:fPr>
                <m:num>
                  <m:sSub>
                    <m:sSubPr>
                      <m:ctrlPr>
                        <w:rPr>
                          <w:rFonts w:ascii="Cambria Math" w:eastAsia="Cambria Math" w:hAnsi="Cambria Math"/>
                          <w:i/>
                          <w:iCs/>
                          <w:sz w:val="21"/>
                          <w:szCs w:val="21"/>
                        </w:rPr>
                      </m:ctrlPr>
                    </m:sSubPr>
                    <m:e>
                      <m:r>
                        <w:rPr>
                          <w:rFonts w:ascii="Cambria Math" w:eastAsia="Cambria Math" w:hAnsi="Cambria Math"/>
                          <w:sz w:val="21"/>
                          <w:szCs w:val="21"/>
                        </w:rPr>
                        <m:t>ε</m:t>
                      </m:r>
                    </m:e>
                    <m:sub>
                      <m:r>
                        <w:rPr>
                          <w:rFonts w:ascii="Cambria Math" w:eastAsia="Cambria Math" w:hAnsi="Cambria Math"/>
                          <w:sz w:val="21"/>
                          <w:szCs w:val="21"/>
                        </w:rPr>
                        <m:t>ini</m:t>
                      </m:r>
                    </m:sub>
                  </m:sSub>
                </m:num>
                <m:den>
                  <m:r>
                    <w:rPr>
                      <w:rFonts w:ascii="Cambria Math" w:eastAsia="Cambria Math" w:hAnsi="Cambria Math"/>
                      <w:sz w:val="21"/>
                      <w:szCs w:val="21"/>
                    </w:rPr>
                    <m:t>f</m:t>
                  </m:r>
                  <m:d>
                    <m:dPr>
                      <m:ctrlPr>
                        <w:rPr>
                          <w:rFonts w:ascii="Cambria Math" w:eastAsia="Cambria Math" w:hAnsi="Cambria Math"/>
                          <w:i/>
                          <w:iCs/>
                          <w:sz w:val="21"/>
                          <w:szCs w:val="21"/>
                        </w:rPr>
                      </m:ctrlPr>
                    </m:dPr>
                    <m:e>
                      <m:r>
                        <w:rPr>
                          <w:rFonts w:ascii="Cambria Math" w:eastAsia="Cambria Math" w:hAnsi="Cambria Math"/>
                          <w:sz w:val="21"/>
                          <w:szCs w:val="21"/>
                        </w:rPr>
                        <m:t>η</m:t>
                      </m:r>
                    </m:e>
                  </m:d>
                  <m:r>
                    <w:rPr>
                      <w:rFonts w:ascii="Cambria Math" w:eastAsia="Cambria Math" w:hAnsi="Cambria Math"/>
                      <w:sz w:val="21"/>
                      <w:szCs w:val="21"/>
                    </w:rPr>
                    <m:t>+</m:t>
                  </m:r>
                  <m:r>
                    <w:rPr>
                      <w:rFonts w:ascii="Cambria Math" w:eastAsia="Cambria Math" w:hAnsi="Cambria Math"/>
                      <w:sz w:val="21"/>
                      <w:szCs w:val="21"/>
                    </w:rPr>
                    <m:t>u</m:t>
                  </m:r>
                </m:den>
              </m:f>
              <m:r>
                <w:rPr>
                  <w:rFonts w:ascii="Cambria Math" w:eastAsia="Cambria Math" w:hAnsi="Cambria Math"/>
                  <w:sz w:val="21"/>
                  <w:szCs w:val="21"/>
                </w:rPr>
                <m:t>#</m:t>
              </m:r>
              <m:d>
                <m:dPr>
                  <m:ctrlPr>
                    <w:rPr>
                      <w:rFonts w:ascii="Cambria Math" w:eastAsia="Cambria Math" w:hAnsi="Cambria Math"/>
                      <w:i/>
                      <w:iCs/>
                      <w:sz w:val="21"/>
                      <w:szCs w:val="21"/>
                    </w:rPr>
                  </m:ctrlPr>
                </m:dPr>
                <m:e>
                  <m:r>
                    <w:rPr>
                      <w:rFonts w:ascii="Cambria Math" w:eastAsia="Cambria Math" w:hAnsi="Cambria Math"/>
                      <w:sz w:val="21"/>
                      <w:szCs w:val="21"/>
                    </w:rPr>
                    <m:t>3</m:t>
                  </m:r>
                </m:e>
              </m:d>
              <m:ctrlPr>
                <w:rPr>
                  <w:rFonts w:ascii="Cambria Math" w:eastAsia="Cambria Math" w:hAnsi="Cambria Math"/>
                  <w:i/>
                  <w:sz w:val="21"/>
                  <w:szCs w:val="21"/>
                </w:rPr>
              </m:ctrlPr>
            </m:e>
          </m:eqArr>
        </m:oMath>
      </m:oMathPara>
    </w:p>
    <w:p w14:paraId="108EEFD3" w14:textId="6652D922" w:rsidR="008156E5" w:rsidRDefault="00E7444F" w:rsidP="008156E5">
      <m:oMathPara>
        <m:oMath>
          <m:eqArr>
            <m:eqArrPr>
              <m:maxDist m:val="1"/>
              <m:ctrlPr>
                <w:rPr>
                  <w:rFonts w:ascii="Cambria Math" w:eastAsia="Cambria Math" w:hAnsi="Cambria Math"/>
                  <w:i/>
                  <w:iCs/>
                  <w:sz w:val="21"/>
                  <w:szCs w:val="21"/>
                </w:rPr>
              </m:ctrlPr>
            </m:eqArrPr>
            <m:e>
              <m:sSub>
                <m:sSubPr>
                  <m:ctrlPr>
                    <w:rPr>
                      <w:rFonts w:ascii="Cambria Math" w:eastAsia="Cambria Math" w:hAnsi="Cambria Math"/>
                      <w:i/>
                      <w:iCs/>
                      <w:sz w:val="21"/>
                      <w:szCs w:val="21"/>
                    </w:rPr>
                  </m:ctrlPr>
                </m:sSubPr>
                <m:e>
                  <m:r>
                    <w:rPr>
                      <w:rFonts w:ascii="Cambria Math" w:eastAsia="Cambria Math" w:hAnsi="Cambria Math"/>
                      <w:sz w:val="21"/>
                      <w:szCs w:val="21"/>
                    </w:rPr>
                    <m:t>ε</m:t>
                  </m:r>
                </m:e>
                <m:sub>
                  <m:r>
                    <w:rPr>
                      <w:rFonts w:ascii="Cambria Math" w:eastAsia="Cambria Math" w:hAnsi="Cambria Math"/>
                      <w:sz w:val="21"/>
                      <w:szCs w:val="21"/>
                    </w:rPr>
                    <m:t>ini</m:t>
                  </m:r>
                </m:sub>
              </m:sSub>
              <m:r>
                <w:rPr>
                  <w:rFonts w:ascii="Cambria Math" w:eastAsia="Cambria Math" w:hAnsi="Cambria Math"/>
                  <w:sz w:val="21"/>
                  <w:szCs w:val="21"/>
                </w:rPr>
                <m:t>=</m:t>
              </m:r>
              <m:d>
                <m:dPr>
                  <m:begChr m:val="{"/>
                  <m:endChr m:val=""/>
                  <m:ctrlPr>
                    <w:rPr>
                      <w:rFonts w:ascii="Cambria Math" w:eastAsia="Cambria Math" w:hAnsi="Cambria Math"/>
                      <w:i/>
                      <w:iCs/>
                      <w:sz w:val="21"/>
                      <w:szCs w:val="21"/>
                    </w:rPr>
                  </m:ctrlPr>
                </m:dPr>
                <m:e>
                  <m:eqArr>
                    <m:eqArrPr>
                      <m:ctrlPr>
                        <w:rPr>
                          <w:rFonts w:ascii="Cambria Math" w:eastAsia="Cambria Math" w:hAnsi="Cambria Math"/>
                          <w:i/>
                          <w:iCs/>
                          <w:sz w:val="21"/>
                          <w:szCs w:val="21"/>
                        </w:rPr>
                      </m:ctrlPr>
                    </m:eqArrPr>
                    <m:e>
                      <m:f>
                        <m:fPr>
                          <m:ctrlPr>
                            <w:rPr>
                              <w:rFonts w:ascii="Cambria Math" w:eastAsia="Cambria Math" w:hAnsi="Cambria Math"/>
                              <w:i/>
                              <w:iCs/>
                              <w:sz w:val="21"/>
                              <w:szCs w:val="21"/>
                            </w:rPr>
                          </m:ctrlPr>
                        </m:fPr>
                        <m:num>
                          <m:sSub>
                            <m:sSubPr>
                              <m:ctrlPr>
                                <w:rPr>
                                  <w:rFonts w:ascii="Cambria Math" w:eastAsia="Cambria Math" w:hAnsi="Cambria Math"/>
                                  <w:i/>
                                  <w:iCs/>
                                  <w:sz w:val="21"/>
                                  <w:szCs w:val="21"/>
                                </w:rPr>
                              </m:ctrlPr>
                            </m:sSubPr>
                            <m:e>
                              <m:r>
                                <w:rPr>
                                  <w:rFonts w:ascii="Cambria Math" w:eastAsia="Cambria Math" w:hAnsi="Cambria Math"/>
                                  <w:sz w:val="21"/>
                                  <w:szCs w:val="21"/>
                                </w:rPr>
                                <m:t>ε</m:t>
                              </m:r>
                            </m:e>
                            <m:sub>
                              <m:r>
                                <w:rPr>
                                  <w:rFonts w:ascii="Cambria Math" w:eastAsia="Cambria Math" w:hAnsi="Cambria Math"/>
                                  <w:sz w:val="21"/>
                                  <w:szCs w:val="21"/>
                                </w:rPr>
                                <m:t>g</m:t>
                              </m:r>
                            </m:sub>
                          </m:sSub>
                        </m:num>
                        <m:den>
                          <m:sSup>
                            <m:sSupPr>
                              <m:ctrlPr>
                                <w:rPr>
                                  <w:rFonts w:ascii="Cambria Math" w:eastAsia="Cambria Math" w:hAnsi="Cambria Math"/>
                                  <w:i/>
                                  <w:iCs/>
                                  <w:sz w:val="21"/>
                                  <w:szCs w:val="21"/>
                                </w:rPr>
                              </m:ctrlPr>
                            </m:sSupPr>
                            <m:e>
                              <m:d>
                                <m:dPr>
                                  <m:ctrlPr>
                                    <w:rPr>
                                      <w:rFonts w:ascii="Cambria Math" w:eastAsia="Cambria Math" w:hAnsi="Cambria Math"/>
                                      <w:i/>
                                      <w:sz w:val="21"/>
                                      <w:szCs w:val="21"/>
                                    </w:rPr>
                                  </m:ctrlPr>
                                </m:dPr>
                                <m:e>
                                  <m:r>
                                    <w:rPr>
                                      <w:rFonts w:ascii="Cambria Math" w:eastAsia="Cambria Math" w:hAnsi="Cambria Math"/>
                                      <w:sz w:val="21"/>
                                      <w:szCs w:val="21"/>
                                    </w:rPr>
                                    <m:t>1+</m:t>
                                  </m:r>
                                  <m:r>
                                    <w:rPr>
                                      <w:rFonts w:ascii="Cambria Math" w:eastAsia="Cambria Math" w:hAnsi="Cambria Math"/>
                                      <w:sz w:val="21"/>
                                      <w:szCs w:val="21"/>
                                    </w:rPr>
                                    <m:t>k</m:t>
                                  </m:r>
                                  <m:sSup>
                                    <m:sSupPr>
                                      <m:ctrlPr>
                                        <w:rPr>
                                          <w:rFonts w:ascii="Cambria Math" w:eastAsia="Cambria Math" w:hAnsi="Cambria Math"/>
                                          <w:i/>
                                          <w:iCs/>
                                          <w:sz w:val="21"/>
                                          <w:szCs w:val="21"/>
                                        </w:rPr>
                                      </m:ctrlPr>
                                    </m:sSupPr>
                                    <m:e>
                                      <m:d>
                                        <m:dPr>
                                          <m:ctrlPr>
                                            <w:rPr>
                                              <w:rFonts w:ascii="Cambria Math" w:eastAsia="Cambria Math" w:hAnsi="Cambria Math"/>
                                              <w:i/>
                                              <w:iCs/>
                                              <w:sz w:val="21"/>
                                              <w:szCs w:val="21"/>
                                            </w:rPr>
                                          </m:ctrlPr>
                                        </m:dPr>
                                        <m:e>
                                          <m:f>
                                            <m:fPr>
                                              <m:ctrlPr>
                                                <w:rPr>
                                                  <w:rFonts w:ascii="Cambria Math" w:eastAsia="Cambria Math" w:hAnsi="Cambria Math"/>
                                                  <w:i/>
                                                  <w:iCs/>
                                                  <w:sz w:val="21"/>
                                                  <w:szCs w:val="21"/>
                                                </w:rPr>
                                              </m:ctrlPr>
                                            </m:fPr>
                                            <m:num>
                                              <m:r>
                                                <w:rPr>
                                                  <w:rFonts w:ascii="Cambria Math" w:eastAsia="Cambria Math" w:hAnsi="Cambria Math"/>
                                                  <w:sz w:val="21"/>
                                                  <w:szCs w:val="21"/>
                                                </w:rPr>
                                                <m:t>∂ϕ</m:t>
                                              </m:r>
                                            </m:num>
                                            <m:den>
                                              <m:r>
                                                <w:rPr>
                                                  <w:rFonts w:ascii="Cambria Math" w:eastAsia="Cambria Math" w:hAnsi="Cambria Math"/>
                                                  <w:sz w:val="21"/>
                                                  <w:szCs w:val="21"/>
                                                </w:rPr>
                                                <m:t>∂</m:t>
                                              </m:r>
                                              <m:sSub>
                                                <m:sSubPr>
                                                  <m:ctrlPr>
                                                    <w:rPr>
                                                      <w:rFonts w:ascii="Cambria Math" w:eastAsia="Cambria Math" w:hAnsi="Cambria Math"/>
                                                      <w:i/>
                                                      <w:iCs/>
                                                      <w:sz w:val="21"/>
                                                      <w:szCs w:val="21"/>
                                                    </w:rPr>
                                                  </m:ctrlPr>
                                                </m:sSubPr>
                                                <m:e>
                                                  <m:r>
                                                    <w:rPr>
                                                      <w:rFonts w:ascii="Cambria Math" w:eastAsiaTheme="minorEastAsia" w:hAnsi="Cambria Math"/>
                                                      <w:sz w:val="21"/>
                                                      <w:szCs w:val="21"/>
                                                    </w:rPr>
                                                    <m:t>x</m:t>
                                                  </m:r>
                                                </m:e>
                                                <m:sub>
                                                  <m:r>
                                                    <w:rPr>
                                                      <w:rFonts w:ascii="Cambria Math" w:eastAsiaTheme="minorEastAsia" w:hAnsi="Cambria Math"/>
                                                      <w:sz w:val="21"/>
                                                      <w:szCs w:val="21"/>
                                                    </w:rPr>
                                                    <m:t>i</m:t>
                                                  </m:r>
                                                </m:sub>
                                              </m:sSub>
                                            </m:den>
                                          </m:f>
                                        </m:e>
                                      </m:d>
                                    </m:e>
                                    <m:sup>
                                      <m:r>
                                        <w:rPr>
                                          <w:rFonts w:ascii="Cambria Math" w:eastAsia="Cambria Math" w:hAnsi="Cambria Math"/>
                                          <w:sz w:val="21"/>
                                          <w:szCs w:val="21"/>
                                        </w:rPr>
                                        <m:t>2</m:t>
                                      </m:r>
                                    </m:sup>
                                  </m:sSup>
                                </m:e>
                              </m:d>
                            </m:e>
                            <m:sup>
                              <m:f>
                                <m:fPr>
                                  <m:ctrlPr>
                                    <w:rPr>
                                      <w:rFonts w:ascii="Cambria Math" w:eastAsia="Cambria Math" w:hAnsi="Cambria Math"/>
                                      <w:i/>
                                      <w:sz w:val="21"/>
                                      <w:szCs w:val="21"/>
                                    </w:rPr>
                                  </m:ctrlPr>
                                </m:fPr>
                                <m:num>
                                  <m:r>
                                    <w:rPr>
                                      <w:rFonts w:ascii="Cambria Math" w:eastAsia="Cambria Math" w:hAnsi="Cambria Math"/>
                                      <w:sz w:val="21"/>
                                      <w:szCs w:val="21"/>
                                    </w:rPr>
                                    <m:t>1</m:t>
                                  </m:r>
                                </m:num>
                                <m:den>
                                  <m:r>
                                    <w:rPr>
                                      <w:rFonts w:ascii="Cambria Math" w:eastAsia="Cambria Math" w:hAnsi="Cambria Math"/>
                                      <w:sz w:val="21"/>
                                      <w:szCs w:val="21"/>
                                    </w:rPr>
                                    <m:t>3</m:t>
                                  </m:r>
                                </m:den>
                              </m:f>
                            </m:sup>
                          </m:sSup>
                        </m:den>
                      </m:f>
                    </m:e>
                    <m:e>
                      <m:sSub>
                        <m:sSubPr>
                          <m:ctrlPr>
                            <w:rPr>
                              <w:rFonts w:ascii="Cambria Math" w:eastAsia="Cambria Math" w:hAnsi="Cambria Math"/>
                              <w:i/>
                              <w:iCs/>
                              <w:sz w:val="21"/>
                              <w:szCs w:val="21"/>
                            </w:rPr>
                          </m:ctrlPr>
                        </m:sSubPr>
                        <m:e>
                          <m:r>
                            <w:rPr>
                              <w:rFonts w:ascii="Cambria Math" w:eastAsia="Cambria Math" w:hAnsi="Cambria Math"/>
                              <w:sz w:val="21"/>
                              <w:szCs w:val="21"/>
                            </w:rPr>
                            <m:t>ε</m:t>
                          </m:r>
                        </m:e>
                        <m:sub>
                          <m:r>
                            <w:rPr>
                              <w:rFonts w:ascii="Cambria Math" w:eastAsia="Cambria Math" w:hAnsi="Cambria Math"/>
                              <w:sz w:val="21"/>
                              <w:szCs w:val="21"/>
                            </w:rPr>
                            <m:t>gb</m:t>
                          </m:r>
                        </m:sub>
                      </m:sSub>
                    </m:e>
                  </m:eqArr>
                </m:e>
              </m:d>
              <m:r>
                <w:rPr>
                  <w:rFonts w:ascii="Cambria Math" w:eastAsia="Cambria Math" w:hAnsi="Cambria Math"/>
                  <w:sz w:val="21"/>
                  <w:szCs w:val="21"/>
                </w:rPr>
                <m:t>#</m:t>
              </m:r>
              <m:d>
                <m:dPr>
                  <m:ctrlPr>
                    <w:rPr>
                      <w:rFonts w:ascii="Cambria Math" w:eastAsia="Cambria Math" w:hAnsi="Cambria Math"/>
                      <w:i/>
                      <w:iCs/>
                      <w:sz w:val="21"/>
                      <w:szCs w:val="21"/>
                    </w:rPr>
                  </m:ctrlPr>
                </m:dPr>
                <m:e>
                  <m:r>
                    <w:rPr>
                      <w:rFonts w:ascii="Cambria Math" w:eastAsia="Cambria Math" w:hAnsi="Cambria Math"/>
                      <w:sz w:val="21"/>
                      <w:szCs w:val="21"/>
                    </w:rPr>
                    <m:t>4</m:t>
                  </m:r>
                </m:e>
              </m:d>
            </m:e>
          </m:eqArr>
        </m:oMath>
      </m:oMathPara>
    </w:p>
    <w:p w14:paraId="75E40735" w14:textId="255E3FAD" w:rsidR="008156E5" w:rsidRDefault="00D866EE" w:rsidP="00E2037E">
      <w:pPr>
        <w:spacing w:line="400" w:lineRule="exact"/>
      </w:pPr>
      <w:r w:rsidRPr="00D866EE">
        <w:t xml:space="preserve">Among them, </w:t>
      </w:r>
      <w:proofErr w:type="spellStart"/>
      <w:r w:rsidRPr="00D866EE">
        <w:rPr>
          <w:i/>
          <w:iCs/>
        </w:rPr>
        <w:t>ε</w:t>
      </w:r>
      <w:r w:rsidRPr="00D866EE">
        <w:rPr>
          <w:vertAlign w:val="subscript"/>
        </w:rPr>
        <w:t>g</w:t>
      </w:r>
      <w:proofErr w:type="spellEnd"/>
      <w:r w:rsidRPr="00D866EE">
        <w:t xml:space="preserve">​ and </w:t>
      </w:r>
      <w:proofErr w:type="spellStart"/>
      <w:r w:rsidRPr="00D866EE">
        <w:rPr>
          <w:i/>
          <w:iCs/>
        </w:rPr>
        <w:t>ε</w:t>
      </w:r>
      <w:r w:rsidRPr="00D866EE">
        <w:rPr>
          <w:vertAlign w:val="subscript"/>
        </w:rPr>
        <w:t>gb</w:t>
      </w:r>
      <w:proofErr w:type="spellEnd"/>
      <w:r w:rsidRPr="00D866EE">
        <w:t>​ represent the dielectric constants of the grains and grain boundaries, respectively, as determined from the initial-state dielectric temperature spectrum</w:t>
      </w:r>
      <w:r>
        <w:rPr>
          <w:rFonts w:hint="eastAsia"/>
        </w:rPr>
        <w:t xml:space="preserve">; </w:t>
      </w:r>
      <w:r w:rsidR="008156E5" w:rsidRPr="008156E5">
        <w:rPr>
          <w:i/>
          <w:iCs/>
        </w:rPr>
        <w:t>k</w:t>
      </w:r>
      <w:r w:rsidR="008156E5">
        <w:t xml:space="preserve"> </w:t>
      </w:r>
      <w:r w:rsidR="008156E5" w:rsidRPr="008156E5">
        <w:t>=</w:t>
      </w:r>
      <w:r w:rsidR="008156E5">
        <w:t xml:space="preserve"> </w:t>
      </w:r>
      <w:r w:rsidR="008156E5" w:rsidRPr="008156E5">
        <w:t>0.01</w:t>
      </w:r>
      <w:r>
        <w:rPr>
          <w:rFonts w:hint="eastAsia"/>
        </w:rPr>
        <w:t xml:space="preserve">; </w:t>
      </w:r>
      <w:r w:rsidR="008156E5" w:rsidRPr="008156E5">
        <w:rPr>
          <w:i/>
          <w:iCs/>
        </w:rPr>
        <w:t>u</w:t>
      </w:r>
      <w:r w:rsidR="008156E5">
        <w:rPr>
          <w:i/>
          <w:iCs/>
        </w:rPr>
        <w:t xml:space="preserve"> </w:t>
      </w:r>
      <w:r w:rsidR="008156E5" w:rsidRPr="008156E5">
        <w:t>=</w:t>
      </w:r>
      <w:r w:rsidR="008156E5">
        <w:t xml:space="preserve"> </w:t>
      </w:r>
      <w:r w:rsidR="008156E5" w:rsidRPr="008156E5">
        <w:t>0.001</w:t>
      </w:r>
      <w:r>
        <w:rPr>
          <w:rFonts w:hint="eastAsia"/>
        </w:rPr>
        <w:t xml:space="preserve">; </w:t>
      </w:r>
      <w:r w:rsidR="008156E5" w:rsidRPr="00B01683">
        <w:rPr>
          <w:i/>
          <w:iCs/>
        </w:rPr>
        <w:t>f</w:t>
      </w:r>
      <w:r w:rsidR="008156E5">
        <w:rPr>
          <w:rFonts w:hint="eastAsia"/>
        </w:rPr>
        <w:t>(</w:t>
      </w:r>
      <w:r w:rsidR="008156E5" w:rsidRPr="008156E5">
        <w:rPr>
          <w:i/>
          <w:iCs/>
        </w:rPr>
        <w:t>η</w:t>
      </w:r>
      <w:r w:rsidR="008156E5">
        <w:rPr>
          <w:rFonts w:hint="eastAsia"/>
        </w:rPr>
        <w:t>)</w:t>
      </w:r>
      <w:r w:rsidR="008156E5" w:rsidRPr="008156E5">
        <w:t>=4</w:t>
      </w:r>
      <w:r w:rsidR="008156E5" w:rsidRPr="008156E5">
        <w:rPr>
          <w:i/>
          <w:iCs/>
        </w:rPr>
        <w:t>η</w:t>
      </w:r>
      <w:r w:rsidR="008156E5" w:rsidRPr="008156E5">
        <w:rPr>
          <w:vertAlign w:val="superscript"/>
        </w:rPr>
        <w:t>3</w:t>
      </w:r>
      <w:r w:rsidR="008156E5" w:rsidRPr="008156E5">
        <w:t>-3</w:t>
      </w:r>
      <w:r w:rsidR="008156E5" w:rsidRPr="008156E5">
        <w:rPr>
          <w:i/>
          <w:iCs/>
        </w:rPr>
        <w:t>η</w:t>
      </w:r>
      <w:r w:rsidR="008156E5" w:rsidRPr="008156E5">
        <w:rPr>
          <w:vertAlign w:val="superscript"/>
        </w:rPr>
        <w:t>4</w:t>
      </w:r>
      <w:r>
        <w:rPr>
          <w:rFonts w:hint="eastAsia"/>
        </w:rPr>
        <w:t xml:space="preserve">; </w:t>
      </w:r>
      <w:r w:rsidRPr="00A42D43">
        <w:rPr>
          <w:i/>
          <w:iCs/>
        </w:rPr>
        <w:t>Γ</w:t>
      </w:r>
      <w:r>
        <w:rPr>
          <w:rFonts w:hint="eastAsia"/>
          <w:i/>
          <w:iCs/>
        </w:rPr>
        <w:t xml:space="preserve"> </w:t>
      </w:r>
      <w:r w:rsidRPr="00D866EE">
        <w:t xml:space="preserve">is associated with the breakdown energy, with a predefined ratio of </w:t>
      </w:r>
      <w:proofErr w:type="spellStart"/>
      <w:r w:rsidRPr="00A42D43">
        <w:rPr>
          <w:i/>
          <w:iCs/>
        </w:rPr>
        <w:t>Γ</w:t>
      </w:r>
      <w:proofErr w:type="gramStart"/>
      <w:r w:rsidRPr="00A42D43">
        <w:rPr>
          <w:vertAlign w:val="subscript"/>
        </w:rPr>
        <w:t>g</w:t>
      </w:r>
      <w:proofErr w:type="spellEnd"/>
      <w:r>
        <w:rPr>
          <w:rFonts w:hint="eastAsia"/>
          <w:vertAlign w:val="subscript"/>
        </w:rPr>
        <w:t xml:space="preserve"> </w:t>
      </w:r>
      <w:r>
        <w:rPr>
          <w:rFonts w:hint="eastAsia"/>
        </w:rPr>
        <w:t>:</w:t>
      </w:r>
      <w:proofErr w:type="gramEnd"/>
      <w:r>
        <w:rPr>
          <w:rFonts w:hint="eastAsia"/>
        </w:rPr>
        <w:t xml:space="preserve"> </w:t>
      </w:r>
      <w:proofErr w:type="spellStart"/>
      <w:r w:rsidRPr="00A42D43">
        <w:rPr>
          <w:i/>
          <w:iCs/>
        </w:rPr>
        <w:t>Γ</w:t>
      </w:r>
      <w:r w:rsidRPr="00A42D43">
        <w:rPr>
          <w:vertAlign w:val="subscript"/>
        </w:rPr>
        <w:t>gb</w:t>
      </w:r>
      <w:proofErr w:type="spellEnd"/>
      <w:r>
        <w:t xml:space="preserve"> </w:t>
      </w:r>
      <w:r w:rsidRPr="008156E5">
        <w:t>=</w:t>
      </w:r>
      <w:r>
        <w:t xml:space="preserve"> </w:t>
      </w:r>
      <w:r w:rsidRPr="008156E5">
        <w:t>1/10</w:t>
      </w:r>
      <w:r w:rsidRPr="00D866EE">
        <w:t xml:space="preserve">. The mobility parameter </w:t>
      </w:r>
      <w:r w:rsidR="00252B25" w:rsidRPr="00354A32">
        <w:rPr>
          <w:rFonts w:hint="eastAsia"/>
          <w:i/>
          <w:iCs/>
        </w:rPr>
        <w:t>m</w:t>
      </w:r>
      <w:r w:rsidRPr="00D866EE">
        <w:t xml:space="preserve"> governs the propagation speed of the breakdown process, while </w:t>
      </w:r>
      <w:r w:rsidRPr="00D866EE">
        <w:rPr>
          <w:i/>
          <w:iCs/>
        </w:rPr>
        <w:t>L</w:t>
      </w:r>
      <w:r w:rsidRPr="00D866EE">
        <w:t>, known as the regularization length, determines the width of the transition region between fully damaged and undamaged states in the phase-field order parameter.</w:t>
      </w:r>
      <w:r>
        <w:rPr>
          <w:rFonts w:hint="eastAsia"/>
        </w:rPr>
        <w:t xml:space="preserve"> </w:t>
      </w:r>
      <w:r w:rsidRPr="00D866EE">
        <w:t xml:space="preserve">In the breakdown simulation, quadratic Lagrange interpolation is applied to the electric potential </w:t>
      </w:r>
      <w:r w:rsidRPr="00A42D43">
        <w:rPr>
          <w:i/>
          <w:iCs/>
        </w:rPr>
        <w:t>ϕ</w:t>
      </w:r>
      <w:r>
        <w:rPr>
          <w:rFonts w:hint="eastAsia"/>
        </w:rPr>
        <w:t>(</w:t>
      </w:r>
      <w:proofErr w:type="spellStart"/>
      <w:proofErr w:type="gramStart"/>
      <w:r w:rsidRPr="00D866EE">
        <w:rPr>
          <w:i/>
          <w:iCs/>
        </w:rPr>
        <w:t>x</w:t>
      </w:r>
      <w:r>
        <w:rPr>
          <w:rFonts w:hint="eastAsia"/>
        </w:rPr>
        <w:t>,</w:t>
      </w:r>
      <w:r w:rsidRPr="00D866EE">
        <w:rPr>
          <w:i/>
          <w:iCs/>
        </w:rPr>
        <w:t>t</w:t>
      </w:r>
      <w:proofErr w:type="spellEnd"/>
      <w:proofErr w:type="gramEnd"/>
      <w:r>
        <w:rPr>
          <w:rFonts w:hint="eastAsia"/>
        </w:rPr>
        <w:t>)</w:t>
      </w:r>
      <w:r w:rsidRPr="00D866EE">
        <w:t xml:space="preserve">, while linear </w:t>
      </w:r>
      <w:r w:rsidRPr="00D866EE">
        <w:lastRenderedPageBreak/>
        <w:t xml:space="preserve">Lagrange interpolation is used for the damage parameter </w:t>
      </w:r>
      <w:r w:rsidRPr="00A42D43">
        <w:rPr>
          <w:i/>
          <w:iCs/>
        </w:rPr>
        <w:t>η</w:t>
      </w:r>
      <w:r>
        <w:rPr>
          <w:rFonts w:hint="eastAsia"/>
        </w:rPr>
        <w:t>(</w:t>
      </w:r>
      <w:proofErr w:type="spellStart"/>
      <w:proofErr w:type="gramStart"/>
      <w:r w:rsidRPr="008156E5">
        <w:t>x</w:t>
      </w:r>
      <w:r>
        <w:rPr>
          <w:rFonts w:hint="eastAsia"/>
        </w:rPr>
        <w:t>,</w:t>
      </w:r>
      <w:r w:rsidRPr="008156E5">
        <w:t>t</w:t>
      </w:r>
      <w:proofErr w:type="spellEnd"/>
      <w:proofErr w:type="gramEnd"/>
      <w:r>
        <w:rPr>
          <w:rFonts w:hint="eastAsia"/>
        </w:rPr>
        <w:t>)</w:t>
      </w:r>
      <w:r w:rsidRPr="00D866EE">
        <w:t xml:space="preserve">. By controlling the evolution of time </w:t>
      </w:r>
      <w:r w:rsidRPr="00D866EE">
        <w:rPr>
          <w:i/>
          <w:iCs/>
        </w:rPr>
        <w:t>t</w:t>
      </w:r>
      <w:r w:rsidRPr="00D866EE">
        <w:t>, the dynamic behavior of the externally applied electric field is effectively introduced.</w:t>
      </w:r>
    </w:p>
    <w:p w14:paraId="1582492B" w14:textId="423DA321" w:rsidR="003B79EE" w:rsidRDefault="003B79EE">
      <w:r>
        <w:br w:type="page"/>
      </w:r>
    </w:p>
    <w:p w14:paraId="4ED90EA9" w14:textId="4829FFE7" w:rsidR="00A92B51" w:rsidRDefault="007B3CB4">
      <w:r>
        <w:rPr>
          <w:noProof/>
        </w:rPr>
        <w:lastRenderedPageBreak/>
        <w:drawing>
          <wp:inline distT="0" distB="0" distL="0" distR="0" wp14:anchorId="0E4B2746" wp14:editId="6D1BD7FB">
            <wp:extent cx="5274310" cy="2851785"/>
            <wp:effectExtent l="0" t="0" r="2540" b="5715"/>
            <wp:docPr id="207946255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9462551" name="图片 2079462551"/>
                    <pic:cNvPicPr/>
                  </pic:nvPicPr>
                  <pic:blipFill>
                    <a:blip r:embed="rId6"/>
                    <a:stretch>
                      <a:fillRect/>
                    </a:stretch>
                  </pic:blipFill>
                  <pic:spPr>
                    <a:xfrm>
                      <a:off x="0" y="0"/>
                      <a:ext cx="5274310" cy="2851785"/>
                    </a:xfrm>
                    <a:prstGeom prst="rect">
                      <a:avLst/>
                    </a:prstGeom>
                  </pic:spPr>
                </pic:pic>
              </a:graphicData>
            </a:graphic>
          </wp:inline>
        </w:drawing>
      </w:r>
    </w:p>
    <w:p w14:paraId="0B1351A0" w14:textId="7D334C04" w:rsidR="007B3CB4" w:rsidRDefault="00A92B51">
      <w:pPr>
        <w:rPr>
          <w:b/>
          <w:bCs/>
        </w:rPr>
      </w:pPr>
      <w:r w:rsidRPr="00A92B51">
        <w:rPr>
          <w:b/>
          <w:bCs/>
        </w:rPr>
        <w:t>Supplementary Fig. 1</w:t>
      </w:r>
      <w:r w:rsidRPr="00A92B51">
        <w:rPr>
          <w:rFonts w:hint="eastAsia"/>
          <w:b/>
          <w:bCs/>
        </w:rPr>
        <w:t xml:space="preserve"> </w:t>
      </w:r>
      <w:r w:rsidRPr="00A92B51">
        <w:rPr>
          <w:b/>
          <w:bCs/>
        </w:rPr>
        <w:t xml:space="preserve">Bipolar hysteresis loop </w:t>
      </w:r>
      <w:r w:rsidR="007B3CB4">
        <w:rPr>
          <w:rFonts w:hint="eastAsia"/>
          <w:b/>
          <w:bCs/>
        </w:rPr>
        <w:t xml:space="preserve">of a </w:t>
      </w:r>
      <w:r w:rsidR="007B3CB4" w:rsidRPr="007B3CB4">
        <w:rPr>
          <w:rFonts w:hint="eastAsia"/>
        </w:rPr>
        <w:t>ZS0,</w:t>
      </w:r>
      <w:r w:rsidR="007B3CB4">
        <w:rPr>
          <w:rFonts w:hint="eastAsia"/>
          <w:b/>
          <w:bCs/>
        </w:rPr>
        <w:t xml:space="preserve"> b </w:t>
      </w:r>
      <w:r w:rsidR="007B3CB4" w:rsidRPr="007B3CB4">
        <w:rPr>
          <w:rFonts w:hint="eastAsia"/>
        </w:rPr>
        <w:t>ZS15,</w:t>
      </w:r>
      <w:r w:rsidR="007B3CB4">
        <w:rPr>
          <w:rFonts w:hint="eastAsia"/>
          <w:b/>
          <w:bCs/>
        </w:rPr>
        <w:t xml:space="preserve"> c </w:t>
      </w:r>
      <w:r w:rsidR="007B3CB4" w:rsidRPr="007B3CB4">
        <w:rPr>
          <w:rFonts w:hint="eastAsia"/>
        </w:rPr>
        <w:t>ZS30,</w:t>
      </w:r>
      <w:r w:rsidR="007B3CB4">
        <w:rPr>
          <w:rFonts w:hint="eastAsia"/>
          <w:b/>
          <w:bCs/>
        </w:rPr>
        <w:t xml:space="preserve"> d </w:t>
      </w:r>
      <w:r w:rsidR="007B3CB4" w:rsidRPr="007B3CB4">
        <w:rPr>
          <w:rFonts w:hint="eastAsia"/>
        </w:rPr>
        <w:t xml:space="preserve">ZS35, </w:t>
      </w:r>
      <w:r w:rsidR="007B3CB4">
        <w:rPr>
          <w:rFonts w:hint="eastAsia"/>
          <w:b/>
          <w:bCs/>
        </w:rPr>
        <w:t xml:space="preserve">e </w:t>
      </w:r>
      <w:r w:rsidR="007B3CB4" w:rsidRPr="007B3CB4">
        <w:rPr>
          <w:rFonts w:hint="eastAsia"/>
        </w:rPr>
        <w:t>ZS40 and</w:t>
      </w:r>
      <w:r w:rsidR="007B3CB4">
        <w:rPr>
          <w:rFonts w:hint="eastAsia"/>
          <w:b/>
          <w:bCs/>
        </w:rPr>
        <w:t xml:space="preserve"> f </w:t>
      </w:r>
      <w:r w:rsidR="007B3CB4" w:rsidRPr="007B3CB4">
        <w:rPr>
          <w:rFonts w:hint="eastAsia"/>
        </w:rPr>
        <w:t>ZS45</w:t>
      </w:r>
      <w:r w:rsidR="00A70443">
        <w:rPr>
          <w:rFonts w:hint="eastAsia"/>
        </w:rPr>
        <w:t xml:space="preserve"> at room temperature.</w:t>
      </w:r>
    </w:p>
    <w:p w14:paraId="0A3B26C6" w14:textId="77777777" w:rsidR="007B3CB4" w:rsidRDefault="007B3CB4">
      <w:pPr>
        <w:rPr>
          <w:b/>
          <w:bCs/>
        </w:rPr>
      </w:pPr>
    </w:p>
    <w:p w14:paraId="22FC1A04" w14:textId="6B7538DC" w:rsidR="00A92B51" w:rsidRPr="00A92B51" w:rsidRDefault="00A92B51">
      <w:pPr>
        <w:rPr>
          <w:b/>
          <w:bCs/>
        </w:rPr>
      </w:pPr>
      <w:r>
        <w:br w:type="page"/>
      </w:r>
    </w:p>
    <w:p w14:paraId="5C5F962C" w14:textId="72582B43" w:rsidR="000A25A4" w:rsidRDefault="00A81278">
      <w:r>
        <w:rPr>
          <w:noProof/>
        </w:rPr>
        <w:lastRenderedPageBreak/>
        <w:drawing>
          <wp:inline distT="0" distB="0" distL="0" distR="0" wp14:anchorId="3B80AC2A" wp14:editId="223AD332">
            <wp:extent cx="5274310" cy="4313032"/>
            <wp:effectExtent l="0" t="0" r="2540" b="0"/>
            <wp:docPr id="124132003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1320038" name="图片 1"/>
                    <pic:cNvPicPr/>
                  </pic:nvPicPr>
                  <pic:blipFill>
                    <a:blip r:embed="rId7"/>
                    <a:stretch>
                      <a:fillRect/>
                    </a:stretch>
                  </pic:blipFill>
                  <pic:spPr>
                    <a:xfrm>
                      <a:off x="0" y="0"/>
                      <a:ext cx="5274310" cy="4313032"/>
                    </a:xfrm>
                    <a:prstGeom prst="rect">
                      <a:avLst/>
                    </a:prstGeom>
                  </pic:spPr>
                </pic:pic>
              </a:graphicData>
            </a:graphic>
          </wp:inline>
        </w:drawing>
      </w:r>
    </w:p>
    <w:p w14:paraId="03D667B9" w14:textId="1E658165" w:rsidR="000E6A69" w:rsidRDefault="000A25A4">
      <w:pPr>
        <w:rPr>
          <w:b/>
          <w:bCs/>
        </w:rPr>
      </w:pPr>
      <w:r w:rsidRPr="003B79EE">
        <w:rPr>
          <w:b/>
          <w:bCs/>
        </w:rPr>
        <w:t xml:space="preserve">Supplementary Fig. </w:t>
      </w:r>
      <w:r w:rsidR="004D0255">
        <w:rPr>
          <w:rFonts w:hint="eastAsia"/>
          <w:b/>
          <w:bCs/>
        </w:rPr>
        <w:t>2</w:t>
      </w:r>
      <w:r>
        <w:rPr>
          <w:rFonts w:hint="eastAsia"/>
          <w:b/>
          <w:bCs/>
        </w:rPr>
        <w:t xml:space="preserve"> </w:t>
      </w:r>
      <w:r w:rsidR="000E6A69" w:rsidRPr="000E6A69">
        <w:rPr>
          <w:b/>
          <w:bCs/>
        </w:rPr>
        <w:t>Differential of PL</w:t>
      </w:r>
      <w:r w:rsidR="000E6A69">
        <w:rPr>
          <w:rFonts w:hint="eastAsia"/>
          <w:b/>
          <w:bCs/>
        </w:rPr>
        <w:t>(</w:t>
      </w:r>
      <w:r w:rsidR="000E6A69" w:rsidRPr="000E6A69">
        <w:rPr>
          <w:b/>
          <w:bCs/>
        </w:rPr>
        <w:t>ZS</w:t>
      </w:r>
      <w:r w:rsidR="000E6A69">
        <w:rPr>
          <w:rFonts w:hint="eastAsia"/>
          <w:b/>
          <w:bCs/>
        </w:rPr>
        <w:t>)</w:t>
      </w:r>
      <w:proofErr w:type="spellStart"/>
      <w:r w:rsidR="000E6A69" w:rsidRPr="000E6A69">
        <w:rPr>
          <w:rFonts w:hint="eastAsia"/>
          <w:b/>
          <w:bCs/>
          <w:i/>
          <w:iCs/>
          <w:vertAlign w:val="subscript"/>
        </w:rPr>
        <w:t>x</w:t>
      </w:r>
      <w:r w:rsidR="000E6A69">
        <w:rPr>
          <w:rFonts w:hint="eastAsia"/>
          <w:b/>
          <w:bCs/>
        </w:rPr>
        <w:t>T</w:t>
      </w:r>
      <w:proofErr w:type="spellEnd"/>
      <w:r w:rsidR="000E6A69" w:rsidRPr="000E6A69">
        <w:rPr>
          <w:b/>
          <w:bCs/>
        </w:rPr>
        <w:t xml:space="preserve"> </w:t>
      </w:r>
      <w:r w:rsidR="000E6A69" w:rsidRPr="000E6A69">
        <w:rPr>
          <w:b/>
          <w:bCs/>
          <w:i/>
          <w:iCs/>
        </w:rPr>
        <w:t>P</w:t>
      </w:r>
      <w:r w:rsidR="000E6A69" w:rsidRPr="000E6A69">
        <w:rPr>
          <w:b/>
          <w:bCs/>
        </w:rPr>
        <w:t xml:space="preserve"> with respect to </w:t>
      </w:r>
      <w:r w:rsidR="000E6A69" w:rsidRPr="000E6A69">
        <w:rPr>
          <w:b/>
          <w:bCs/>
          <w:i/>
          <w:iCs/>
        </w:rPr>
        <w:t>E</w:t>
      </w:r>
      <w:r w:rsidR="000E6A69" w:rsidRPr="000E6A69">
        <w:rPr>
          <w:b/>
          <w:bCs/>
        </w:rPr>
        <w:t xml:space="preserve"> as a function of electric field</w:t>
      </w:r>
      <w:r w:rsidR="000E6A69">
        <w:rPr>
          <w:rFonts w:hint="eastAsia"/>
          <w:b/>
          <w:bCs/>
        </w:rPr>
        <w:t xml:space="preserve">. a </w:t>
      </w:r>
      <w:r w:rsidR="00761714" w:rsidRPr="00761714">
        <w:rPr>
          <w:rFonts w:hint="eastAsia"/>
        </w:rPr>
        <w:t>ZS</w:t>
      </w:r>
      <w:r w:rsidR="00A70443">
        <w:rPr>
          <w:rFonts w:hint="eastAsia"/>
        </w:rPr>
        <w:t>15</w:t>
      </w:r>
      <w:r w:rsidR="000E6A69">
        <w:rPr>
          <w:rFonts w:hint="eastAsia"/>
          <w:b/>
          <w:bCs/>
        </w:rPr>
        <w:t xml:space="preserve">, b </w:t>
      </w:r>
      <w:r w:rsidR="00761714" w:rsidRPr="00761714">
        <w:rPr>
          <w:rFonts w:hint="eastAsia"/>
        </w:rPr>
        <w:t>ZS</w:t>
      </w:r>
      <w:r w:rsidR="00A70443">
        <w:rPr>
          <w:rFonts w:hint="eastAsia"/>
        </w:rPr>
        <w:t>30</w:t>
      </w:r>
      <w:r w:rsidR="000E6A69">
        <w:rPr>
          <w:rFonts w:hint="eastAsia"/>
          <w:b/>
          <w:bCs/>
        </w:rPr>
        <w:t xml:space="preserve">, c </w:t>
      </w:r>
      <w:r w:rsidR="00761714" w:rsidRPr="00761714">
        <w:rPr>
          <w:rFonts w:hint="eastAsia"/>
        </w:rPr>
        <w:t>ZS</w:t>
      </w:r>
      <w:r w:rsidR="000E6A69">
        <w:rPr>
          <w:rFonts w:hint="eastAsia"/>
        </w:rPr>
        <w:t>3</w:t>
      </w:r>
      <w:r w:rsidR="00A70443">
        <w:rPr>
          <w:rFonts w:hint="eastAsia"/>
        </w:rPr>
        <w:t>5</w:t>
      </w:r>
      <w:r w:rsidR="00A70443">
        <w:rPr>
          <w:rFonts w:hint="eastAsia"/>
          <w:b/>
          <w:bCs/>
        </w:rPr>
        <w:t xml:space="preserve"> </w:t>
      </w:r>
      <w:r w:rsidR="00A70443" w:rsidRPr="000E6A69">
        <w:rPr>
          <w:rFonts w:hint="eastAsia"/>
        </w:rPr>
        <w:t>and</w:t>
      </w:r>
      <w:r w:rsidR="000E6A69">
        <w:rPr>
          <w:rFonts w:hint="eastAsia"/>
          <w:b/>
          <w:bCs/>
        </w:rPr>
        <w:t xml:space="preserve"> d </w:t>
      </w:r>
      <w:r w:rsidR="00761714" w:rsidRPr="00761714">
        <w:rPr>
          <w:rFonts w:hint="eastAsia"/>
        </w:rPr>
        <w:t>ZS</w:t>
      </w:r>
      <w:r w:rsidR="00A70443">
        <w:rPr>
          <w:rFonts w:hint="eastAsia"/>
        </w:rPr>
        <w:t>40</w:t>
      </w:r>
      <w:r w:rsidR="000E6A69">
        <w:rPr>
          <w:rFonts w:hint="eastAsia"/>
          <w:b/>
          <w:bCs/>
        </w:rPr>
        <w:t>.</w:t>
      </w:r>
    </w:p>
    <w:p w14:paraId="5A1D3D2C" w14:textId="11625152" w:rsidR="000A25A4" w:rsidRDefault="000A25A4">
      <w:r>
        <w:br w:type="page"/>
      </w:r>
    </w:p>
    <w:p w14:paraId="47AE8231" w14:textId="30AA6DC3" w:rsidR="000A25A4" w:rsidRDefault="003B5B39" w:rsidP="000A25A4">
      <w:pPr>
        <w:jc w:val="center"/>
      </w:pPr>
      <w:r>
        <w:rPr>
          <w:noProof/>
        </w:rPr>
        <w:lastRenderedPageBreak/>
        <w:drawing>
          <wp:inline distT="0" distB="0" distL="0" distR="0" wp14:anchorId="1541ABC2" wp14:editId="319E1F6D">
            <wp:extent cx="3618570" cy="2775834"/>
            <wp:effectExtent l="0" t="0" r="1270" b="5715"/>
            <wp:docPr id="613500805"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3500805" name="图片 3"/>
                    <pic:cNvPicPr/>
                  </pic:nvPicPr>
                  <pic:blipFill>
                    <a:blip r:embed="rId8"/>
                    <a:stretch>
                      <a:fillRect/>
                    </a:stretch>
                  </pic:blipFill>
                  <pic:spPr>
                    <a:xfrm>
                      <a:off x="0" y="0"/>
                      <a:ext cx="3618570" cy="2775834"/>
                    </a:xfrm>
                    <a:prstGeom prst="rect">
                      <a:avLst/>
                    </a:prstGeom>
                  </pic:spPr>
                </pic:pic>
              </a:graphicData>
            </a:graphic>
          </wp:inline>
        </w:drawing>
      </w:r>
    </w:p>
    <w:p w14:paraId="2ACD9D9B" w14:textId="0A097ED7" w:rsidR="00B01683" w:rsidRPr="00B01683" w:rsidRDefault="003757B9">
      <w:r w:rsidRPr="003B79EE">
        <w:rPr>
          <w:b/>
          <w:bCs/>
        </w:rPr>
        <w:t xml:space="preserve">Supplementary Fig. </w:t>
      </w:r>
      <w:r w:rsidR="0040606B">
        <w:rPr>
          <w:rFonts w:hint="eastAsia"/>
          <w:b/>
          <w:bCs/>
        </w:rPr>
        <w:t>3</w:t>
      </w:r>
      <w:r>
        <w:rPr>
          <w:rFonts w:hint="eastAsia"/>
          <w:b/>
          <w:bCs/>
        </w:rPr>
        <w:t xml:space="preserve"> </w:t>
      </w:r>
      <w:r w:rsidR="00B4151F">
        <w:rPr>
          <w:rFonts w:hint="eastAsia"/>
          <w:b/>
          <w:bCs/>
        </w:rPr>
        <w:t>T</w:t>
      </w:r>
      <w:r w:rsidR="00B4151F" w:rsidRPr="00B4151F">
        <w:rPr>
          <w:b/>
          <w:bCs/>
        </w:rPr>
        <w:t>he unipolar polarization hysteresis loops of ZS0</w:t>
      </w:r>
      <w:r w:rsidR="00B4151F">
        <w:rPr>
          <w:rFonts w:hint="eastAsia"/>
          <w:b/>
          <w:bCs/>
        </w:rPr>
        <w:t>.</w:t>
      </w:r>
      <w:r w:rsidR="00B01683">
        <w:rPr>
          <w:rFonts w:hint="eastAsia"/>
          <w:b/>
          <w:bCs/>
        </w:rPr>
        <w:t xml:space="preserve"> </w:t>
      </w:r>
      <w:r w:rsidR="00B01683" w:rsidRPr="00B01683">
        <w:t xml:space="preserve">Evolution of </w:t>
      </w:r>
      <w:r w:rsidR="00B01683">
        <w:rPr>
          <w:rFonts w:hint="eastAsia"/>
        </w:rPr>
        <w:t>u</w:t>
      </w:r>
      <w:r w:rsidR="00B01683" w:rsidRPr="00B01683">
        <w:t xml:space="preserve">nipolar </w:t>
      </w:r>
      <w:r w:rsidR="00B01683" w:rsidRPr="00B01683">
        <w:rPr>
          <w:rFonts w:hint="eastAsia"/>
          <w:i/>
          <w:iCs/>
        </w:rPr>
        <w:t>P-E</w:t>
      </w:r>
      <w:r w:rsidR="00B01683" w:rsidRPr="00B01683">
        <w:t xml:space="preserve"> </w:t>
      </w:r>
      <w:r w:rsidR="00B01683">
        <w:rPr>
          <w:rFonts w:hint="eastAsia"/>
        </w:rPr>
        <w:t>l</w:t>
      </w:r>
      <w:r w:rsidR="00B01683" w:rsidRPr="00B01683">
        <w:t xml:space="preserve">oop of ZS0 under </w:t>
      </w:r>
      <w:r w:rsidR="00B01683" w:rsidRPr="00B01683">
        <w:rPr>
          <w:rFonts w:hint="eastAsia"/>
        </w:rPr>
        <w:t>18</w:t>
      </w:r>
      <w:r w:rsidR="00B01683" w:rsidRPr="00B01683">
        <w:t> </w:t>
      </w:r>
      <w:r w:rsidR="00B01683" w:rsidRPr="00B01683">
        <w:rPr>
          <w:rFonts w:hint="eastAsia"/>
        </w:rPr>
        <w:t>kV cm</w:t>
      </w:r>
      <w:r w:rsidR="00B01683" w:rsidRPr="00B01683">
        <w:rPr>
          <w:rFonts w:hint="eastAsia"/>
          <w:vertAlign w:val="superscript"/>
        </w:rPr>
        <w:t>-1</w:t>
      </w:r>
      <w:r w:rsidR="00C5339C">
        <w:rPr>
          <w:rFonts w:hint="eastAsia"/>
        </w:rPr>
        <w:t xml:space="preserve">, </w:t>
      </w:r>
      <w:r w:rsidR="00B01683" w:rsidRPr="00B01683">
        <w:rPr>
          <w:rFonts w:hint="eastAsia"/>
        </w:rPr>
        <w:t>24</w:t>
      </w:r>
      <w:r w:rsidR="00B01683" w:rsidRPr="00B01683">
        <w:t> </w:t>
      </w:r>
      <w:r w:rsidR="00B01683" w:rsidRPr="00B01683">
        <w:rPr>
          <w:rFonts w:hint="eastAsia"/>
        </w:rPr>
        <w:t>kV cm</w:t>
      </w:r>
      <w:r w:rsidR="00B01683" w:rsidRPr="00B01683">
        <w:rPr>
          <w:rFonts w:hint="eastAsia"/>
          <w:vertAlign w:val="superscript"/>
        </w:rPr>
        <w:t>-1</w:t>
      </w:r>
      <w:r w:rsidR="00C5339C">
        <w:rPr>
          <w:rFonts w:hint="eastAsia"/>
        </w:rPr>
        <w:t xml:space="preserve">, </w:t>
      </w:r>
      <w:r w:rsidR="00B01683" w:rsidRPr="00B01683">
        <w:rPr>
          <w:rFonts w:hint="eastAsia"/>
        </w:rPr>
        <w:t>32</w:t>
      </w:r>
      <w:r w:rsidR="00B01683" w:rsidRPr="00B01683">
        <w:t> </w:t>
      </w:r>
      <w:r w:rsidR="00B01683" w:rsidRPr="00B01683">
        <w:rPr>
          <w:rFonts w:hint="eastAsia"/>
        </w:rPr>
        <w:t>kV cm</w:t>
      </w:r>
      <w:r w:rsidR="00B01683" w:rsidRPr="00B01683">
        <w:rPr>
          <w:rFonts w:hint="eastAsia"/>
          <w:vertAlign w:val="superscript"/>
        </w:rPr>
        <w:t>-1</w:t>
      </w:r>
      <w:r w:rsidR="00C5339C">
        <w:rPr>
          <w:rFonts w:hint="eastAsia"/>
        </w:rPr>
        <w:t xml:space="preserve">, and </w:t>
      </w:r>
      <w:r w:rsidR="00B01683" w:rsidRPr="00B01683">
        <w:rPr>
          <w:rFonts w:hint="eastAsia"/>
        </w:rPr>
        <w:t>34</w:t>
      </w:r>
      <w:r w:rsidR="00B01683" w:rsidRPr="00B01683">
        <w:t> </w:t>
      </w:r>
      <w:r w:rsidR="00B01683" w:rsidRPr="00B01683">
        <w:rPr>
          <w:rFonts w:hint="eastAsia"/>
        </w:rPr>
        <w:t>kV cm</w:t>
      </w:r>
      <w:r w:rsidR="00B01683">
        <w:rPr>
          <w:vertAlign w:val="superscript"/>
        </w:rPr>
        <w:noBreakHyphen/>
      </w:r>
      <w:r w:rsidR="00B01683" w:rsidRPr="00B01683">
        <w:rPr>
          <w:rFonts w:hint="eastAsia"/>
          <w:vertAlign w:val="superscript"/>
        </w:rPr>
        <w:t>1</w:t>
      </w:r>
      <w:r w:rsidR="00B01683" w:rsidRPr="00B01683">
        <w:rPr>
          <w:rFonts w:hint="eastAsia"/>
        </w:rPr>
        <w:t xml:space="preserve"> e</w:t>
      </w:r>
      <w:r w:rsidR="00B01683" w:rsidRPr="00B01683">
        <w:t xml:space="preserve">lectric </w:t>
      </w:r>
      <w:r w:rsidR="00B01683" w:rsidRPr="00B01683">
        <w:rPr>
          <w:rFonts w:hint="eastAsia"/>
        </w:rPr>
        <w:t>f</w:t>
      </w:r>
      <w:r w:rsidR="00B01683" w:rsidRPr="00B01683">
        <w:t>ield</w:t>
      </w:r>
      <w:r w:rsidR="00B01683" w:rsidRPr="00B01683">
        <w:rPr>
          <w:rFonts w:hint="eastAsia"/>
        </w:rPr>
        <w:t>.</w:t>
      </w:r>
    </w:p>
    <w:p w14:paraId="719F8FA5" w14:textId="1156A9B3" w:rsidR="000A25A4" w:rsidRDefault="000A25A4">
      <w:r>
        <w:br w:type="page"/>
      </w:r>
    </w:p>
    <w:p w14:paraId="111320DF" w14:textId="77777777" w:rsidR="003D7887" w:rsidRDefault="003D7887" w:rsidP="00295B27">
      <w:r>
        <w:rPr>
          <w:noProof/>
        </w:rPr>
        <w:lastRenderedPageBreak/>
        <w:drawing>
          <wp:inline distT="0" distB="0" distL="0" distR="0" wp14:anchorId="2ABC812A" wp14:editId="6F5B7691">
            <wp:extent cx="5274310" cy="4441190"/>
            <wp:effectExtent l="0" t="0" r="2540" b="0"/>
            <wp:docPr id="61651186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6511866" name="图片 616511866"/>
                    <pic:cNvPicPr/>
                  </pic:nvPicPr>
                  <pic:blipFill>
                    <a:blip r:embed="rId9"/>
                    <a:stretch>
                      <a:fillRect/>
                    </a:stretch>
                  </pic:blipFill>
                  <pic:spPr>
                    <a:xfrm>
                      <a:off x="0" y="0"/>
                      <a:ext cx="5274310" cy="4441190"/>
                    </a:xfrm>
                    <a:prstGeom prst="rect">
                      <a:avLst/>
                    </a:prstGeom>
                  </pic:spPr>
                </pic:pic>
              </a:graphicData>
            </a:graphic>
          </wp:inline>
        </w:drawing>
      </w:r>
    </w:p>
    <w:p w14:paraId="2BEF463E" w14:textId="07DADCB3" w:rsidR="003D7887" w:rsidRDefault="00EF1F8A" w:rsidP="00295B27">
      <w:r w:rsidRPr="003B79EE">
        <w:rPr>
          <w:b/>
          <w:bCs/>
        </w:rPr>
        <w:t xml:space="preserve">Supplementary Fig. </w:t>
      </w:r>
      <w:r w:rsidR="0040606B">
        <w:rPr>
          <w:rFonts w:hint="eastAsia"/>
          <w:b/>
          <w:bCs/>
        </w:rPr>
        <w:t>4</w:t>
      </w:r>
      <w:r>
        <w:rPr>
          <w:rFonts w:hint="eastAsia"/>
          <w:b/>
          <w:bCs/>
        </w:rPr>
        <w:t xml:space="preserve"> </w:t>
      </w:r>
      <w:r w:rsidRPr="00EF1F8A">
        <w:t xml:space="preserve">Rietveld refinement of the high-energy XRD pattern of the </w:t>
      </w:r>
      <w:r>
        <w:rPr>
          <w:rFonts w:hint="eastAsia"/>
        </w:rPr>
        <w:t>ZS0</w:t>
      </w:r>
      <w:r w:rsidRPr="00EF1F8A">
        <w:t xml:space="preserve"> sample using the </w:t>
      </w:r>
      <w:proofErr w:type="spellStart"/>
      <w:r w:rsidRPr="00EF1F8A">
        <w:rPr>
          <w:i/>
          <w:iCs/>
        </w:rPr>
        <w:t>Pb</w:t>
      </w:r>
      <w:r w:rsidRPr="00EF1F8A">
        <w:rPr>
          <w:rFonts w:hint="eastAsia"/>
          <w:i/>
          <w:iCs/>
        </w:rPr>
        <w:t>am</w:t>
      </w:r>
      <w:proofErr w:type="spellEnd"/>
      <w:r w:rsidRPr="00EF1F8A">
        <w:t xml:space="preserve"> structural model. </w:t>
      </w:r>
      <w:r w:rsidRPr="00EF1F8A">
        <w:rPr>
          <w:b/>
          <w:bCs/>
        </w:rPr>
        <w:t>a</w:t>
      </w:r>
      <w:r w:rsidRPr="00EF1F8A">
        <w:t xml:space="preserve"> Full pattern, magnified views of </w:t>
      </w:r>
      <w:r w:rsidRPr="00EF1F8A">
        <w:rPr>
          <w:b/>
          <w:bCs/>
        </w:rPr>
        <w:t>b</w:t>
      </w:r>
      <w:r w:rsidRPr="00EF1F8A">
        <w:t xml:space="preserve"> representative superlattice reflections and </w:t>
      </w:r>
      <w:r w:rsidRPr="00EF1F8A">
        <w:rPr>
          <w:b/>
          <w:bCs/>
        </w:rPr>
        <w:t>c-d</w:t>
      </w:r>
      <w:r w:rsidRPr="00EF1F8A">
        <w:t xml:space="preserve"> high-angle main reflections.</w:t>
      </w:r>
    </w:p>
    <w:p w14:paraId="47058EA7" w14:textId="3B3E6E6A" w:rsidR="003D7887" w:rsidRDefault="003D7887">
      <w:r>
        <w:br w:type="page"/>
      </w:r>
    </w:p>
    <w:p w14:paraId="661EF997" w14:textId="77777777" w:rsidR="00EF1F8A" w:rsidRDefault="00EF1F8A">
      <w:r>
        <w:rPr>
          <w:noProof/>
        </w:rPr>
        <w:lastRenderedPageBreak/>
        <w:drawing>
          <wp:inline distT="0" distB="0" distL="0" distR="0" wp14:anchorId="2E7916D9" wp14:editId="239937AE">
            <wp:extent cx="5274310" cy="4441190"/>
            <wp:effectExtent l="0" t="0" r="2540" b="0"/>
            <wp:docPr id="1097653710"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7653710" name="图片 1097653710"/>
                    <pic:cNvPicPr/>
                  </pic:nvPicPr>
                  <pic:blipFill>
                    <a:blip r:embed="rId10"/>
                    <a:stretch>
                      <a:fillRect/>
                    </a:stretch>
                  </pic:blipFill>
                  <pic:spPr>
                    <a:xfrm>
                      <a:off x="0" y="0"/>
                      <a:ext cx="5274310" cy="4441190"/>
                    </a:xfrm>
                    <a:prstGeom prst="rect">
                      <a:avLst/>
                    </a:prstGeom>
                  </pic:spPr>
                </pic:pic>
              </a:graphicData>
            </a:graphic>
          </wp:inline>
        </w:drawing>
      </w:r>
    </w:p>
    <w:p w14:paraId="6D748D56" w14:textId="390197C7" w:rsidR="00EF1F8A" w:rsidRDefault="00EF1F8A" w:rsidP="00EF1F8A">
      <w:r w:rsidRPr="003B79EE">
        <w:rPr>
          <w:b/>
          <w:bCs/>
        </w:rPr>
        <w:t xml:space="preserve">Supplementary Fig. </w:t>
      </w:r>
      <w:r w:rsidR="0040606B">
        <w:rPr>
          <w:rFonts w:hint="eastAsia"/>
          <w:b/>
          <w:bCs/>
        </w:rPr>
        <w:t>5</w:t>
      </w:r>
      <w:r>
        <w:rPr>
          <w:rFonts w:hint="eastAsia"/>
          <w:b/>
          <w:bCs/>
        </w:rPr>
        <w:t xml:space="preserve"> </w:t>
      </w:r>
      <w:r w:rsidRPr="00EF1F8A">
        <w:t xml:space="preserve">Rietveld refinement of the high-energy XRD pattern of the </w:t>
      </w:r>
      <w:r>
        <w:rPr>
          <w:rFonts w:hint="eastAsia"/>
        </w:rPr>
        <w:t>ZS45</w:t>
      </w:r>
      <w:r w:rsidRPr="00EF1F8A">
        <w:t xml:space="preserve"> sample using the </w:t>
      </w:r>
      <w:proofErr w:type="spellStart"/>
      <w:r w:rsidRPr="00EF1F8A">
        <w:rPr>
          <w:i/>
          <w:iCs/>
        </w:rPr>
        <w:t>Pb</w:t>
      </w:r>
      <w:r w:rsidRPr="00EF1F8A">
        <w:rPr>
          <w:rFonts w:hint="eastAsia"/>
          <w:i/>
          <w:iCs/>
        </w:rPr>
        <w:t>am</w:t>
      </w:r>
      <w:proofErr w:type="spellEnd"/>
      <w:r w:rsidRPr="00EF1F8A">
        <w:t xml:space="preserve"> structural model. </w:t>
      </w:r>
      <w:r w:rsidRPr="00EF1F8A">
        <w:rPr>
          <w:b/>
          <w:bCs/>
        </w:rPr>
        <w:t>a</w:t>
      </w:r>
      <w:r w:rsidRPr="00EF1F8A">
        <w:t xml:space="preserve"> Full pattern, magnified views of </w:t>
      </w:r>
      <w:r w:rsidRPr="00EF1F8A">
        <w:rPr>
          <w:b/>
          <w:bCs/>
        </w:rPr>
        <w:t>b</w:t>
      </w:r>
      <w:r w:rsidRPr="00EF1F8A">
        <w:t xml:space="preserve"> representative superlattice reflections and </w:t>
      </w:r>
      <w:r w:rsidRPr="00EF1F8A">
        <w:rPr>
          <w:b/>
          <w:bCs/>
        </w:rPr>
        <w:t>c-d</w:t>
      </w:r>
      <w:r w:rsidRPr="00EF1F8A">
        <w:t xml:space="preserve"> high-angle main reflections.</w:t>
      </w:r>
    </w:p>
    <w:p w14:paraId="6AD83B60" w14:textId="15DD4EA6" w:rsidR="00EF1F8A" w:rsidRDefault="00EF1F8A">
      <w:r>
        <w:br w:type="page"/>
      </w:r>
    </w:p>
    <w:p w14:paraId="63C2E7A2" w14:textId="476AE4CC" w:rsidR="00295B27" w:rsidRDefault="00295B27" w:rsidP="00295B27">
      <w:r>
        <w:rPr>
          <w:noProof/>
        </w:rPr>
        <w:lastRenderedPageBreak/>
        <w:drawing>
          <wp:inline distT="0" distB="0" distL="0" distR="0" wp14:anchorId="0C9D0F7A" wp14:editId="02048F15">
            <wp:extent cx="5274309" cy="4548291"/>
            <wp:effectExtent l="0" t="0" r="3175" b="5080"/>
            <wp:docPr id="1573381275"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3381275" name="图片 3"/>
                    <pic:cNvPicPr/>
                  </pic:nvPicPr>
                  <pic:blipFill>
                    <a:blip r:embed="rId11"/>
                    <a:stretch>
                      <a:fillRect/>
                    </a:stretch>
                  </pic:blipFill>
                  <pic:spPr>
                    <a:xfrm>
                      <a:off x="0" y="0"/>
                      <a:ext cx="5274309" cy="4548291"/>
                    </a:xfrm>
                    <a:prstGeom prst="rect">
                      <a:avLst/>
                    </a:prstGeom>
                  </pic:spPr>
                </pic:pic>
              </a:graphicData>
            </a:graphic>
          </wp:inline>
        </w:drawing>
      </w:r>
    </w:p>
    <w:p w14:paraId="473D1009" w14:textId="326ADE2E" w:rsidR="00295B27" w:rsidRDefault="00295B27" w:rsidP="00295B27">
      <w:r w:rsidRPr="003B79EE">
        <w:rPr>
          <w:b/>
          <w:bCs/>
        </w:rPr>
        <w:t xml:space="preserve">Supplementary Fig. </w:t>
      </w:r>
      <w:r w:rsidR="00F02D17">
        <w:rPr>
          <w:rFonts w:hint="eastAsia"/>
          <w:b/>
          <w:bCs/>
        </w:rPr>
        <w:t>6</w:t>
      </w:r>
      <w:r>
        <w:rPr>
          <w:rFonts w:hint="eastAsia"/>
          <w:b/>
          <w:bCs/>
        </w:rPr>
        <w:t xml:space="preserve"> </w:t>
      </w:r>
      <w:r w:rsidRPr="00500EA7">
        <w:rPr>
          <w:b/>
          <w:bCs/>
        </w:rPr>
        <w:t>SEM morphology, grain size statistics and element distribution maps of PL</w:t>
      </w:r>
      <w:r>
        <w:rPr>
          <w:rFonts w:hint="eastAsia"/>
          <w:b/>
          <w:bCs/>
        </w:rPr>
        <w:t>(ZS)</w:t>
      </w:r>
      <w:proofErr w:type="spellStart"/>
      <w:r w:rsidRPr="00500EA7">
        <w:rPr>
          <w:b/>
          <w:bCs/>
          <w:i/>
          <w:iCs/>
          <w:vertAlign w:val="subscript"/>
        </w:rPr>
        <w:t>x</w:t>
      </w:r>
      <w:r>
        <w:rPr>
          <w:rFonts w:hint="eastAsia"/>
          <w:b/>
          <w:bCs/>
        </w:rPr>
        <w:t>T</w:t>
      </w:r>
      <w:proofErr w:type="spellEnd"/>
      <w:r w:rsidRPr="00500EA7">
        <w:rPr>
          <w:b/>
          <w:bCs/>
        </w:rPr>
        <w:t xml:space="preserve"> ceramics. </w:t>
      </w:r>
      <w:r w:rsidRPr="00500EA7">
        <w:t xml:space="preserve">SEM morphology of </w:t>
      </w:r>
      <w:r w:rsidRPr="00500EA7">
        <w:rPr>
          <w:b/>
          <w:bCs/>
        </w:rPr>
        <w:t>a</w:t>
      </w:r>
      <w:r w:rsidRPr="00500EA7">
        <w:t xml:space="preserve"> </w:t>
      </w:r>
      <w:r w:rsidR="00761714" w:rsidRPr="00761714">
        <w:rPr>
          <w:rFonts w:hint="eastAsia"/>
        </w:rPr>
        <w:t>ZS</w:t>
      </w:r>
      <w:r>
        <w:rPr>
          <w:rFonts w:hint="eastAsia"/>
        </w:rPr>
        <w:t>0</w:t>
      </w:r>
      <w:r w:rsidRPr="00500EA7">
        <w:t xml:space="preserve">, </w:t>
      </w:r>
      <w:r w:rsidRPr="00500EA7">
        <w:rPr>
          <w:b/>
          <w:bCs/>
        </w:rPr>
        <w:t>b</w:t>
      </w:r>
      <w:r w:rsidRPr="00500EA7">
        <w:t xml:space="preserve"> </w:t>
      </w:r>
      <w:r w:rsidR="00761714" w:rsidRPr="00761714">
        <w:rPr>
          <w:rFonts w:hint="eastAsia"/>
        </w:rPr>
        <w:t>ZS</w:t>
      </w:r>
      <w:r>
        <w:rPr>
          <w:rFonts w:hint="eastAsia"/>
        </w:rPr>
        <w:t>15</w:t>
      </w:r>
      <w:r w:rsidRPr="00500EA7">
        <w:t xml:space="preserve">, </w:t>
      </w:r>
      <w:r w:rsidRPr="00500EA7">
        <w:rPr>
          <w:b/>
          <w:bCs/>
        </w:rPr>
        <w:t>c</w:t>
      </w:r>
      <w:r w:rsidRPr="00500EA7">
        <w:t xml:space="preserve"> </w:t>
      </w:r>
      <w:r w:rsidR="00761714" w:rsidRPr="00761714">
        <w:rPr>
          <w:rFonts w:hint="eastAsia"/>
        </w:rPr>
        <w:t>ZS</w:t>
      </w:r>
      <w:r>
        <w:rPr>
          <w:rFonts w:hint="eastAsia"/>
        </w:rPr>
        <w:t>3</w:t>
      </w:r>
      <w:r w:rsidR="00761714">
        <w:rPr>
          <w:rFonts w:hint="eastAsia"/>
        </w:rPr>
        <w:t>0</w:t>
      </w:r>
      <w:r>
        <w:rPr>
          <w:rFonts w:hint="eastAsia"/>
        </w:rPr>
        <w:t xml:space="preserve">, </w:t>
      </w:r>
      <w:r w:rsidRPr="00500EA7">
        <w:rPr>
          <w:b/>
          <w:bCs/>
        </w:rPr>
        <w:t>d</w:t>
      </w:r>
      <w:r w:rsidRPr="00500EA7">
        <w:t xml:space="preserve"> </w:t>
      </w:r>
      <w:r w:rsidR="00761714" w:rsidRPr="00761714">
        <w:rPr>
          <w:rFonts w:hint="eastAsia"/>
        </w:rPr>
        <w:t>ZS</w:t>
      </w:r>
      <w:r>
        <w:rPr>
          <w:rFonts w:hint="eastAsia"/>
        </w:rPr>
        <w:t xml:space="preserve">35, </w:t>
      </w:r>
      <w:r w:rsidRPr="00500EA7">
        <w:rPr>
          <w:rFonts w:hint="eastAsia"/>
          <w:b/>
          <w:bCs/>
        </w:rPr>
        <w:t>e</w:t>
      </w:r>
      <w:r>
        <w:rPr>
          <w:rFonts w:hint="eastAsia"/>
        </w:rPr>
        <w:t xml:space="preserve"> </w:t>
      </w:r>
      <w:r w:rsidR="00761714" w:rsidRPr="00761714">
        <w:rPr>
          <w:rFonts w:hint="eastAsia"/>
        </w:rPr>
        <w:t>ZS</w:t>
      </w:r>
      <w:r>
        <w:rPr>
          <w:rFonts w:hint="eastAsia"/>
        </w:rPr>
        <w:t>4</w:t>
      </w:r>
      <w:r w:rsidR="00761714">
        <w:rPr>
          <w:rFonts w:hint="eastAsia"/>
        </w:rPr>
        <w:t>0</w:t>
      </w:r>
      <w:r>
        <w:t>,</w:t>
      </w:r>
      <w:r>
        <w:rPr>
          <w:rFonts w:hint="eastAsia"/>
        </w:rPr>
        <w:t xml:space="preserve"> and </w:t>
      </w:r>
      <w:r w:rsidRPr="00500EA7">
        <w:rPr>
          <w:rFonts w:hint="eastAsia"/>
          <w:b/>
          <w:bCs/>
        </w:rPr>
        <w:t>f</w:t>
      </w:r>
      <w:r>
        <w:rPr>
          <w:rFonts w:hint="eastAsia"/>
        </w:rPr>
        <w:t xml:space="preserve"> </w:t>
      </w:r>
      <w:r w:rsidR="00761714" w:rsidRPr="00761714">
        <w:rPr>
          <w:rFonts w:hint="eastAsia"/>
        </w:rPr>
        <w:t>ZS</w:t>
      </w:r>
      <w:r>
        <w:rPr>
          <w:rFonts w:hint="eastAsia"/>
        </w:rPr>
        <w:t>45</w:t>
      </w:r>
      <w:r w:rsidRPr="00500EA7">
        <w:t xml:space="preserve"> ceramics. </w:t>
      </w:r>
      <w:r w:rsidRPr="00500EA7">
        <w:rPr>
          <w:rFonts w:hint="eastAsia"/>
          <w:b/>
          <w:bCs/>
        </w:rPr>
        <w:t>g</w:t>
      </w:r>
      <w:r w:rsidRPr="00500EA7">
        <w:t xml:space="preserve"> </w:t>
      </w:r>
      <w:r>
        <w:rPr>
          <w:rFonts w:hint="eastAsia"/>
        </w:rPr>
        <w:t>G</w:t>
      </w:r>
      <w:r w:rsidRPr="00500EA7">
        <w:t>rain size statistics</w:t>
      </w:r>
      <w:r>
        <w:rPr>
          <w:rFonts w:hint="eastAsia"/>
        </w:rPr>
        <w:t xml:space="preserve"> of ZS0-45</w:t>
      </w:r>
      <w:r w:rsidR="00152E2F">
        <w:rPr>
          <w:rFonts w:hint="eastAsia"/>
        </w:rPr>
        <w:t xml:space="preserve"> ceramics</w:t>
      </w:r>
      <w:r w:rsidRPr="00500EA7">
        <w:t xml:space="preserve">. </w:t>
      </w:r>
      <w:r w:rsidRPr="00500EA7">
        <w:rPr>
          <w:rFonts w:hint="eastAsia"/>
          <w:b/>
          <w:bCs/>
        </w:rPr>
        <w:t>h</w:t>
      </w:r>
      <w:r>
        <w:rPr>
          <w:rFonts w:hint="eastAsia"/>
        </w:rPr>
        <w:t xml:space="preserve"> E</w:t>
      </w:r>
      <w:r w:rsidRPr="00500EA7">
        <w:t xml:space="preserve">lement distribution maps of </w:t>
      </w:r>
      <w:r>
        <w:rPr>
          <w:rFonts w:hint="eastAsia"/>
        </w:rPr>
        <w:t>ZS45</w:t>
      </w:r>
      <w:r w:rsidR="00705D50">
        <w:rPr>
          <w:rFonts w:hint="eastAsia"/>
        </w:rPr>
        <w:t xml:space="preserve"> ceramics</w:t>
      </w:r>
      <w:r>
        <w:rPr>
          <w:rFonts w:hint="eastAsia"/>
        </w:rPr>
        <w:t>.</w:t>
      </w:r>
    </w:p>
    <w:p w14:paraId="378559D5" w14:textId="11D414C0" w:rsidR="00500EA7" w:rsidRDefault="00500EA7">
      <w:r>
        <w:br w:type="page"/>
      </w:r>
    </w:p>
    <w:p w14:paraId="13554074" w14:textId="1C04843F" w:rsidR="00CE7DA2" w:rsidRDefault="00FE1DA1">
      <w:r>
        <w:rPr>
          <w:noProof/>
        </w:rPr>
        <w:lastRenderedPageBreak/>
        <w:drawing>
          <wp:inline distT="0" distB="0" distL="0" distR="0" wp14:anchorId="74521D74" wp14:editId="30D11374">
            <wp:extent cx="5274310" cy="2621915"/>
            <wp:effectExtent l="0" t="0" r="2540" b="6985"/>
            <wp:docPr id="2071230700"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1230700" name="图片 2071230700"/>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2621915"/>
                    </a:xfrm>
                    <a:prstGeom prst="rect">
                      <a:avLst/>
                    </a:prstGeom>
                  </pic:spPr>
                </pic:pic>
              </a:graphicData>
            </a:graphic>
          </wp:inline>
        </w:drawing>
      </w:r>
    </w:p>
    <w:p w14:paraId="28F54A56" w14:textId="7D8099DB" w:rsidR="00D0000C" w:rsidRDefault="00D2340F">
      <w:r w:rsidRPr="003B79EE">
        <w:rPr>
          <w:b/>
          <w:bCs/>
        </w:rPr>
        <w:t xml:space="preserve">Supplementary Fig. </w:t>
      </w:r>
      <w:r w:rsidR="00CE2EC7">
        <w:rPr>
          <w:rFonts w:hint="eastAsia"/>
          <w:b/>
          <w:bCs/>
        </w:rPr>
        <w:t>7</w:t>
      </w:r>
      <w:r>
        <w:rPr>
          <w:rFonts w:hint="eastAsia"/>
          <w:b/>
          <w:bCs/>
        </w:rPr>
        <w:t xml:space="preserve"> </w:t>
      </w:r>
      <w:r w:rsidRPr="00D2340F">
        <w:rPr>
          <w:b/>
          <w:bCs/>
        </w:rPr>
        <w:t>Breakdown simulation</w:t>
      </w:r>
      <w:r>
        <w:rPr>
          <w:rFonts w:hint="eastAsia"/>
          <w:b/>
          <w:bCs/>
        </w:rPr>
        <w:t xml:space="preserve"> of ZS0 and ZS45 ceramics. </w:t>
      </w:r>
      <w:r w:rsidRPr="00D2340F">
        <w:t>SEM images used for extracting two-dimensional models</w:t>
      </w:r>
      <w:r>
        <w:rPr>
          <w:rFonts w:hint="eastAsia"/>
        </w:rPr>
        <w:t xml:space="preserve"> </w:t>
      </w:r>
      <w:r w:rsidRPr="00D2340F">
        <w:rPr>
          <w:rFonts w:hint="eastAsia"/>
          <w:b/>
          <w:bCs/>
        </w:rPr>
        <w:t>a</w:t>
      </w:r>
      <w:r>
        <w:rPr>
          <w:rFonts w:hint="eastAsia"/>
        </w:rPr>
        <w:t xml:space="preserve"> ZS0 and </w:t>
      </w:r>
      <w:r w:rsidRPr="00D2340F">
        <w:rPr>
          <w:rFonts w:hint="eastAsia"/>
          <w:b/>
          <w:bCs/>
        </w:rPr>
        <w:t xml:space="preserve">d </w:t>
      </w:r>
      <w:r>
        <w:rPr>
          <w:rFonts w:hint="eastAsia"/>
        </w:rPr>
        <w:t xml:space="preserve">ZS45. </w:t>
      </w:r>
      <w:r w:rsidRPr="00D2340F">
        <w:t>Phase-field simulation of</w:t>
      </w:r>
      <w:r>
        <w:rPr>
          <w:rFonts w:hint="eastAsia"/>
        </w:rPr>
        <w:t xml:space="preserve"> </w:t>
      </w:r>
      <w:r>
        <w:t>an</w:t>
      </w:r>
      <w:r w:rsidRPr="00D2340F">
        <w:t xml:space="preserve"> electrical tree evolution </w:t>
      </w:r>
      <w:r w:rsidR="00D0000C">
        <w:rPr>
          <w:rFonts w:hint="eastAsia"/>
        </w:rPr>
        <w:t>for</w:t>
      </w:r>
      <w:r>
        <w:rPr>
          <w:rFonts w:hint="eastAsia"/>
        </w:rPr>
        <w:t xml:space="preserve"> </w:t>
      </w:r>
      <w:r w:rsidR="002477F3" w:rsidRPr="002477F3">
        <w:rPr>
          <w:rFonts w:hint="eastAsia"/>
          <w:b/>
          <w:bCs/>
        </w:rPr>
        <w:t>b</w:t>
      </w:r>
      <w:r w:rsidR="002477F3">
        <w:rPr>
          <w:rFonts w:hint="eastAsia"/>
        </w:rPr>
        <w:t xml:space="preserve"> ZS0 and </w:t>
      </w:r>
      <w:r w:rsidR="002477F3" w:rsidRPr="002477F3">
        <w:rPr>
          <w:rFonts w:hint="eastAsia"/>
          <w:b/>
          <w:bCs/>
        </w:rPr>
        <w:t>e</w:t>
      </w:r>
      <w:r w:rsidR="002477F3">
        <w:rPr>
          <w:rFonts w:hint="eastAsia"/>
        </w:rPr>
        <w:t xml:space="preserve"> ZS45. E</w:t>
      </w:r>
      <w:r w:rsidR="002477F3" w:rsidRPr="002477F3">
        <w:t xml:space="preserve">lectric field distribution for </w:t>
      </w:r>
      <w:r w:rsidR="002477F3" w:rsidRPr="002477F3">
        <w:rPr>
          <w:rFonts w:hint="eastAsia"/>
          <w:b/>
          <w:bCs/>
        </w:rPr>
        <w:t>c</w:t>
      </w:r>
      <w:r w:rsidR="002477F3">
        <w:rPr>
          <w:rFonts w:hint="eastAsia"/>
        </w:rPr>
        <w:t xml:space="preserve"> ZS0 and </w:t>
      </w:r>
      <w:r w:rsidR="002477F3" w:rsidRPr="002477F3">
        <w:rPr>
          <w:rFonts w:hint="eastAsia"/>
          <w:b/>
          <w:bCs/>
        </w:rPr>
        <w:t>f</w:t>
      </w:r>
      <w:r w:rsidR="002477F3">
        <w:rPr>
          <w:rFonts w:hint="eastAsia"/>
        </w:rPr>
        <w:t xml:space="preserve"> ZS45</w:t>
      </w:r>
      <w:r w:rsidR="002477F3" w:rsidRPr="002477F3">
        <w:t xml:space="preserve"> ceramic</w:t>
      </w:r>
      <w:r w:rsidR="002477F3">
        <w:rPr>
          <w:rFonts w:hint="eastAsia"/>
        </w:rPr>
        <w:t>s.</w:t>
      </w:r>
    </w:p>
    <w:p w14:paraId="2C68ABD1" w14:textId="77777777" w:rsidR="00D0000C" w:rsidRDefault="00D0000C">
      <w:r>
        <w:br w:type="page"/>
      </w:r>
    </w:p>
    <w:p w14:paraId="4A21355B" w14:textId="6FA8DE9B" w:rsidR="008C429D" w:rsidRDefault="00FE1DA1" w:rsidP="008C429D">
      <w:r>
        <w:rPr>
          <w:noProof/>
        </w:rPr>
        <w:lastRenderedPageBreak/>
        <w:drawing>
          <wp:inline distT="0" distB="0" distL="0" distR="0" wp14:anchorId="3C70D0B4" wp14:editId="66B110CE">
            <wp:extent cx="5240032" cy="2719070"/>
            <wp:effectExtent l="0" t="0" r="0" b="5080"/>
            <wp:docPr id="924243633"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243633" name="图片 5"/>
                    <pic:cNvPicPr/>
                  </pic:nvPicPr>
                  <pic:blipFill>
                    <a:blip r:embed="rId13"/>
                    <a:stretch>
                      <a:fillRect/>
                    </a:stretch>
                  </pic:blipFill>
                  <pic:spPr>
                    <a:xfrm>
                      <a:off x="0" y="0"/>
                      <a:ext cx="5240032" cy="2719070"/>
                    </a:xfrm>
                    <a:prstGeom prst="rect">
                      <a:avLst/>
                    </a:prstGeom>
                  </pic:spPr>
                </pic:pic>
              </a:graphicData>
            </a:graphic>
          </wp:inline>
        </w:drawing>
      </w:r>
    </w:p>
    <w:p w14:paraId="7A844C18" w14:textId="07989EB6" w:rsidR="00592DD0" w:rsidRDefault="00592DD0" w:rsidP="008C429D">
      <w:r w:rsidRPr="003B79EE">
        <w:rPr>
          <w:b/>
          <w:bCs/>
        </w:rPr>
        <w:t xml:space="preserve">Supplementary Fig. </w:t>
      </w:r>
      <w:r w:rsidR="00CE2EC7">
        <w:rPr>
          <w:rFonts w:hint="eastAsia"/>
          <w:b/>
          <w:bCs/>
        </w:rPr>
        <w:t>8</w:t>
      </w:r>
      <w:r>
        <w:rPr>
          <w:rFonts w:hint="eastAsia"/>
          <w:b/>
          <w:bCs/>
        </w:rPr>
        <w:t xml:space="preserve"> </w:t>
      </w:r>
      <w:r w:rsidRPr="00592DD0">
        <w:rPr>
          <w:b/>
          <w:bCs/>
        </w:rPr>
        <w:t>Dielectric performance of PL</w:t>
      </w:r>
      <w:r>
        <w:rPr>
          <w:rFonts w:hint="eastAsia"/>
          <w:b/>
          <w:bCs/>
        </w:rPr>
        <w:t>(</w:t>
      </w:r>
      <w:r w:rsidRPr="00592DD0">
        <w:rPr>
          <w:b/>
          <w:bCs/>
        </w:rPr>
        <w:t>ZS</w:t>
      </w:r>
      <w:r>
        <w:rPr>
          <w:rFonts w:hint="eastAsia"/>
          <w:b/>
          <w:bCs/>
        </w:rPr>
        <w:t>)</w:t>
      </w:r>
      <w:proofErr w:type="spellStart"/>
      <w:r w:rsidRPr="00592DD0">
        <w:rPr>
          <w:rFonts w:hint="eastAsia"/>
          <w:b/>
          <w:bCs/>
          <w:i/>
          <w:iCs/>
          <w:vertAlign w:val="subscript"/>
        </w:rPr>
        <w:t>x</w:t>
      </w:r>
      <w:r>
        <w:rPr>
          <w:rFonts w:hint="eastAsia"/>
          <w:b/>
          <w:bCs/>
        </w:rPr>
        <w:t>T</w:t>
      </w:r>
      <w:proofErr w:type="spellEnd"/>
      <w:r w:rsidRPr="00592DD0">
        <w:rPr>
          <w:b/>
          <w:bCs/>
        </w:rPr>
        <w:t xml:space="preserve"> ceramics</w:t>
      </w:r>
      <w:r>
        <w:rPr>
          <w:rFonts w:hint="eastAsia"/>
          <w:b/>
          <w:bCs/>
        </w:rPr>
        <w:t xml:space="preserve">. </w:t>
      </w:r>
      <w:r w:rsidRPr="00592DD0">
        <w:t xml:space="preserve">Dielectric constant and </w:t>
      </w:r>
      <w:proofErr w:type="spellStart"/>
      <w:r w:rsidRPr="00592DD0">
        <w:t>tan</w:t>
      </w:r>
      <w:r w:rsidRPr="001E2894">
        <w:rPr>
          <w:i/>
          <w:iCs/>
        </w:rPr>
        <w:t>δ</w:t>
      </w:r>
      <w:proofErr w:type="spellEnd"/>
      <w:r w:rsidRPr="00592DD0">
        <w:t xml:space="preserve"> as a function of temperature for </w:t>
      </w:r>
      <w:r w:rsidRPr="00592DD0">
        <w:rPr>
          <w:b/>
          <w:bCs/>
        </w:rPr>
        <w:t>a</w:t>
      </w:r>
      <w:r w:rsidRPr="00592DD0">
        <w:t xml:space="preserve"> </w:t>
      </w:r>
      <w:r>
        <w:rPr>
          <w:rFonts w:hint="eastAsia"/>
        </w:rPr>
        <w:t>ZS0</w:t>
      </w:r>
      <w:r w:rsidRPr="00592DD0">
        <w:t xml:space="preserve">, </w:t>
      </w:r>
      <w:r w:rsidRPr="00592DD0">
        <w:rPr>
          <w:b/>
          <w:bCs/>
        </w:rPr>
        <w:t>b</w:t>
      </w:r>
      <w:r w:rsidRPr="00592DD0">
        <w:t xml:space="preserve"> </w:t>
      </w:r>
      <w:r>
        <w:rPr>
          <w:rFonts w:hint="eastAsia"/>
        </w:rPr>
        <w:t>ZS15</w:t>
      </w:r>
      <w:r w:rsidRPr="00592DD0">
        <w:t xml:space="preserve">, </w:t>
      </w:r>
      <w:r w:rsidRPr="00592DD0">
        <w:rPr>
          <w:b/>
          <w:bCs/>
        </w:rPr>
        <w:t>c</w:t>
      </w:r>
      <w:r w:rsidRPr="00592DD0">
        <w:t xml:space="preserve"> </w:t>
      </w:r>
      <w:r>
        <w:rPr>
          <w:rFonts w:hint="eastAsia"/>
        </w:rPr>
        <w:t xml:space="preserve">ZS30, </w:t>
      </w:r>
      <w:r w:rsidRPr="00592DD0">
        <w:rPr>
          <w:rFonts w:hint="eastAsia"/>
          <w:b/>
          <w:bCs/>
        </w:rPr>
        <w:t>d</w:t>
      </w:r>
      <w:r>
        <w:rPr>
          <w:rFonts w:hint="eastAsia"/>
        </w:rPr>
        <w:t xml:space="preserve"> ZS35</w:t>
      </w:r>
      <w:r w:rsidRPr="00592DD0">
        <w:t xml:space="preserve"> and </w:t>
      </w:r>
      <w:r w:rsidRPr="00592DD0">
        <w:rPr>
          <w:rFonts w:hint="eastAsia"/>
          <w:b/>
          <w:bCs/>
        </w:rPr>
        <w:t>e</w:t>
      </w:r>
      <w:r w:rsidRPr="00592DD0">
        <w:t xml:space="preserve"> </w:t>
      </w:r>
      <w:r>
        <w:rPr>
          <w:rFonts w:hint="eastAsia"/>
        </w:rPr>
        <w:t>ZS40</w:t>
      </w:r>
      <w:r w:rsidRPr="00592DD0">
        <w:t xml:space="preserve"> ceramics</w:t>
      </w:r>
      <w:r>
        <w:rPr>
          <w:rFonts w:hint="eastAsia"/>
        </w:rPr>
        <w:t>.</w:t>
      </w:r>
    </w:p>
    <w:p w14:paraId="79151058" w14:textId="77777777" w:rsidR="00592DD0" w:rsidRDefault="00592DD0">
      <w:r>
        <w:br w:type="page"/>
      </w:r>
    </w:p>
    <w:p w14:paraId="53D182FC" w14:textId="04701779" w:rsidR="00592DD0" w:rsidRDefault="00FE1DA1" w:rsidP="008C429D">
      <w:r>
        <w:rPr>
          <w:noProof/>
        </w:rPr>
        <w:lastRenderedPageBreak/>
        <w:drawing>
          <wp:inline distT="0" distB="0" distL="0" distR="0" wp14:anchorId="5B413454" wp14:editId="628C152F">
            <wp:extent cx="5274003" cy="1634490"/>
            <wp:effectExtent l="0" t="0" r="3175" b="3810"/>
            <wp:docPr id="1957777367"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7777367" name="图片 6"/>
                    <pic:cNvPicPr/>
                  </pic:nvPicPr>
                  <pic:blipFill>
                    <a:blip r:embed="rId14"/>
                    <a:stretch>
                      <a:fillRect/>
                    </a:stretch>
                  </pic:blipFill>
                  <pic:spPr>
                    <a:xfrm>
                      <a:off x="0" y="0"/>
                      <a:ext cx="5274003" cy="1634490"/>
                    </a:xfrm>
                    <a:prstGeom prst="rect">
                      <a:avLst/>
                    </a:prstGeom>
                  </pic:spPr>
                </pic:pic>
              </a:graphicData>
            </a:graphic>
          </wp:inline>
        </w:drawing>
      </w:r>
    </w:p>
    <w:p w14:paraId="4D6256DD" w14:textId="2BB96531" w:rsidR="009D3892" w:rsidRDefault="00592DD0" w:rsidP="008C429D">
      <w:r w:rsidRPr="003B79EE">
        <w:rPr>
          <w:b/>
          <w:bCs/>
        </w:rPr>
        <w:t xml:space="preserve">Supplementary Fig. </w:t>
      </w:r>
      <w:r w:rsidR="00CE2EC7">
        <w:rPr>
          <w:rFonts w:hint="eastAsia"/>
          <w:b/>
          <w:bCs/>
        </w:rPr>
        <w:t>9</w:t>
      </w:r>
      <w:r>
        <w:rPr>
          <w:rFonts w:hint="eastAsia"/>
          <w:b/>
          <w:bCs/>
        </w:rPr>
        <w:t xml:space="preserve"> </w:t>
      </w:r>
      <w:r w:rsidRPr="00FD05AA">
        <w:rPr>
          <w:b/>
          <w:bCs/>
          <w:i/>
          <w:iCs/>
        </w:rPr>
        <w:t>In situ</w:t>
      </w:r>
      <w:r w:rsidRPr="00592DD0">
        <w:rPr>
          <w:b/>
          <w:bCs/>
        </w:rPr>
        <w:t xml:space="preserve"> XRD and Raman spectr</w:t>
      </w:r>
      <w:r w:rsidR="007445EC">
        <w:rPr>
          <w:rFonts w:hint="eastAsia"/>
          <w:b/>
          <w:bCs/>
        </w:rPr>
        <w:t>a</w:t>
      </w:r>
      <w:r w:rsidRPr="00592DD0">
        <w:rPr>
          <w:b/>
          <w:bCs/>
        </w:rPr>
        <w:t xml:space="preserve"> testing of ZS45</w:t>
      </w:r>
      <w:r>
        <w:rPr>
          <w:rFonts w:hint="eastAsia"/>
          <w:b/>
          <w:bCs/>
        </w:rPr>
        <w:t xml:space="preserve"> ceramic. </w:t>
      </w:r>
      <w:r w:rsidRPr="002B331B">
        <w:rPr>
          <w:rFonts w:hint="eastAsia"/>
          <w:b/>
          <w:bCs/>
        </w:rPr>
        <w:t>a</w:t>
      </w:r>
      <w:r>
        <w:rPr>
          <w:rFonts w:hint="eastAsia"/>
        </w:rPr>
        <w:t xml:space="preserve"> </w:t>
      </w:r>
      <w:r w:rsidR="002B331B" w:rsidRPr="002B331B">
        <w:t>XRD pattern</w:t>
      </w:r>
      <w:r w:rsidR="002B331B">
        <w:rPr>
          <w:rFonts w:hint="eastAsia"/>
        </w:rPr>
        <w:t xml:space="preserve"> and </w:t>
      </w:r>
      <w:r w:rsidR="002B331B" w:rsidRPr="002B331B">
        <w:rPr>
          <w:rFonts w:hint="eastAsia"/>
          <w:b/>
          <w:bCs/>
        </w:rPr>
        <w:t>b</w:t>
      </w:r>
      <w:r w:rsidR="002B331B">
        <w:rPr>
          <w:rFonts w:hint="eastAsia"/>
        </w:rPr>
        <w:t xml:space="preserve"> </w:t>
      </w:r>
      <w:r w:rsidR="002B331B" w:rsidRPr="002B331B">
        <w:t>Raman spectr</w:t>
      </w:r>
      <w:r w:rsidR="007445EC">
        <w:rPr>
          <w:rFonts w:hint="eastAsia"/>
        </w:rPr>
        <w:t>a</w:t>
      </w:r>
      <w:r w:rsidR="002B331B">
        <w:rPr>
          <w:rFonts w:hint="eastAsia"/>
          <w:b/>
          <w:bCs/>
        </w:rPr>
        <w:t xml:space="preserve"> </w:t>
      </w:r>
      <w:r w:rsidR="002B331B" w:rsidRPr="002B331B">
        <w:t>with temperature variation</w:t>
      </w:r>
      <w:r w:rsidR="002B331B">
        <w:rPr>
          <w:rFonts w:hint="eastAsia"/>
        </w:rPr>
        <w:t>.</w:t>
      </w:r>
    </w:p>
    <w:p w14:paraId="2370D002" w14:textId="77777777" w:rsidR="009D3892" w:rsidRDefault="009D3892">
      <w:r>
        <w:br w:type="page"/>
      </w:r>
    </w:p>
    <w:p w14:paraId="30390ACF" w14:textId="19F2DDD9" w:rsidR="00D866EE" w:rsidRPr="00CD1DA9" w:rsidRDefault="00D866EE" w:rsidP="008C429D">
      <w:pPr>
        <w:rPr>
          <w:b/>
          <w:bCs/>
        </w:rPr>
      </w:pPr>
      <w:r w:rsidRPr="004A4D07">
        <w:rPr>
          <w:rFonts w:hint="eastAsia"/>
          <w:b/>
          <w:bCs/>
        </w:rPr>
        <w:lastRenderedPageBreak/>
        <w:t>Supplementary Table 1</w:t>
      </w:r>
    </w:p>
    <w:tbl>
      <w:tblPr>
        <w:tblStyle w:val="a9"/>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3981"/>
        <w:gridCol w:w="4325"/>
      </w:tblGrid>
      <w:tr w:rsidR="00073574" w14:paraId="3EFD2F7F" w14:textId="77777777" w:rsidTr="004A4D07">
        <w:tc>
          <w:tcPr>
            <w:tcW w:w="5228" w:type="dxa"/>
            <w:tcBorders>
              <w:top w:val="single" w:sz="12" w:space="0" w:color="auto"/>
              <w:bottom w:val="single" w:sz="12" w:space="0" w:color="auto"/>
            </w:tcBorders>
          </w:tcPr>
          <w:p w14:paraId="479AA68D" w14:textId="4B483CEC" w:rsidR="00073574" w:rsidRPr="00073574" w:rsidRDefault="00073574" w:rsidP="008C429D">
            <w:pPr>
              <w:rPr>
                <w:b/>
                <w:bCs/>
              </w:rPr>
            </w:pPr>
            <w:r w:rsidRPr="00073574">
              <w:rPr>
                <w:rFonts w:hint="eastAsia"/>
                <w:b/>
                <w:bCs/>
              </w:rPr>
              <w:t>Figure</w:t>
            </w:r>
          </w:p>
        </w:tc>
        <w:tc>
          <w:tcPr>
            <w:tcW w:w="5228" w:type="dxa"/>
            <w:tcBorders>
              <w:top w:val="single" w:sz="12" w:space="0" w:color="auto"/>
              <w:bottom w:val="single" w:sz="12" w:space="0" w:color="auto"/>
            </w:tcBorders>
          </w:tcPr>
          <w:p w14:paraId="12F43E0D" w14:textId="35E3B6EC" w:rsidR="00073574" w:rsidRPr="00073574" w:rsidRDefault="00073574" w:rsidP="008C429D">
            <w:pPr>
              <w:rPr>
                <w:b/>
                <w:bCs/>
              </w:rPr>
            </w:pPr>
            <w:r w:rsidRPr="00073574">
              <w:rPr>
                <w:rFonts w:hint="eastAsia"/>
                <w:b/>
                <w:bCs/>
              </w:rPr>
              <w:t>Reference</w:t>
            </w:r>
          </w:p>
        </w:tc>
      </w:tr>
      <w:tr w:rsidR="00073574" w14:paraId="3ECDB985" w14:textId="77777777" w:rsidTr="00C65F01">
        <w:tc>
          <w:tcPr>
            <w:tcW w:w="5228" w:type="dxa"/>
            <w:tcBorders>
              <w:top w:val="single" w:sz="12" w:space="0" w:color="auto"/>
              <w:bottom w:val="nil"/>
            </w:tcBorders>
          </w:tcPr>
          <w:p w14:paraId="1213EC83" w14:textId="5D8859D3" w:rsidR="00073574" w:rsidRDefault="00073574" w:rsidP="008C429D">
            <w:r>
              <w:rPr>
                <w:rFonts w:hint="eastAsia"/>
              </w:rPr>
              <w:t>Fig. 1f</w:t>
            </w:r>
          </w:p>
        </w:tc>
        <w:tc>
          <w:tcPr>
            <w:tcW w:w="5228" w:type="dxa"/>
            <w:tcBorders>
              <w:top w:val="single" w:sz="12" w:space="0" w:color="auto"/>
              <w:bottom w:val="nil"/>
            </w:tcBorders>
          </w:tcPr>
          <w:p w14:paraId="21651B1C" w14:textId="48722C88" w:rsidR="00073574" w:rsidRDefault="00E21966" w:rsidP="008C429D">
            <w:r>
              <w:fldChar w:fldCharType="begin">
                <w:fldData xml:space="preserve">ci0xPjwvYWx0LXBlcmlvZGljYWw+PHBhZ2VzPjM5Mi00MDA8L3BhZ2VzPjx2b2x1bWU+MzA8L3Zv
bHVtZT48a2V5d29yZHM+PGtleXdvcmQ+ZW5lcmd5IHN0b3JhZ2U8L2tleXdvcmQ+PGtleXdvcmQ+
cmVsYXhvciBmZXJyb2VsZWN0cmljczwva2V5d29yZD48a2V5d29yZD5sZWFkLWZyZWU8L2tleXdv
cmQ+PGtleXdvcmQ+c29kaXVtIGJpc211dGggdGl0YW5hdGU8L2tleXdvcmQ+PGtleXdvcmQ+cG93
ZXIgZGVuc2l0eTwva2V5d29yZD48a2V5d29yZD5sZWFkLWZyZWUgY2VyYW1pY3M8L2tleXdvcmQ+
PGtleXdvcmQ+ZnJlZSBhbnRpZmVycm9lbGVjdHJpYyBjZXJhbWljczwva2V5d29yZD48a2V5d29y
ZD5yZWxheG9yIGZlcnJvZWxlY3RyaWMgY2VyYW1pY3M8L2tleXdvcmQ+PGtleXdvcmQ+ZXhjZWxs
ZW50IHN0YWJpbGl0eTwva2V5d29yZD48a2V5d29yZD5ub25zdG9pY2hpb21ldHJ5PC9rZXl3b3Jk
PjxrZXl3b3JkPm11bHRpbGF5ZXJzPC9rZXl3b3JkPjxrZXl3b3JkPnBlcmZvcm1hbmNlPC9rZXl3
b3JkPjxrZXl3b3JkPmRpZWxlY3RyaWNzPC9rZXl3b3JkPjxrZXl3b3JkPmNhcGFjaXRvcnM8L2tl
eXdvcmQ+PGtleXdvcmQ+c3RyYWluPC9rZXl3b3JkPjwva2V5d29yZHM+PGRhdGVzPjx5ZWFyPjIw
MjA8L3llYXI+PHB1Yi1kYXRlcz48ZGF0ZT5TZXA8L2RhdGU+PC9wdWItZGF0ZXM+PC9kYXRlcz48
aXNibj4yNDA1LTgyOTc8L2lzYm4+PGFjY2Vzc2lvbi1udW0+V09TOjAwMDU0NDc2MTMwMDAwNDwv
YWNjZXNzaW9uLW51bT48dXJscz48cmVsYXRlZC11cmxzPjx1cmw+Jmx0O0dvIHRvIElTSSZndDs6
Ly9XT1M6MDAwNTQ0NzYxMzAwMDA0PC91cmw+PC9yZWxhdGVkLXVybHM+PC91cmxzPjxlbGVjdHJv
bmljLXJlc291cmNlLW51bT4xMC4xMDE2L2ouZW5zbS4yMDIwLjA1LjAyNjwvZWxlY3Ryb25pYy1y
ZXNvdXJjZS1udW0+PGxhbmd1YWdlPkVuZ2xpc2g8L2xhbmd1YWdlPjwvcmVjb3JkPjwvQ2l0ZT48
Q2l0ZT48QXV0aG9yPld1PC9BdXRob3I+PFllYXI+MjAyMzwvWWVhcj48UmVjTnVtPjI5MzwvUmVj
TnVtPjxyZWNvcmQ+PHJlYy1udW1iZXI+MjkzPC9yZWMtbnVtYmVyPjxmb3JlaWduLWtleXM+PGtl
eSBhcHA9IkVOIiBkYi1pZD0iYWZ2d3dyZnNxdjlhZm5lNTVkMXZzMHNvc3NhZnJyNTBzZWQ1IiB0
aW1lc3RhbXA9IjE3MDQyODM5NDMiPjI5Mzwva2V5PjwvZm9yZWlnbi1rZXlzPjxyZWYtdHlwZSBu
YW1lPSJKb3VybmFsIEFydGljbGUiPjE3PC9yZWYtdHlwZT48Y29udHJpYnV0b3JzPjxhdXRob3Jz
PjxhdXRob3I+V3UsIFMuIFkuPC9hdXRob3I+PGF1dGhvcj5GdSwgQi48L2F1dGhvcj48YXV0aG9y
PlpoYW5nLCBKLiBKLjwvYXV0aG9yPjxhdXRob3I+RHUsIEguIFcuPC9hdXRob3I+PGF1dGhvcj5a
b25nLCBRLjwvYXV0aG9yPjxhdXRob3I+V2FuZywgSi4gWS48L2F1dGhvcj48YXV0aG9yPlBhbiwg
Wi4gQi48L2F1dGhvcj48YXV0aG9yPkJhaSwgVy4gRi48L2F1dGhvcj48YXV0aG9yPlpoZW5nLCBQ
LjwvYXV0aG9yPjwvYXV0aG9ycz48L2NvbnRyaWJ1dG9ycz48YXV0aC1hZGRyZXNzPkNoaW5hIEpp
bGlhbmcgVW5pdiwgQ29sbCBNYXQgJmFtcDsgQ2hlbSwgSGFuZ3pob3UgMzEwMDE4LCBaaGVqaWFu
ZywgUGVvcGxlcyBSIENoaW5hJiN4RDtOaW5nYm8gVW5pdiwgU2NoIE1hdCBTY2kgJmFtcDsgQ2hl
bSBFbmduLCBOaW5nYm8gMzE1MjExLCBaaGVqaWFuZywgUGVvcGxlcyBSIENoaW5hJiN4RDtIYW5n
emhvdSBEaWFuemkgVW5pdiwgQ29sbCBNYXQgJmFtcDsgRW52aXJvbm0gRW5nbiwgSGFuZ3pob3Ug
MzEwMDE4LCBaaGVqaWFuZywgUGVvcGxlcyBSIENoaW5hJiN4RDtIYW5nemhvdSBEaWFuemkgVW5p
diwgQ29sbCBFbGVjdCAmYW1wOyBJbmZvcm1hdCwgSGFuZ3pob3UgMzEwMDE4LCBaaGVqaWFuZywg
UGVvcGxlcyBSIENoaW5hPC9hdXRoLWFkZHJlc3M+PHRpdGxlcz48dGl0bGU+PHN0eWxlIGZhY2U9
Im5vcm1hbCIgZm9udD0iZGVmYXVsdCIgc2l6ZT0iMTAwJSI+U3VwZXJiIEVuZXJneSBTdG9yYWdl
IENhcGFiaWxpdHkgZm9yIE5hTmJPPC9zdHlsZT48c3R5bGUgZmFjZT0ic3Vic2NyaXB0IiBmb250
PSJkZWZhdWx0IiBzaXplPSIxMDAlIj4zPC9zdHlsZT48c3R5bGUgZmFjZT0ibm9ybWFsIiBmb250
PSJkZWZhdWx0IiBzaXplPSIxMDAlIj4tQmFzZWQgQ2VyYW1pY3MgRmVhdHVyaW5nIExhYnlyaW50
aGluZSBTdWJtaWNyby1Eb21haW5zIHdpdGggQ2x1c3RlcmVkIExhdHRpY2UgRGlzdG9ydGlvbnM8
L3N0eWxlPjwvdGl0bGU+PHNlY29uZGFyeS10aXRsZT5TbWFsbDwvc2Vjb25kYXJ5LXRpdGxlPjxh
bHQtdGl0bGU+U21hbGw8L2FsdC10aXRsZT48L3RpdGxlcz48cGVyaW9kaWNhbD48ZnVsbC10aXRs
ZT5TbWFsbDwvZnVsbC10aXRsZT48YWJici0xPlNtYWxsPC9hYmJyLTE+PC9wZXJpb2RpY2FsPjxh
bHQtcGVyaW9kaWNhbD48ZnVsbC10aXRsZT5TbWFsbDwvZnVsbC10aXRsZT48YWJici0xPlNtYWxs
PC9hYmJyLTE+PC9hbHQtcGVyaW9kaWNhbD48cGFnZXM+MjMwMzkxNTwvcGFnZXM+PHZvbHVtZT4x
OTwvdm9sdW1lPjxrZXl3b3Jkcz48a2V5d29yZD5lbmVyZ3kgc3RvcmFnZTwva2V5d29yZD48a2V5
d29yZD5sYWJ5cmludGhpbmUgc3VibWljcm8tZG9tYWluczwva2V5d29yZD48a2V5d29yZD5tdWx0
aXBsZSBsb2NhbCBkaXN0b3J0aW9uczwva2V5d29yZD48a2V5d29yZD5wb2xhciBjbHVzdGVyczwv
a2V5d29yZD48a2V5d29yZD5pbXBlZGFuY2Ugc3BlY3Ryb3Njb3B5PC9rZXl3b3JkPjxrZXl3b3Jk
PmRpZWxlY3RyaWMgY2VyYW1pY3M8L2tleXdvcmQ+PGtleXdvcmQ+ZnJlZSByZWxheG9yczwva2V5
d29yZD48a2V5d29yZD5kZW5zaXR5PC9rZXl3b3JkPjxrZXl3b3JkPnBlcmZvcm1hbmNlPC9rZXl3
b3JkPjxrZXl3b3JkPmRpc2NoYXJnZTwva2V5d29yZD48a2V5d29yZD5jYXRpbzM8L2tleXdvcmQ+
PGtleXdvcmQ+cGhhc2U8L2tleXdvcmQ+PC9rZXl3b3Jkcz48ZGF0ZXM+PHllYXI+MjAyMzwveWVh
cj48cHViLWRhdGVzPjxkYXRlPkp1bCA3PC9kYXRlPjwvcHViLWRhdGVzPjwvZGF0ZXM+PGlzYm4+
MTYxMy02ODEwPC9pc2JuPjxhY2Nlc3Npb24tbnVtPldPUzowMDEwMjM5MTA2MDAwMDE8L2FjY2Vz
c2lvbi1udW0+PHVybHM+PHJlbGF0ZWQtdXJscz48dXJsPjxzdHlsZSBmYWNlPSJ1bmRlcmxpbmUi
IGZvbnQ9ImRlZmF1bHQiIHNpemU9IjEwMCUiPiZsdDtHbyB0byBJU0kmZ3Q7Oi8vV09TOjAwMTAy
MzkxMDYwMDAwMTwvc3R5bGU+PC91cmw+PC9yZWxhdGVkLXVybHM+PC91cmxzPjxlbGVjdHJvbmlj
LXJlc291cmNlLW51bT4xMC4xMDAyL3NtbGwuMjAyMzAzOTE1PC9lbGVjdHJvbmljLXJlc291cmNl
LW51bT48bGFuZ3VhZ2U+RW5nbGlzaDwvbGFuZ3VhZ2U+PC9yZWNvcmQ+PC9DaXRlPjxDaXRlPjxB
dXRob3I+TGk8L0F1dGhvcj48WWVhcj4yMDI0PC9ZZWFyPjxSZWNOdW0+NDY5PC9SZWNOdW0+PHJl
Y29yZD48cmVjLW51bWJlcj40Njk8L3JlYy1udW1iZXI+PGZvcmVpZ24ta2V5cz48a2V5IGFwcD0i
RU4iIGRiLWlkPSJhZnZ3d3Jmc3F2OWFmbmU1NWQxdnMwc29zc2FmcnI1MHNlZDUiIHRpbWVzdGFt
cD0iMTc0NzI5Nzc1OCI+NDY5PC9rZXk+PGtleSBhcHA9IkVOV2ViIiBkYi1pZD0iIj4wPC9rZXk+
PC9mb3JlaWduLWtleXM+PHJlZi10eXBlIG5hbWU9IkpvdXJuYWwgQXJ0aWNsZSI+MTc8L3JlZi10
eXBlPjxjb250cmlidXRvcnM+PGF1dGhvcnM+PGF1dGhvcj5MaSwgU2h1aWZlbmc8L2F1dGhvcj48
YXV0aG9yPlRhbmcsIFhpbi1HdWk8L2F1dGhvcj48YXV0aG9yPkd1bywgWGlhby1CaW48L2F1dGhv
cj48YXV0aG9yPlRhbmcsIFpoZW5odWE8L2F1dGhvcj48YXV0aG9yPkxpdSwgUWl1LVhpYW5nPC9h
dXRob3I+PGF1dGhvcj5KaWFuZywgWWFuLVBpbmc8L2F1dGhvcj48YXV0aG9yPkxpLCBXZW5odWE8
L2F1dGhvcj48YXV0aG9yPkx1LCBTaGVuZy1HdW88L2F1dGhvcj48YXV0aG9yPlpoZW5nLCBHdWFu
Z3Bpbmc8L2F1dGhvcj48L2F1dGhvcnM+PC9jb250cmlidXRvcnM+PHRpdGxlcz48dGl0bGU+PHN0
eWxlIGZhY2U9Im5vcm1hbCIgZm9udD0iZGVmYXVsdCIgc2l6ZT0iMTAwJSI+U3VwZXJpb3IgZW5l
cmd5IHN0b3JhZ2UgYW5kIGRpc2NoYXJnZSBwZXJmb3JtYW5jZSBhY2hpZXZlZCBpbiBQYkhmTzwv
c3R5bGU+PHN0eWxlIGZhY2U9InN1YnNjcmlwdCIgZm9udD0iZGVmYXVsdCIgc2l6ZT0iMTAwJSI+
Mzwvc3R5bGU+PHN0eWxlIGZhY2U9Im5vcm1hbCIgZm9udD0iZGVmYXVsdCIgc2l6ZT0iMTAwJSI+
LWJhc2VkIGFudGlmZXJyb2VsZWN0cmljIGNlcmFtaWNzPC9zdHlsZT48L3RpdGxlPjxzZWNvbmRh
cnktdGl0bGU+Sm91cm5hbCBvZiBBcHBsaWVkIFBoeXNpY3M8L3NlY29uZGFyeS10aXRsZT48L3Rp
dGxlcz48cGVyaW9kaWNhbD48ZnVsbC10aXRsZT5Kb3VybmFsIG9mIEFwcGxpZWQgUGh5c2ljczwv
ZnVsbC10aXRsZT48L3BlcmlvZGljYWw+PHZvbHVtZT4xMzU8L3ZvbHVtZT48bnVtYmVyPjk8L251
bWJlcj48ZGF0ZXM+PHllYXI+MjAyNDwveWVhcj48L2RhdGVzPjxpc2JuPjAwMjEtODk3OSYjeEQ7
MTA4OS03NTUwPC9pc2JuPjx1cmxzPjwvdXJscz48ZWxlY3Ryb25pYy1yZXNvdXJjZS1udW0+MTAu
MTA2My81LjAxOTkyMDY8L2VsZWN0cm9uaWMtcmVzb3VyY2UtbnVtPjwvcmVjb3JkPjwvQ2l0ZT48
Q2l0ZT48QXV0aG9yPllhbjwvQXV0aG9yPjxZZWFyPjIwMjA8L1llYXI+PFJlY051bT40NzQ8L1Jl
Y051bT48cmVjb3JkPjxyZWMtbnVtYmVyPjQ3NDwvcmVjLW51bWJlcj48Zm9yZWlnbi1rZXlzPjxr
ZXkgYXBwPSJFTiIgZGItaWQ9ImFmdnd3cmZzcXY5YWZuZTU1ZDF2czBzb3NzYWZycjUwc2VkNSIg
dGltZXN0YW1wPSIxNzQ3Mjk3ODU5Ij40NzQ8L2tleT48a2V5IGFwcD0iRU5XZWIiIGRiLWlkPSIi
PjA8L2tleT48L2ZvcmVpZ24ta2V5cz48cmVmLXR5cGUgbmFtZT0iSm91cm5hbCBBcnRpY2xlIj4x
NzwvcmVmLXR5cGU+PGNvbnRyaWJ1dG9ycz48YXV0aG9ycz48YXV0aG9yPllhbiwgRmVpPC9hdXRo
b3I+PGF1dGhvcj5aaG91LCBYaWFvZmVuZzwvYXV0aG9yPjxhdXRob3I+SGUsIFhpYTwvYXV0aG9y
PjxhdXRob3I+QmFpLCBIYWlydWk8L2F1dGhvcj48YXV0aG9yPld1LCBTaHVhbmdoYW88L2F1dGhv
cj48YXV0aG9yPlNoZW4sIEJvPC9hdXRob3I+PGF1dGhvcj5aaGFpLCBKaXdlaTwvYXV0aG9yPjwv
YXV0aG9ycz48L2NvbnRyaWJ1dG9ycz48dGl0bGVzPjx0aXRsZT5TdXBlcmlvciBlbmVyZ3kgc3Rv
cmFnZSBwcm9wZXJ0aWVzIGFuZCBleGNlbGxlbnQgc3RhYmlsaXR5IGFjaGlldmVkIGluIGVudmly
b25tZW50LWZyaWVuZGx5IGZlcnJvZWxlY3RyaWNzIHZpYSBjb21wb3NpdGlvbiBkZXNpZ24gc3Ry
YXRlZ3k8L3RpdGxlPjxzZWNvbmRhcnktdGl0bGU+TmFubyBFbmVyZ3k8L3NlY29uZGFyeS10aXRs
ZT48L3RpdGxlcz48cGVyaW9kaWNhbD48ZnVsbC10aXRsZT5OYW5vIEVuZXJneTwvZnVsbC10aXRs
ZT48L3BlcmlvZGljYWw+PHZvbHVtZT43NTwvdm9sdW1lPjxzZWN0aW9uPjEwNTAxMjwvc2VjdGlv
bj48ZGF0ZXM+PHllYXI+MjAyMDwveWVhcj48L2RhdGVzPjxpc2JuPjIyMTEyODU1PC9pc2JuPjx1
cmxzPjwvdXJscz48ZWxlY3Ryb25pYy1yZXNvdXJjZS1udW0+MTAuMTAxNi9qLm5hbm9lbi4yMDIw
LjEwNTAxMjwvZWxlY3Ryb25pYy1yZXNvdXJjZS1udW0+PC9yZWNvcmQ+PC9DaXRlPjxDaXRlPjxB
dXRob3I+R2U8L0F1dGhvcj48WWVhcj4yMDIxPC9ZZWFyPjxSZWNOdW0+MTcwPC9SZWNOdW0+PHJl
Y29yZD48cmVjLW51bWJlcj4xNzA8L3JlYy1udW1iZXI+PGZvcmVpZ24ta2V5cz48a2V5IGFwcD0i
RU4iIGRiLWlkPSJhZnZ3d3Jmc3F2OWFmbmU1NWQxdnMwc29zc2FmcnI1MHNlZDUiIHRpbWVzdGFt
cD0iMTY5MzExNDU2NCI+MTcwPC9rZXk+PC9mb3JlaWduLWtleXM+PHJlZi10eXBlIG5hbWU9Ikpv
dXJuYWwgQXJ0aWNsZSI+MTc8L3JlZi10eXBlPjxjb250cmlidXRvcnM+PGF1dGhvcnM+PGF1dGhv
cj5HZSwgRy4gTC48L2F1dGhvcj48YXV0aG9yPkh1YW5nLCBLLiBXLjwvYXV0aG9yPjxhdXRob3I+
V3UsIFMuIEguPC9hdXRob3I+PGF1dGhvcj5ZYW4sIEYuPC9hdXRob3I+PGF1dGhvcj5MaSwgWC4g
TC48L2F1dGhvcj48YXV0aG9yPlNoZW4sIEIuPC9hdXRob3I+PGF1dGhvcj5aaGFpLCBKLiBXLjwv
YXV0aG9yPjwvYXV0aG9ycz48L2NvbnRyaWJ1dG9ycz48YXV0aC1hZGRyZXNzPlRvbmdqaSBVbml2
LCBTY2ggTWF0IFNjaSAmYW1wOyBFbmduLCBTaGFuZ2hhaSBLZXkgTGFiIFImYW1wO0QgJmFtcDsg
QXBwbGljYXQgTWV0YWxsIEZ1bmN0IE1hdCwgRnVuY3QgTWF0IFJlcyBMYWIsIFNoYW5naGFpIDIw
MTgwNCwgUGVvcGxlcyBSIENoaW5hJiN4RDtDaGluZXNlIEFjYWQgU2NpLCBTaGFuZ2hhaSBJbnN0
IEFwcGwgUGh5cywgU2hhbmdoYWkgU3luY2hyb3Ryb24gUmFkaWF0IEZhY2lsLCBTaGFuZ2hhaSAy
MDEyMDQsIFBlb3BsZXMgUiBDaGluYTwvYXV0aC1hZGRyZXNzPjx0aXRsZXM+PHRpdGxlPlN5bmVy
Z2lzdGljIG9wdGltaXphdGlvbiBvZiBhbnRpZmVycm9lbGVjdHJpYyBjZXJhbWljcyB3aXRoIHN1
cGVyaW9yIGVuZXJneSBzdG9yYWdlIHByb3BlcnRpZXMgdmlhIHBoYXNlIHN0cnVjdHVyZSBlbmdp
bmVlcmluZzwvdGl0bGU+PHNlY29uZGFyeS10aXRsZT5FbmVyZ3kgU3RvcmFnZSBNYXRlcmlhbHM8
L3NlY29uZGFyeS10aXRsZT48YWx0LXRpdGxlPkVuZXJneSBTdG9yYWdlIE1hdGVyPC9hbHQtdGl0
bGU+PC90aXRsZXM+PHBlcmlvZGljYWw+PGZ1bGwtdGl0bGU+RW5lcmd5IFN0b3JhZ2UgTWF0ZXJp
YWxzPC9mdWxsLXRpdGxlPjxhYmJyLTE+RW5lcmd5IFN0b3JhZ2UgTWF0ZXI8L2FiYnItMT48L3Bl
cmlvZGljYWw+PGFsdC1wZXJpb2RpY2FsPjxmdWxsLXRpdGxlPkVuZXJneSBTdG9yYWdlIE1hdGVy
aWFsczwvZnVsbC10aXRsZT48YWJici0xPkVuZXJneSBTdG9yYWdlIE1hdGVyPC9hYmJyLTE+PC9h
bHQtcGVyaW9kaWNhbD48cGFnZXM+MTE0LTEyMTwvcGFnZXM+PHZvbHVtZT4zNTwvdm9sdW1lPjxr
ZXl3b3Jkcz48a2V5d29yZD5jb2V4aXN0aW5nIHBoYXNlPC9rZXl3b3JkPjxrZXl3b3JkPmVuZXJn
eSBzdG9yYWdlIGRlbnNpdHk8L2tleXdvcmQ+PGtleXdvcmQ+cG93ZXIgZGVuc2l0eTwva2V5d29y
ZD48a2V5d29yZD5tdWx0aXBoYXNlIHRyYW5zaXRpb248L2tleXdvcmQ+PGtleXdvcmQ+YW50aWZl
cnJvZWxlY3RyaWM8L2tleXdvcmQ+PC9rZXl3b3Jkcz48ZGF0ZXM+PHllYXI+MjAyMTwveWVhcj48
cHViLWRhdGVzPjxkYXRlPk1hcjwvZGF0ZT48L3B1Yi1kYXRlcz48L2RhdGVzPjxpc2JuPjI0MDUt
ODI5NzwvaXNibj48YWNjZXNzaW9uLW51bT5XT1M6MDAwNjIxNDAwMzAwMDEwPC9hY2Nlc3Npb24t
bnVtPjx1cmxzPjxyZWxhdGVkLXVybHM+PHVybD48c3R5bGUgZmFjZT0idW5kZXJsaW5lIiBmb250
PSJkZWZhdWx0IiBzaXplPSIxMDAlIj4mbHQ7R28gdG8gSVNJJmd0OzovL1dPUzowMDA2MjE0MDAz
MDAwMTA8L3N0eWxlPjwvdXJsPjwvcmVsYXRlZC11cmxzPjwvdXJscz48ZWxlY3Ryb25pYy1yZXNv
dXJjZS1udW0+MTAuMTAxNi9qLmVuc20uMjAyMC4xMS4wMDY8L2VsZWN0cm9uaWMtcmVzb3VyY2Ut
bnVtPjxsYW5ndWFnZT5FbmdsaXNoPC9sYW5ndWFnZT48L3JlY29yZD48L0NpdGU+PENpdGU+PEF1
dGhvcj5MaXU8L0F1dGhvcj48WWVhcj4yMDIzPC9ZZWFyPjxSZWNOdW0+Mzg4PC9SZWNOdW0+PHJl
Y29yZD48cmVjLW51bWJlcj4zODg8L3JlYy1udW1iZXI+PGZvcmVpZ24ta2V5cz48a2V5IGFwcD0i
RU4iIGRiLWlkPSJhZnZ3d3Jmc3F2OWFmbmU1NWQxdnMwc29zc2FmcnI1MHNlZDUiIHRpbWVzdGFt
cD0iMTczNDMyODI5MCI+Mzg4PC9rZXk+PGtleSBhcHA9IkVOV2ViIiBkYi1pZD0iIj4wPC9rZXk+
PC9mb3JlaWduLWtleXM+PHJlZi10eXBlIG5hbWU9IkpvdXJuYWwgQXJ0aWNsZSI+MTc8L3JlZi10
eXBlPjxjb250cmlidXRvcnM+PGF1dGhvcnM+PGF1dGhvcj5MaXUsIEppa2FuZzwvYXV0aG9yPjxh
dXRob3I+RGluZywgWXVxaW48L2F1dGhvcj48YXV0aG9yPkxpLCBDaG9uZ3lhbmc8L2F1dGhvcj48
YXV0aG9yPkJhaSwgV2FuZ2Zlbmc8L2F1dGhvcj48YXV0aG9yPlpoZW5nLCBQZW5nPC9hdXRob3I+
PGF1dGhvcj5XdSwgU2hpdGluZzwvYXV0aG9yPjxhdXRob3I+WmhhbmcsIEppbmdqaTwvYXV0aG9y
PjxhdXRob3I+UGFuLCBaaG9uZ2JpbjwvYXV0aG9yPjxhdXRob3I+WmhhaSwgSml3ZWk8L2F1dGhv
cj48L2F1dGhvcnM+PC9jb250cmlidXRvcnM+PHRpdGxlcz48dGl0bGU+PHN0eWxlIGZhY2U9Im5v
cm1hbCIgZm9udD0iZGVmYXVsdCIgc2l6ZT0iMTAwJSI+QSBzeW5lcmdpc3RpYyB0d28tc3RlcCBv
cHRpbWl6YXRpb24gZGVzaWduIGVuYWJsZXMgaGlnaCBjYXBhY2l0aXZlIGVuZXJneSBzdG9yYWdl
IGluIGxlYWQtZnJlZSBTcjwvc3R5bGU+PHN0eWxlIGZhY2U9InN1YnNjcmlwdCIgZm9udD0iZGVm
YXVsdCIgc2l6ZT0iMTAwJSI+MC43PC9zdHlsZT48c3R5bGUgZmFjZT0ibm9ybWFsIiBmb250PSJk
ZWZhdWx0IiBzaXplPSIxMDAlIj5CaTwvc3R5bGU+PHN0eWxlIGZhY2U9InN1YnNjcmlwdCIgZm9u
dD0iZGVmYXVsdCIgc2l6ZT0iMTAwJSI+MC4yPC9zdHlsZT48c3R5bGUgZmFjZT0ibm9ybWFsIiBm
b250PSJkZWZhdWx0IiBzaXplPSIxMDAlIj5UaU88L3N0eWxlPjxzdHlsZSBmYWNlPSJzdWJzY3Jp
cHQiIGZvbnQ9ImRlZmF1bHQiIHNpemU9IjEwMCUiPjM8L3N0eWxlPjxzdHlsZSBmYWNlPSJub3Jt
YWwiIGZvbnQ9ImRlZmF1bHQiIHNpemU9IjEwMCUiPi1iYXNlZCByZWxheG9yIGZlcnJvZWxlY3Ry
aWMgY2VyYW1pY3M8L3N0eWxlPjwvdGl0bGU+PHNlY29uZGFyeS10aXRsZT5Kb3VybmFsIG9mIE1h
dGVyaWFscyBDaGVtaXN0cnkgQTwvc2Vjb25kYXJ5LXRpdGxlPjwvdGl0bGVzPjxwZXJpb2RpY2Fs
PjxmdWxsLXRpdGxlPkpvdXJuYWwgb2YgTWF0ZXJpYWxzIENoZW1pc3RyeSBBPC9mdWxsLXRpdGxl
PjwvcGVyaW9kaWNhbD48cGFnZXM+NjA5LTYyMDwvcGFnZXM+PHZvbHVtZT4xMTwvdm9sdW1lPjxu
dW1iZXI+MjwvbnVtYmVyPjxzZWN0aW9uPjYwOTwvc2VjdGlvbj48ZGF0ZXM+PHllYXI+MjAyMzwv
eWVhcj48L2RhdGVzPjxpc2JuPjIwNTAtNzQ4OCYjeEQ7MjA1MC03NDk2PC9pc2JuPjx1cmxzPjwv
dXJscz48ZWxlY3Ryb25pYy1yZXNvdXJjZS1udW0+MTAuMTAzOS9kMnRhMDgwNzRlPC9lbGVjdHJv
bmljLXJlc291cmNlLW51bT48L3JlY29yZD48L0NpdGU+PENpdGU+PEF1dGhvcj5ZYW48L0F1dGhv
cj48WWVhcj4yMDI0PC9ZZWFyPjxSZWNOdW0+NDgxPC9SZWNOdW0+PHJlY29yZD48cmVjLW51bWJl
cj40ODE8L3JlYy1udW1iZXI+PGZvcmVpZ24ta2V5cz48a2V5IGFwcD0iRU4iIGRiLWlkPSJhZnZ3
d3Jmc3F2OWFmbmU1NWQxdnMwc29zc2FmcnI1MHNlZDUiIHRpbWVzdGFtcD0iMTc0NzI5Nzg5MiI+
NDgxPC9rZXk+PGtleSBhcHA9IkVOV2ViIiBkYi1pZD0iIj4wPC9rZXk+PC9mb3JlaWduLWtleXM+
PHJlZi10eXBlIG5hbWU9IkpvdXJuYWwgQXJ0aWNsZSI+MTc8L3JlZi10eXBlPjxjb250cmlidXRv
cnM+PGF1dGhvcnM+PGF1dGhvcj5ZYW4sIEZlaTwvYXV0aG9yPjxhdXRob3I+V2FuZywgU2ltaW48
L2F1dGhvcj48YXV0aG9yPlFpYW4sIEppbjwvYXV0aG9yPjxhdXRob3I+WmhlbmcsIFppaGFvPC9h
dXRob3I+PGF1dGhvcj5HdSwgTG9uZzwvYXV0aG9yPjxhdXRob3I+R3VvLCBKaW5taW5nPC9hdXRo
b3I+PGF1dGhvcj5aaGFpLCBKaXdlaTwvYXV0aG9yPjwvYXV0aG9ycz48L2NvbnRyaWJ1dG9ycz48
dGl0bGVzPjx0aXRsZT5UYXBl4oCQQ2FzdGluZyBMZWFk4oCQRnJlZSBEaWVsZWN0cmljcyBQZXJt
aXQgU3VwZXJpb3IgQ2FwYWNpdGl2ZSBFbmVyZ3kgU3RvcmFnZSBQZXJmb3JtYW5jZTwvdGl0bGU+
PHNlY29uZGFyeS10aXRsZT5BZHZhbmNlZCBFbmVyZ3kgTWF0ZXJpYWxzPC9zZWNvbmRhcnktdGl0
bGU+PC90aXRsZXM+PHBlcmlvZGljYWw+PGZ1bGwtdGl0bGU+QWR2YW5jZWQgRW5lcmd5IE1hdGVy
aWFsczwvZnVsbC10aXRsZT48L3BlcmlvZGljYWw+PHZvbHVtZT4xNTwvdm9sdW1lPjxudW1iZXI+
MTQ8L251bWJlcj48ZGF0ZXM+PHllYXI+MjAyNDwveWVhcj48L2RhdGVzPjxpc2JuPjE2MTQtNjgz
MiYjeEQ7MTYxNC02ODQwPC9pc2JuPjx1cmxzPjwvdXJscz48ZWxlY3Ryb25pYy1yZXNvdXJjZS1u
dW0+MTAuMTAwMi9hZW5tLjIwMjQwMzUzNTwvZWxlY3Ryb25pYy1yZXNvdXJjZS1udW0+PC9yZWNv
cmQ+PC9DaXRlPjxDaXRlPjxBdXRob3I+R2U8L0F1dGhvcj48WWVhcj4yMDIyPC9ZZWFyPjxSZWNO
dW0+MzY1PC9SZWNOdW0+PHJlY29yZD48cmVjLW51bWJlcj4zNjU8L3JlYy1udW1iZXI+PGZvcmVp
Z24ta2V5cz48a2V5IGFwcD0iRU4iIGRiLWlkPSJhZnZ3d3Jmc3F2OWFmbmU1NWQxdnMwc29zc2Fm
cnI1MHNlZDUiIHRpbWVzdGFtcD0iMTczNDMxODgwNiI+MzY1PC9rZXk+PGtleSBhcHA9IkVOV2Vi
IiBkYi1pZD0iIj4wPC9rZXk+PC9mb3JlaWduLWtleXM+PHJlZi10eXBlIG5hbWU9IkpvdXJuYWwg
QXJ0aWNsZSI+MTc8L3JlZi10eXBlPjxjb250cmlidXRvcnM+PGF1dGhvcnM+PGF1dGhvcj5HZSwg
R3Vhbmdsb25nPC9hdXRob3I+PGF1dGhvcj5TaGksIENoZW5nPC9hdXRob3I+PGF1dGhvcj5DaGVu
LCBDaHVrYWk8L2F1dGhvcj48YXV0aG9yPlNoaSwgWXVuamluZzwvYXV0aG9yPjxhdXRob3I+WWFu
LCBGZWk8L2F1dGhvcj48YXV0aG9yPkJhaSwgSGFpcnVpPC9hdXRob3I+PGF1dGhvcj5ZYW5nLCBK
aW5nPC9hdXRob3I+PGF1dGhvcj5MaW4sIEppbmZlbmc8L2F1dGhvcj48YXV0aG9yPlNoZW4sIEJv
PC9hdXRob3I+PGF1dGhvcj5aaGFpLCBKaXdlaTwvYXV0aG9yPjwvYXV0aG9ycz48L2NvbnRyaWJ1
dG9ycz48dGl0bGVzPjx0aXRsZT5UdW5hYmxlIERvbWFpbiBTd2l0Y2hpbmcgRmVhdHVyZXMgb2Yg
SW5jb21tZW5zdXJhdGUgQW50aWZlcnJvZWxlY3RyaWMgQ2VyYW1pY3MgUmVhbGl6aW5nIEV4Y2Vs
bGVudCBFbmVyZ3kgU3RvcmFnZSBQcm9wZXJ0aWVzPC90aXRsZT48c2Vjb25kYXJ5LXRpdGxlPkFk
dmFuY2VkIE1hdGVyaWFsczwvc2Vjb25kYXJ5LXRpdGxlPjwvdGl0bGVzPjxwZXJpb2RpY2FsPjxm
dWxsLXRpdGxlPkFkdmFuY2VkIE1hdGVyaWFsczwvZnVsbC10aXRsZT48L3BlcmlvZGljYWw+PHBh
Z2VzPjIyMDEzMzM8L3BhZ2VzPjx2b2x1bWU+MzQ8L3ZvbHVtZT48bnVtYmVyPjI0PC9udW1iZXI+
PGRhdGVzPjx5ZWFyPjIwMjI8L3llYXI+PC9kYXRlcz48aXNibj4wOTM1LTk2NDgmI3hEOzE1MjEt
NDA5NTwvaXNibj48dXJscz48L3VybHM+PGVsZWN0cm9uaWMtcmVzb3VyY2UtbnVtPjEwLjEwMDIv
YWRtYS4yMDIyMDEzMzM8L2VsZWN0cm9uaWMtcmVzb3VyY2UtbnVtPjwvcmVjb3JkPjwvQ2l0ZT48
Q2l0ZT48QXV0aG9yPkxpdTwvQXV0aG9yPjxZZWFyPjIwMjE8L1llYXI+PFJlY051bT4zODQ8L1Jl
Y051bT48cmVjb3JkPjxyZWMtbnVtYmVyPjM4NDwvcmVjLW51bWJlcj48Zm9yZWlnbi1rZXlzPjxr
ZXkgYXBwPSJFTiIgZGItaWQ9ImFmdnd3cmZzcXY5YWZuZTU1ZDF2czBzb3NzYWZycjUwc2VkNSIg
dGltZXN0YW1wPSIxNzM0MzI2NjA2Ij4zODQ8L2tleT48a2V5IGFwcD0iRU5XZWIiIGRiLWlkPSIi
PjA8L2tleT48L2ZvcmVpZ24ta2V5cz48cmVmLXR5cGUgbmFtZT0iSm91cm5hbCBBcnRpY2xlIj4x
NzwvcmVmLXR5cGU+PGNvbnRyaWJ1dG9ycz48YXV0aG9ycz48YXV0aG9yPkxpdSwgWGlhb2h1aTwv
YXV0aG9yPjxhdXRob3I+WmhhbywgWWU8L2F1dGhvcj48YXV0aG9yPlN1biwgTmluZ25pbmc8L2F1
dGhvcj48YXV0aG9yPkxpLCBZb25nPC9hdXRob3I+PGF1dGhvcj5IYW8sIFhpaG9uZzwvYXV0aG9y
PjwvYXV0aG9ycz48L2NvbnRyaWJ1dG9ycz48dGl0bGVzPjx0aXRsZT48c3R5bGUgZmFjZT0ibm9y
bWFsIiBmb250PSJkZWZhdWx0IiBzaXplPSIxMDAlIj5VbHRyYS1oaWdoIGVuZXJneSBkZW5zaXR5
IGluZHVjZWQgYnkgZGl2ZXJzaWZpZWQgZW5oYW5jZW1lbnQgZWZmZWN0cyBpbiAoUGI8L3N0eWxl
PjxzdHlsZSBmYWNlPSJzdWJzY3JpcHQiIGZvbnQ9ImRlZmF1bHQiIHNpemU9IjEwMCUiPjAuOTji
iJI8L3N0eWxlPjxzdHlsZSBmYWNlPSJpdGFsaWMgc3Vic2NyaXB0IiBmb250PSJkZWZhdWx0IiBz
aXplPSIxMDAlIj54PC9zdHlsZT48c3R5bGUgZmFjZT0ibm9ybWFsIiBmb250PSJkZWZhdWx0IiBz
aXplPSIxMDAlIj5MYTwvc3R5bGU+PHN0eWxlIGZhY2U9InN1YnNjcmlwdCIgZm9udD0iZGVmYXVs
dCIgc2l6ZT0iMTAwJSI+MC4wMjwvc3R5bGU+PHN0eWxlIGZhY2U9Im5vcm1hbCIgZm9udD0iZGVm
YXVsdCIgc2l6ZT0iMTAwJSI+Q2E8L3N0eWxlPjxzdHlsZSBmYWNlPSJpdGFsaWMgc3Vic2NyaXB0
IiBmb250PSJkZWZhdWx0IiBzaXplPSIxMDAlIj54PC9zdHlsZT48c3R5bGUgZmFjZT0ibm9ybWFs
IiBmb250PSJkZWZhdWx0IiBzaXplPSIxMDAlIj4pKFpyPC9zdHlsZT48c3R5bGUgZmFjZT0ic3Vi
c2NyaXB0IiBmb250PSJkZWZhdWx0IiBzaXplPSIxMDAlIj4wLjc8L3N0eWxlPjxzdHlsZSBmYWNl
PSJub3JtYWwiIGZvbnQ9ImRlZmF1bHQiIHNpemU9IjEwMCUiPlNuPC9zdHlsZT48c3R5bGUgZmFj
ZT0ic3Vic2NyaXB0IiBmb250PSJkZWZhdWx0IiBzaXplPSIxMDAlIj4wLjM8L3N0eWxlPjxzdHls
ZSBmYWNlPSJub3JtYWwiIGZvbnQ9ImRlZmF1bHQiIHNpemU9IjEwMCUiPik8L3N0eWxlPjxzdHls
ZSBmYWNlPSJzdWJzY3JpcHQiIGZvbnQ9ImRlZmF1bHQiIHNpemU9IjEwMCUiPjAuOTk1PC9zdHls
ZT48c3R5bGUgZmFjZT0ibm9ybWFsIiBmb250PSJkZWZhdWx0IiBzaXplPSIxMDAlIj5PPC9zdHls
ZT48c3R5bGUgZmFjZT0ic3Vic2NyaXB0IiBmb250PSJkZWZhdWx0IiBzaXplPSIxMDAlIj4zPC9z
dHlsZT48c3R5bGUgZmFjZT0ibm9ybWFsIiBmb250PSJkZWZhdWx0IiBzaXplPSIxMDAlIj4gYW50
aWZlcnJvZWxlY3RyaWMgbXVsdGlsYXllciBjZXJhbWljIGNhcGFjaXRvcnM8L3N0eWxlPjwvdGl0
bGU+PHNlY29uZGFyeS10aXRsZT5DaGVtaWNhbCBFbmdpbmVlcmluZyBKb3VybmFsPC9zZWNvbmRh
cnktdGl0bGU+PC90aXRsZXM+PHBlcmlvZGljYWw+PGZ1bGwtdGl0bGU+Q2hlbWljYWwgRW5naW5l
ZXJpbmcgSm91cm5hbDwvZnVsbC10aXRsZT48YWJici0xPkNoZW0gRW5nIEo8L2FiYnItMT48L3Bl
cmlvZGljYWw+PHBhZ2VzPjEyODAzMjwvcGFnZXM+PHZvbHVtZT40MTc8L3ZvbHVtZT48c2VjdGlv
bj4xMjgwMzI8L3NlY3Rpb24+PGRhdGVzPjx5ZWFyPjIwMjE8L3llYXI+PC9kYXRlcz48aXNibj4x
Mzg1ODk0NzwvaXNibj48dXJscz48L3VybHM+PGVsZWN0cm9uaWMtcmVzb3VyY2UtbnVtPjEwLjEw
MTYvai5jZWouMjAyMC4xMjgwMzI8L2VsZWN0cm9uaWMtcmVzb3VyY2UtbnVtPjwvcmVjb3JkPjwv
Q2l0ZT48Q2l0ZT48QXV0aG9yPllhbjwvQXV0aG9yPjxZZWFyPjIwMjQ8L1llYXI+PFJlY051bT40
ODA8L1JlY051bT48cmVjb3JkPjxyZWMtbnVtYmVyPjQ4MDwvcmVjLW51bWJlcj48Zm9yZWlnbi1r
ZXlzPjxrZXkgYXBwPSJFTiIgZGItaWQ9ImFmdnd3cmZzcXY5YWZuZTU1ZDF2czBzb3NzYWZycjUw
c2VkNSIgdGltZXN0YW1wPSIxNzQ3Mjk3ODg3Ij40ODA8L2tleT48a2V5IGFwcD0iRU5XZWIiIGRi
LWlkPSIiPjA8L2tleT48L2ZvcmVpZ24ta2V5cz48cmVmLXR5cGUgbmFtZT0iSm91cm5hbCBBcnRp
Y2xlIj4xNzwvcmVmLXR5cGU+PGNvbnRyaWJ1dG9ycz48YXV0aG9ycz48YXV0aG9yPllhbiwgRi48
L2F1dGhvcj48YXV0aG9yPlFpYW4sIEouPC9hdXRob3I+PGF1dGhvcj5MaW4sIEouPC9hdXRob3I+
PGF1dGhvcj5HZSwgRy48L2F1dGhvcj48YXV0aG9yPlNoaSwgQy48L2F1dGhvcj48YXV0aG9yPlpo
YWksIEouPC9hdXRob3I+PC9hdXRob3JzPjwvY29udHJpYnV0b3JzPjxhdXRoLWFkZHJlc3M+U2No
b29sIG9mIEFkdmFuY2VkIE1hdGVyaWFscyBhbmQgTmFub3RlY2hub2xvZ3ksIFhpZGlhbiBVbml2
ZXJzaXR5LCBYaSZhcG9zO2FuLCA3MTAxMjYsIENoaW5hLiYjeEQ7U2hhbmdoYWkgS2V5IExhYm9y
YXRvcnkgZm9yIFImYW1wO0QgYW5kIEFwcGxpY2F0aW9uIG9mIE1ldGFsbGljIEZ1bmN0aW9uYWwg
TWF0ZXJpYWxzLCBGdW5jdGlvbmFsIE1hdGVyaWFscyBSZXNlYXJjaCBMYWJvcmF0b3J5LCBTY2hv
b2wgb2YgTWF0ZXJpYWxzIFNjaWVuY2UgYW5kIEVuZ2luZWVyaW5nLCBUb25namkgVW5pdmVyc2l0
eSwgU2hhbmdoYWksIDIwMTgwNCwgQ2hpbmEuPC9hdXRoLWFkZHJlc3M+PHRpdGxlcz48dGl0bGU+
VWx0cmFoaWdoIEVuZXJneSBTdG9yYWdlIERlbnNpdHkgYW5kIEVmZmljaWVuY3kgb2YgTGVhZC1G
cmVlIERpZWxlY3RyaWNzIHdpdGggU2FuZHdpY2ggU3RydWN0dXJlPC90aXRsZT48c2Vjb25kYXJ5
LXRpdGxlPlNtYWxsPC9zZWNvbmRhcnktdGl0bGU+PC90aXRsZXM+PHBlcmlvZGljYWw+PGZ1bGwt
dGl0bGU+U21hbGw8L2Z1bGwtdGl0bGU+PGFiYnItMT5TbWFsbDwvYWJici0xPjwvcGVyaW9kaWNh
bD48cGFnZXM+ZTIzMDY4MDM8L3BhZ2VzPjx2b2x1bWU+MjA8L3ZvbHVtZT48bnVtYmVyPjc8L251
bWJlcj48ZWRpdGlvbj4yMDIzLzEwLzA3PC9lZGl0aW9uPjxrZXl3b3Jkcz48a2V5d29yZD5kaWVs
ZWN0cmljIGNhcGFjaXRvcnM8L2tleXdvcmQ+PGtleXdvcmQ+ZW5lcmd5IHN0b3JhZ2UgZGVuc2l0
eSBhbmQgZWZmaWNpZW5jeTwva2V5d29yZD48a2V5d29yZD5sZWFkLWZyZWUgY2VyYW1pY3M8L2tl
eXdvcmQ+PGtleXdvcmQ+c2FuZHdpY2ggc3RydWN0dXJlczwva2V5d29yZD48L2tleXdvcmRzPjxk
YXRlcz48eWVhcj4yMDI0PC95ZWFyPjxwdWItZGF0ZXM+PGRhdGU+RmViPC9kYXRlPjwvcHViLWRh
dGVzPjwvZGF0ZXM+PGlzYm4+MTYxMy02ODI5IChFbGVjdHJvbmljKSYjeEQ7MTYxMy02ODEwIChM
aW5raW5nKTwvaXNibj48YWNjZXNzaW9uLW51bT4zNzgwMzQ4MDwvYWNjZXNzaW9uLW51bT48dXJs
cz48cmVsYXRlZC11cmxzPjx1cmw+aHR0cHM6Ly93d3cubmNiaS5ubG0ubmloLmdvdi9wdWJtZWQv
Mzc4MDM0ODA8L3VybD48L3JlbGF0ZWQtdXJscz48L3VybHM+PGVsZWN0cm9uaWMtcmVzb3VyY2Ut
bnVtPjEwLjEwMDIvc21sbC4yMDIzMDY4MDM8L2VsZWN0cm9uaWMtcmVzb3VyY2UtbnVtPjwvcmVj
b3JkPjwvQ2l0ZT48Q2l0ZT48QXV0aG9yPlpoYW5nPC9BdXRob3I+PFllYXI+MjAyNDwvWWVhcj48
UmVjTnVtPjQ4NjwvUmVjTnVtPjxyZWNvcmQ+PHJlYy1udW1iZXI+NDg2PC9yZWMtbnVtYmVyPjxm
b3JlaWduLWtleXM+PGtleSBhcHA9IkVOIiBkYi1pZD0iYWZ2d3dyZnNxdjlhZm5lNTVkMXZzMHNv
c3NhZnJyNTBzZWQ1IiB0aW1lc3RhbXA9IjE3NDcyOTgxOTYiPjQ4Njwva2V5PjwvZm9yZWlnbi1r
ZXlzPjxyZWYtdHlwZSBuYW1lPSJKb3VybmFsIEFydGljbGUiPjE3PC9yZWYtdHlwZT48Y29udHJp
YnV0b3JzPjxhdXRob3JzPjxhdXRob3I+WmhhbmcsIE0uPC9hdXRob3I+PGF1dGhvcj5MYW4sIFMu
PC9hdXRob3I+PGF1dGhvcj5ZYW5nLCBCLiBCLjwvYXV0aG9yPjxhdXRob3I+UGFuLCBILjwvYXV0
aG9yPjxhdXRob3I+TGl1LCBZLiBRLjwvYXV0aG9yPjxhdXRob3I+WmhhbmcsIFEuIEguPC9hdXRo
b3I+PGF1dGhvcj5RaSwgSi4gTC48L2F1dGhvcj48YXV0aG9yPkNoZW4sIEQuPC9hdXRob3I+PGF1
dGhvcj5TdSwgSC48L2F1dGhvcj48YXV0aG9yPllpLCBELjwvYXV0aG9yPjxhdXRob3I+WWFuZywg
WS4gWS48L2F1dGhvcj48YXV0aG9yPldlaSwgUi48L2F1dGhvcj48YXV0aG9yPkNhaSwgSC4gRC48
L2F1dGhvcj48YXV0aG9yPkhhbiwgSC4gSi48L2F1dGhvcj48YXV0aG9yPkd1LCBMLjwvYXV0aG9y
PjxhdXRob3I+TmFuLCBDLiBXLjwvYXV0aG9yPjxhdXRob3I+TGluLCBZLiBILjwvYXV0aG9yPjwv
YXV0aG9ycz48L2NvbnRyaWJ1dG9ycz48YXV0aC1hZGRyZXNzPlRzaW5naHVhIFVuaXYsIFNjaCBN
YXQgU2NpICZhbXA7IEVuZ24sIFN0YXRlIEtleSBMYWIgTmV3IENlcmFtICZhbXA7IEZpbmUgUHJv
YywgQmVpamluZywgUGVvcGxlcyBSIENoaW5hJiN4RDtDaGluZXNlIEFjYWQgU2NpLCBJbnN0IFNv
bGlkIFN0YXRlIFBoeXMsIEtleSBMYWIgTWF0IFBoeXMsIEhlZmVpLCBQZW9wbGVzIFIgQ2hpbmEm
I3hEO1VuaXYgQ2FsaWYgQmVya2VsZXksIERlcHQgTWF0IFNjaSAmYW1wOyBFbmduLCBCZXJrZWxl
eSwgQ0EgVVNBJiN4RDtDaGluZXNlIEFjYWQgU2NpLCBJbnN0IFBoeXMsIEJlaWppbmcgTmF0bCBM
YWIgQ29uZGVuc2VkIE1hdHRlciBQaHlzLCBCZWlqaW5nLCBQZW9wbGVzIFIgQ2hpbmEmI3hEO0Zv
c2hhbiBTb3V0aGVybiBDaGluYSBJbnN0IE5ldyBNYXQsIEZvc2hhbiwgUGVvcGxlcyBSIENoaW5h
JiN4RDtUc2luZ2h1YSBVbml2LCBGdXR1cmUgTGFiLCBCZWlqaW5nLCBQZW9wbGVzIFIgQ2hpbmEm
I3hEO1RzaW5naHVhIFVuaXYsIE5hdGwgQ3RyIEVsZWN0cm9uIE1pY3Jvc2NvcHkgQmVpamluZywg
U2NoIE1hdCBTY2kgJmFtcDsgRW5nbiwgQmVpamluZywgUGVvcGxlcyBSIENoaW5hPC9hdXRoLWFk
ZHJlc3M+PHRpdGxlcz48dGl0bGU+VWx0cmFoaWdoIGVuZXJneSBzdG9yYWdlIGluIGhpZ2gtZW50
cm9weSBjZXJhbWljIGNhcGFjaXRvcnMgd2l0aCBwb2x5bW9ycGhpYyByZWxheG9yIHBoYXNlPC90
aXRsZT48c2Vjb25kYXJ5LXRpdGxlPlNjaWVuY2U8L3NlY29uZGFyeS10aXRsZT48YWx0LXRpdGxl
PlNjaWVuY2U8L2FsdC10aXRsZT48L3RpdGxlcz48cGVyaW9kaWNhbD48ZnVsbC10aXRsZT5TY2ll
bmNlPC9mdWxsLXRpdGxlPjxhYmJyLTE+U2NpZW5jZTwvYWJici0xPjwvcGVyaW9kaWNhbD48YWx0
LXBlcmlvZGljYWw+PGZ1bGwtdGl0bGU+U2NpZW5jZTwvZnVsbC10aXRsZT48YWJici0xPlNjaWVu
Y2U8L2FiYnItMT48L2FsdC1wZXJpb2RpY2FsPjxwYWdlcz4xODUtMTg5PC9wYWdlcz48dm9sdW1l
PjM4NDwvdm9sdW1lPjxudW1iZXI+NjY5MjwvbnVtYmVyPjxrZXl3b3Jkcz48a2V5d29yZD5kZW5z
aXR5PC9rZXl3b3JkPjxrZXl3b3JkPm11bHRpbGF5ZXJzPC9rZXl3b3JkPjxrZXl3b3JkPmZhdGln
dWU8L2tleXdvcmQ+PC9rZXl3b3Jkcz48ZGF0ZXM+PHllYXI+MjAyNDwveWVhcj48cHViLWRhdGVz
PjxkYXRlPkFwciAxMjwvZGF0ZT48L3B1Yi1kYXRlcz48L2RhdGVzPjxpc2JuPjAwMzYtODA3NTwv
aXNibj48YWNjZXNzaW9uLW51bT5XT1M6MDAxMjUzMzQzNTAwMDIxPC9hY2Nlc3Npb24tbnVtPjx1
cmxzPjxyZWxhdGVkLXVybHM+PHVybD4mbHQ7R28gdG8gSVNJJmd0OzovL1dPUzowMDEyNTMzNDM1
MDAwMjE8L3VybD48L3JlbGF0ZWQtdXJscz48L3VybHM+PGVsZWN0cm9uaWMtcmVzb3VyY2UtbnVt
PjEwLjExMjYvc2NpZW5jZS5hZGwyOTMxPC9lbGVjdHJvbmljLXJlc291cmNlLW51bT48bGFuZ3Vh
Z2U+RW5nbGlzaDwvbGFuZ3VhZ2U+PC9yZWNvcmQ+PC9DaXRlPjxDaXRlPjxBdXRob3I+TGl1PC9B
dXRob3I+PFllYXI+MjAxOTwvWWVhcj48UmVjTnVtPjQ2ODwvUmVjTnVtPjxyZWNvcmQ+PHJlYy1u
dW1iZXI+NDY4PC9yZWMtbnVtYmVyPjxmb3JlaWduLWtleXM+PGtleSBhcHA9IkVOIiBkYi1pZD0i
YWZ2d3dyZnNxdjlhZm5lNTVkMXZzMHNvc3NhZnJyNTBzZWQ1IiB0aW1lc3RhbXA9IjE3NDcyOTc3
NTIiPjQ2ODwva2V5PjxrZXkgYXBwPSJFTldlYiIgZGItaWQ9IiI+MDwva2V5PjwvZm9yZWlnbi1r
ZXlzPjxyZWYtdHlwZSBuYW1lPSJKb3VybmFsIEFydGljbGUiPjE3PC9yZWYtdHlwZT48Y29udHJp
YnV0b3JzPjxhdXRob3JzPjxhdXRob3I+TGl1LCBYaWFvaHVpPC9hdXRob3I+PGF1dGhvcj5MaSwg
WW9uZzwvYXV0aG9yPjxhdXRob3I+SGFvLCBYaWhvbmc8L2F1dGhvcj48L2F1dGhvcnM+PC9jb250
cmlidXRvcnM+PHRpdGxlcz48dGl0bGU+PHN0eWxlIGZhY2U9Im5vcm1hbCIgZm9udD0iZGVmYXVs
dCIgc2l6ZT0iMTAwJSI+VWx0cmEtaGlnaCBlbmVyZ3ktc3RvcmFnZSBkZW5zaXR5IGFuZCBmYXN0
IGRpc2NoYXJnZSBzcGVlZCBvZiAoUGI8L3N0eWxlPjxzdHlsZSBmYWNlPSJzdWJzY3JpcHQiIGZv
bnQ9ImRlZmF1bHQiIHNpemU9IjEwMCUiPjAuOTjiiJI8L3N0eWxlPjxzdHlsZSBmYWNlPSJpdGFs
aWMgc3Vic2NyaXB0IiBmb250PSJkZWZhdWx0IiBzaXplPSIxMDAlIj54PC9zdHlsZT48c3R5bGUg
ZmFjZT0ibm9ybWFsIiBmb250PSJkZWZhdWx0IiBzaXplPSIxMDAlIj5MYTwvc3R5bGU+PHN0eWxl
IGZhY2U9InN1YnNjcmlwdCIgZm9udD0iZGVmYXVsdCIgc2l6ZT0iMTAwJSI+MC4wMjwvc3R5bGU+
PHN0eWxlIGZhY2U9Im5vcm1hbCIgZm9udD0iZGVmYXVsdCIgc2l6ZT0iMTAwJSI+U3I8L3N0eWxl
PjxzdHlsZSBmYWNlPSJpdGFsaWMgc3Vic2NyaXB0IiBmb250PSJkZWZhdWx0IiBzaXplPSIxMDAl
Ij54PC9zdHlsZT48c3R5bGUgZmFjZT0ibm9ybWFsIiBmb250PSJkZWZhdWx0IiBzaXplPSIxMDAl
Ij4pKFpyPC9zdHlsZT48c3R5bGUgZmFjZT0ic3Vic2NyaXB0IiBmb250PSJkZWZhdWx0IiBzaXpl
PSIxMDAlIj4wLjk8L3N0eWxlPjxzdHlsZSBmYWNlPSJub3JtYWwiIGZvbnQ9ImRlZmF1bHQiIHNp
emU9IjEwMCUiPlNuPC9zdHlsZT48c3R5bGUgZmFjZT0ic3Vic2NyaXB0IiBmb250PSJkZWZhdWx0
IiBzaXplPSIxMDAlIj4wLjE8L3N0eWxlPjxzdHlsZSBmYWNlPSJub3JtYWwiIGZvbnQ9ImRlZmF1
bHQiIHNpemU9IjEwMCUiPik8L3N0eWxlPjxzdHlsZSBmYWNlPSJzdWJzY3JpcHQiIGZvbnQ9ImRl
ZmF1bHQiIHNpemU9IjEwMCUiPjAuOTk1PC9zdHlsZT48c3R5bGUgZmFjZT0ibm9ybWFsIiBmb250
PSJkZWZhdWx0IiBzaXplPSIxMDAlIj5PPC9zdHlsZT48c3R5bGUgZmFjZT0ic3Vic2NyaXB0IiBm
b250PSJkZWZhdWx0IiBzaXplPSIxMDAlIj4zIDwvc3R5bGU+PHN0eWxlIGZhY2U9Im5vcm1hbCIg
Zm9udD0iZGVmYXVsdCIgc2l6ZT0iMTAwJSI+YW50aWZlcnJvZWxlY3RyaWMgY2VyYW1pY3MgcHJl
cGFyZWQgdmlhIHRoZSB0YXBlLWNhc3RpbmcgbWV0aG9kPC9zdHlsZT48L3RpdGxlPjxzZWNvbmRh
cnktdGl0bGU+Sm91cm5hbCBvZiBNYXRlcmlhbHMgQ2hlbWlzdHJ5IEE8L3NlY29uZGFyeS10aXRs
ZT48L3RpdGxlcz48cGVyaW9kaWNhbD48ZnVsbC10aXRsZT5Kb3VybmFsIG9mIE1hdGVyaWFscyBD
aGVtaXN0cnkgQTwvZnVsbC10aXRsZT48L3BlcmlvZGljYWw+PHBhZ2VzPjExODU4LTExODY2PC9w
YWdlcz48dm9sdW1lPjc8L3ZvbHVtZT48bnVtYmVyPjE5PC9udW1iZXI+PHNlY3Rpb24+MTE4NTg8
L3NlY3Rpb24+PGRhdGVzPjx5ZWFyPjIwMTk8L3llYXI+PC9kYXRlcz48aXNibj4yMDUwLTc0ODgm
I3hEOzIwNTAtNzQ5NjwvaXNibj48dXJscz48L3VybHM+PGVsZWN0cm9uaWMtcmVzb3VyY2UtbnVt
PjEwLjEwMzkvYzl0YTAyMTQ5YzwvZWxlY3Ryb25pYy1yZXNvdXJjZS1udW0+PC9yZWNvcmQ+PC9D
aXRlPjxDaXRlPjxBdXRob3I+V2FuZzwvQXV0aG9yPjxZZWFyPjIwMTk8L1llYXI+PFJlY051bT4z
NjA8L1JlY051bT48cmVjb3JkPjxyZWMtbnVtYmVyPjM2MDwvcmVjLW51bWJlcj48Zm9yZWlnbi1r
ZXlzPjxrZXkgYXBwPSJFTiIgZGItaWQ9ImFmdnd3cmZzcXY5YWZuZTU1ZDF2czBzb3NzYWZycjUw
c2VkNSIgdGltZXN0YW1wPSIxNzIyNTY4NTQzIj4zNjA8L2tleT48a2V5IGFwcD0iRU5XZWIiIGRi
LWlkPSIiPjA8L2tleT48L2ZvcmVpZ24ta2V5cz48cmVmLXR5cGUgbmFtZT0iSm91cm5hbCBBcnRp
Y2xlIj4xNzwvcmVmLXR5cGU+PGNvbnRyaWJ1dG9ycz48YXV0aG9ycz48YXV0aG9yPldhbmcsIEhv
bmdzaGVuZzwvYXV0aG9yPjxhdXRob3I+TGl1LCBZdWNoZW5nPC9hdXRob3I+PGF1dGhvcj5ZYW5n
LCBUb25ncWluZzwvYXV0aG9yPjxhdXRob3I+WmhhbmcsIFNodWp1bjwvYXV0aG9yPjwvYXV0aG9y
cz48L2NvbnRyaWJ1dG9ycz48dGl0bGVzPjx0aXRsZT5VbHRyYWhpZ2ggRW5lcmd54oCQU3RvcmFn
ZSBEZW5zaXR5IGluIEFudGlmZXJyb2VsZWN0cmljIENlcmFtaWNzIHdpdGggRmllbGTigJBJbmR1
Y2VkIE11bHRpcGhhc2UgVHJhbnNpdGlvbnM8L3RpdGxlPjxzZWNvbmRhcnktdGl0bGU+QWR2YW5j
ZWQgRnVuY3Rpb25hbCBNYXRlcmlhbHM8L3NlY29uZGFyeS10aXRsZT48L3RpdGxlcz48cGVyaW9k
aWNhbD48ZnVsbC10aXRsZT5BZHZhbmNlZCBGdW5jdGlvbmFsIE1hdGVyaWFsczwvZnVsbC10aXRs
ZT48YWJici0xPkFkdiBGdW5jdCBNYXRlcjwvYWJici0xPjwvcGVyaW9kaWNhbD48cGFnZXM+MTgw
NzMyMTwvcGFnZXM+PHZvbHVtZT4yOTwvdm9sdW1lPjxudW1iZXI+NzwvbnVtYmVyPjxkYXRlcz48
eWVhcj4yMDE5PC95ZWFyPjwvZGF0ZXM+PGlzYm4+MTYxNi0zMDFYJiN4RDsxNjE2LTMwMjg8L2lz
Ym4+PHVybHM+PC91cmxzPjxlbGVjdHJvbmljLXJlc291cmNlLW51bT4xMC4xMDAyL2FkZm0uMjAx
ODA3MzIxPC9lbGVjdHJvbmljLXJlc291cmNlLW51bT48L3JlY29yZD48L0NpdGU+PENpdGU+PEF1
dGhvcj5aaGFuZzwvQXV0aG9yPjxZZWFyPjIwMjQ8L1llYXI+PFJlY051bT40MTA8L1JlY051bT48
cmVjb3JkPjxyZWMtbnVtYmVyPjQxMDwvcmVjLW51bWJlcj48Zm9yZWlnbi1rZXlzPjxrZXkgYXBw
PSJFTiIgZGItaWQ9ImFmdnd3cmZzcXY5YWZuZTU1ZDF2czBzb3NzYWZycjUwc2VkNSIgdGltZXN0
YW1wPSIxNzM0NTg2MDM3Ij40MTA8L2tleT48a2V5IGFwcD0iRU5XZWIiIGRiLWlkPSIiPjA8L2tl
eT48L2ZvcmVpZ24ta2V5cz48cmVmLXR5cGUgbmFtZT0iSm91cm5hbCBBcnRpY2xlIj4xNzwvcmVm
LXR5cGU+PGNvbnRyaWJ1dG9ycz48YXV0aG9ycz48YXV0aG9yPlpoYW5nLCBMZWl5YW5nPC9hdXRo
b3I+PGF1dGhvcj5KaW5nLCBSdWl5aTwvYXV0aG9yPjxhdXRob3I+SHVhbmcsIFl1bnlhbzwvYXV0
aG9yPjxhdXRob3I+WWFuZywgWXVsZTwvYXV0aG9yPjxhdXRob3I+TGksIFlhbmc8L2F1dGhvcj48
YXV0aG9yPlRhbmcsIE1pbmd5YW5nPC9hdXRob3I+PGF1dGhvcj5DYW8sIFNodXlhbzwvYXV0aG9y
PjxhdXRob3I+Q2hlbiwgWmliaW48L2F1dGhvcj48YXV0aG9yPkdhbywgRmVuZzwvYXV0aG9yPjxh
dXRob3I+RHUsIFl1eGlhbzwvYXV0aG9yPjxhdXRob3I+WmhvdSwgU2hpeXU8L2F1dGhvcj48YXV0
aG9yPlpoYW8sIEppYW53ZWk8L2F1dGhvcj48YXV0aG9yPkxpdSwgU2hpeXU8L2F1dGhvcj48YXV0
aG9yPldhbmcsIERhd2VpPC9hdXRob3I+PGF1dGhvcj5aaGFuZywgU2h1anVuPC9hdXRob3I+PGF1
dGhvcj5KaW4sIExpPC9hdXRob3I+PC9hdXRob3JzPjwvY29udHJpYnV0b3JzPjx0aXRsZXM+PHRp
dGxlPlVsdHJh4oCQV2VhayBQb2xhcml6YXRpb27igJBTdHJhaW4gQ291cGxpbmcgRWZmZWN0IEJv
b3N0cyBDYXBhY2l0aXZlIEVuZXJneSBTdG9yYWdlPC90aXRsZT48c2Vjb25kYXJ5LXRpdGxlPkFk
dmFuY2VkIE1hdGVyaWFsczwvc2Vjb25kYXJ5LXRpdGxlPjwvdGl0bGVzPjxwZXJpb2RpY2FsPjxm
dWxsLXRpdGxlPkFkdmFuY2VkIE1hdGVyaWFsczwvZnVsbC10aXRsZT48L3BlcmlvZGljYWw+PHBh
Z2VzPjI0MDYyMTk8L3BhZ2VzPjx2b2x1bWU+MzY8L3ZvbHVtZT48ZGF0ZXM+PHllYXI+MjAyNDwv
eWVhcj48L2RhdGVzPjxpc2JuPjA5MzUtOTY0OCYjeEQ7MTUyMS00MDk1PC9pc2JuPjx1cmxzPjwv
dXJscz48ZWxlY3Ryb25pYy1yZXNvdXJjZS1udW0+MTAuMTAwMi9hZG1hLjIwMjQwNjIxOTwvZWxl
Y3Ryb25pYy1yZXNvdXJjZS1udW0+PC9yZWNvcmQ+PC9DaXRlPjwvRW5kTm90ZT4A
</w:fldData>
              </w:fldChar>
            </w:r>
            <w:r w:rsidR="004A4D07">
              <w:instrText xml:space="preserve"> ADDIN EN.CITE </w:instrText>
            </w:r>
            <w:r w:rsidR="004A4D07">
              <w:fldChar w:fldCharType="begin">
                <w:fldData xml:space="preserve">PEVuZE5vdGU+PENpdGU+PEF1dGhvcj5HdW88L0F1dGhvcj48WWVhcj4yMDIyPC9ZZWFyPjxSZWNO
dW0+NDI2PC9SZWNOdW0+PERpc3BsYXlUZXh0PjxzdHlsZSBmYWNlPSJzdXBlcnNjcmlwdCI+MS0z
NDwvc3R5bGU+PC9EaXNwbGF5VGV4dD48cmVjb3JkPjxyZWMtbnVtYmVyPjQyNjwvcmVjLW51bWJl
cj48Zm9yZWlnbi1rZXlzPjxrZXkgYXBwPSJFTiIgZGItaWQ9ImFmdnd3cmZzcXY5YWZuZTU1ZDF2
czBzb3NzYWZycjUwc2VkNSIgdGltZXN0YW1wPSIxNzQ2NzA5MDA2Ij40MjY8L2tleT48a2V5IGFw
cD0iRU5XZWIiIGRiLWlkPSIiPjA8L2tleT48L2ZvcmVpZ24ta2V5cz48cmVmLXR5cGUgbmFtZT0i
Sm91cm5hbCBBcnRpY2xlIj4xNzwvcmVmLXR5cGU+PGNvbnRyaWJ1dG9ycz48YXV0aG9ycz48YXV0
aG9yPkd1bywgSmlhbjwvYXV0aG9yPjxhdXRob3I+WGlhbywgV2Vucm9uZzwvYXV0aG9yPjxhdXRo
b3I+WmhhbmcsIFhpYW95dTwvYXV0aG9yPjxhdXRob3I+WmhhbmcsIEppPC9hdXRob3I+PGF1dGhv
cj5XYW5nLCBKaW5nPC9hdXRob3I+PGF1dGhvcj5aaGFuZywgR3Vhbmd6dTwvYXV0aG9yPjxhdXRo
b3I+WmhhbmcsIFNoYW7igJBUYW88L2F1dGhvcj48L2F1dGhvcnM+PC9jb250cmlidXRvcnM+PHRp
dGxlcz48dGl0bGU+QWNoaWV2aW5nIEV4Y2VsbGVudCBFbmVyZ3kgU3RvcmFnZSBQcm9wZXJ0aWVz
IGluIEZpbmXigJBHcmFpbiBIaWdo4oCQRW50cm9weSBSZWxheG9yIEZlcnJvZWxlY3RyaWMgQ2Vy
YW1pY3M8L3RpdGxlPjxzZWNvbmRhcnktdGl0bGU+QWR2YW5jZWQgRWxlY3Ryb25pYyBNYXRlcmlh
bHM8L3NlY29uZGFyeS10aXRsZT48L3RpdGxlcz48cGVyaW9kaWNhbD48ZnVsbC10aXRsZT5BZHZh
bmNlZCBFbGVjdHJvbmljIE1hdGVyaWFsczwvZnVsbC10aXRsZT48L3BlcmlvZGljYWw+PHZvbHVt
ZT44PC92b2x1bWU+PG51bWJlcj4xMTwvbnVtYmVyPjxkYXRlcz48eWVhcj4yMDIyPC95ZWFyPjwv
ZGF0ZXM+PGlzYm4+MjE5OS0xNjBYJiN4RDsyMTk5LTE2MFg8L2lzYm4+PHVybHM+PC91cmxzPjxl
bGVjdHJvbmljLXJlc291cmNlLW51bT4xMC4xMDAyL2FlbG0uMjAyMjAwNTAzPC9lbGVjdHJvbmlj
LXJlc291cmNlLW51bT48L3JlY29yZD48L0NpdGU+PENpdGU+PEF1dGhvcj5IdTwvQXV0aG9yPjxZ
ZWFyPjIwMjU8L1llYXI+PFJlY051bT40NzA8L1JlY051bT48cmVjb3JkPjxyZWMtbnVtYmVyPjQ3
MDwvcmVjLW51bWJlcj48Zm9yZWlnbi1rZXlzPjxrZXkgYXBwPSJFTiIgZGItaWQ9ImFmdnd3cmZz
cXY5YWZuZTU1ZDF2czBzb3NzYWZycjUwc2VkNSIgdGltZXN0YW1wPSIxNzQ3Mjk3NzY0Ij40NzA8
L2tleT48a2V5IGFwcD0iRU5XZWIiIGRiLWlkPSIiPjA8L2tleT48L2ZvcmVpZ24ta2V5cz48cmVm
LXR5cGUgbmFtZT0iSm91cm5hbCBBcnRpY2xlIj4xNzwvcmVmLXR5cGU+PGNvbnRyaWJ1dG9ycz48
YXV0aG9ycz48YXV0aG9yPkh1LCBKLjwvYXV0aG9yPjxhdXRob3I+WmhvdSwgWi48L2F1dGhvcj48
YXV0aG9yPkx2LCBMLjwvYXV0aG9yPjxhdXRob3I+WmhhbmcsIFcuPC9hdXRob3I+PGF1dGhvcj5D
aGVuLCBTLjwvYXV0aG9yPjxhdXRob3I+TGl1LCBKLjwvYXV0aG9yPjxhdXRob3I+TGksIFAuPC9h
dXRob3I+PGF1dGhvcj5MaXUsIE4uPC9hdXRob3I+PGF1dGhvcj5aZW5nLCBULjwvYXV0aG9yPjxh
dXRob3I+UGFuLCBaLjwvYXV0aG9yPjwvYXV0aG9ycz48L2NvbnRyaWJ1dG9ycz48YXV0aC1hZGRy
ZXNzPlNjaG9vbCBvZiBNYXRlcmlhbHMgU2NpZW5jZSBhbmQgQ2hlbWljYWwgRW5naW5lZXJpbmcs
IE5pbmdibyBVbml2ZXJzaXR5LCBOaW5nYm8sIFpoZWppYW5nLCAzMTUyMTEsIENoaW5hLiBwYW56
aG9uZ2JpbkBuYnUuZWR1LmNuLiYjeEQ7U2Nob29sIG9mIE1hdGVyaWFscyBTY2llbmNlIGFuZCBF
bmdpbmVlcmluZywgTGlhb2NoZW5nIFVuaXZlcnNpdHksIExpYW9jaGVuZywgU2hhbmRvbmcsIDI1
MjA1OSwgQ2hpbmEuJiN4RDtFbmdpbmVlcmluZyAmYW1wOyBUZWNobm9sb2d5IENlbnRlciBmb3Ig
QWVyb3NwYWNlIE1hdGVyaWFscywgV3V6aGVuIExhYm9yYXRvcnksIDkyNSBEYW9sZSBSb2FkLCBK
aWF4aW5nIDMxNDUwMCwgQ2hpbmEuIGxpdW5Ad3V6aGVubGFiLmNvbS4mI3hEO1NjaG9vbCBvZiBN
YXRlcmlhbHMgU2NpZW5jZSBhbmQgRW5naW5lZXJpbmcsIEppbmdkZXpoZW4gQ2VyYW1pYyBVbml2
ZXJzaXR5LCBKaW5nZGV6aGVuIDMzMzQwMywgQ2hpbmEuIHplbmd0YW8wNjI2QDEyNi5jb20uPC9h
dXRoLWFkZHJlc3M+PHRpdGxlcz48dGl0bGU+PHN0eWxlIGZhY2U9Im5vcm1hbCIgZm9udD0iZGVm
YXVsdCIgc2l6ZT0iMTAwJSI+QWNoaWV2aW5nIGV4Y2VwdGlvbmFsIGVuZXJneSBzdG9yYWdlIHBl
cmZvcm1hbmNlIGluIFBiSGZPPC9zdHlsZT48c3R5bGUgZmFjZT0ic3Vic2NyaXB0IiBmb250PSJk
ZWZhdWx0IiBzaXplPSIxMDAlIj4zPC9zdHlsZT48c3R5bGUgZmFjZT0ibm9ybWFsIiBmb250PSJk
ZWZhdWx0IiBzaXplPSIxMDAlIj4gYW50aWZlcnJvZWxlY3RyaWMgY2VyYW1pY3MgdGhyb3VnaCBk
ZWZlY3QgZW5naW5lZXJpbmcgZGVzaWduPC9zdHlsZT48L3RpdGxlPjxzZWNvbmRhcnktdGl0bGU+
TWF0ZXIgSG9yaXo8L3NlY29uZGFyeS10aXRsZT48L3RpdGxlcz48cGVyaW9kaWNhbD48ZnVsbC10
aXRsZT5NYXRlciBIb3JpejwvZnVsbC10aXRsZT48L3BlcmlvZGljYWw+PGVkaXRpb24+MjAyNS8w
Mi8xOTwvZWRpdGlvbj48ZGF0ZXM+PHllYXI+MjAyNTwveWVhcj48cHViLWRhdGVzPjxkYXRlPkZl
YiAxOTwvZGF0ZT48L3B1Yi1kYXRlcz48L2RhdGVzPjxpc2JuPjIwNTEtNjM1NSAoRWxlY3Ryb25p
YykmI3hEOzIwNTEtNjM0NyAoTGlua2luZyk8L2lzYm4+PGFjY2Vzc2lvbi1udW0+Mzk5Njc0NTY8
L2FjY2Vzc2lvbi1udW0+PHVybHM+PHJlbGF0ZWQtdXJscz48dXJsPmh0dHBzOi8vd3d3Lm5jYmku
bmxtLm5paC5nb3YvcHVibWVkLzM5OTY3NDU2PC91cmw+PC9yZWxhdGVkLXVybHM+PC91cmxzPjxl
bGVjdHJvbmljLXJlc291cmNlLW51bT4xMC4xMDM5L2Q0bWgwMTc4OGE8L2VsZWN0cm9uaWMtcmVz
b3VyY2UtbnVtPjwvcmVjb3JkPjwvQ2l0ZT48Q2l0ZT48QXV0aG9yPkxpdTwvQXV0aG9yPjxZZWFy
PjIwMjI8L1llYXI+PFJlY051bT40NzE8L1JlY051bT48cmVjb3JkPjxyZWMtbnVtYmVyPjQ3MTwv
cmVjLW51bWJlcj48Zm9yZWlnbi1rZXlzPjxrZXkgYXBwPSJFTiIgZGItaWQ9ImFmdnd3cmZzcXY5
YWZuZTU1ZDF2czBzb3NzYWZycjUwc2VkNSIgdGltZXN0YW1wPSIxNzQ3Mjk3NzY5Ij40NzE8L2tl
eT48a2V5IGFwcD0iRU5XZWIiIGRiLWlkPSIiPjA8L2tleT48L2ZvcmVpZ24ta2V5cz48cmVmLXR5
cGUgbmFtZT0iSm91cm5hbCBBcnRpY2xlIj4xNzwvcmVmLXR5cGU+PGNvbnRyaWJ1dG9ycz48YXV0
aG9ycz48YXV0aG9yPkxpdSwgWGlhb2h1aTwvYXV0aG9yPjxhdXRob3I+WWFuZywgVG9uZ3Fpbmc8
L2F1dGhvcj48YXV0aG9yPkdvbmcsIFdlaXBpbmc8L2F1dGhvcj48L2F1dGhvcnM+PC9jb250cmli
dXRvcnM+PHRpdGxlcz48dGl0bGU+PHN0eWxlIGZhY2U9Im5vcm1hbCIgZm9udD0iZGVmYXVsdCIg
c2l6ZT0iMTAwJSI+QWNoaWV2aW5nIHVsdHJhaGlnaCBlbmVyZ3ktc3RvcmFnZSBjYXBhYmlsaXR5
IGluIFBiWnJPPC9zdHlsZT48c3R5bGUgZmFjZT0ic3Vic2NyaXB0IiBmb250PSJkZWZhdWx0IiBz
aXplPSIxMDAlIj4zPC9zdHlsZT48c3R5bGUgZmFjZT0ibm9ybWFsIiBmb250PSJkZWZhdWx0IiBz
aXplPSIxMDAlIj4tYmFzZWQgYW50aWZlcnJvZWxlY3RyaWMgY2FwYWNpdG9ycyBiYXNlZCBvbiBv
cHRpbWl6YXRpb24gb2YgcHJvcGVydHkgcGFyYW1ldGVyczwvc3R5bGU+PC90aXRsZT48c2Vjb25k
YXJ5LXRpdGxlPkpvdXJuYWwgb2YgTWF0ZXJpYWxzIENoZW1pc3RyeSBBPC9zZWNvbmRhcnktdGl0
bGU+PC90aXRsZXM+PHBlcmlvZGljYWw+PGZ1bGwtdGl0bGU+Sm91cm5hbCBvZiBNYXRlcmlhbHMg
Q2hlbWlzdHJ5IEE8L2Z1bGwtdGl0bGU+PC9wZXJpb2RpY2FsPjxwYWdlcz40MTM3LTQxNDU8L3Bh
Z2VzPjx2b2x1bWU+MTA8L3ZvbHVtZT48bnVtYmVyPjg8L251bWJlcj48c2VjdGlvbj40MTM3PC9z
ZWN0aW9uPjxkYXRlcz48eWVhcj4yMDIyPC95ZWFyPjwvZGF0ZXM+PGlzYm4+MjA1MC03NDg4JiN4
RDsyMDUwLTc0OTY8L2lzYm4+PHVybHM+PC91cmxzPjxlbGVjdHJvbmljLXJlc291cmNlLW51bT4x
MC4xMDM5L2QxdGEwODE2N2U8L2VsZWN0cm9uaWMtcmVzb3VyY2UtbnVtPjwvcmVjb3JkPjwvQ2l0
ZT48Q2l0ZT48QXV0aG9yPllhbjwvQXV0aG9yPjxZZWFyPjIwMjI8L1llYXI+PFJlY051bT40Nzc8
L1JlY051bT48cmVjb3JkPjxyZWMtbnVtYmVyPjQ3NzwvcmVjLW51bWJlcj48Zm9yZWlnbi1rZXlz
PjxrZXkgYXBwPSJFTiIgZGItaWQ9ImFmdnd3cmZzcXY5YWZuZTU1ZDF2czBzb3NzYWZycjUwc2Vk
NSIgdGltZXN0YW1wPSIxNzQ3Mjk3ODc1Ij40Nzc8L2tleT48a2V5IGFwcD0iRU5XZWIiIGRiLWlk
PSIiPjA8L2tleT48L2ZvcmVpZ24ta2V5cz48cmVmLXR5cGUgbmFtZT0iSm91cm5hbCBBcnRpY2xl
Ij4xNzwvcmVmLXR5cGU+PGNvbnRyaWJ1dG9ycz48YXV0aG9ycz48YXV0aG9yPllhbiwgRi48L2F1
dGhvcj48YXV0aG9yPkJhaSwgSC48L2F1dGhvcj48YXV0aG9yPkdlLCBHLjwvYXV0aG9yPjxhdXRo
b3I+TGluLCBKLjwvYXV0aG9yPjxhdXRob3I+Wmh1LCBLLjwvYXV0aG9yPjxhdXRob3I+TGksIEcu
PC9hdXRob3I+PGF1dGhvcj5RaWFuLCBKLjwvYXV0aG9yPjxhdXRob3I+U2hlbiwgQi48L2F1dGhv
cj48YXV0aG9yPlpoYWksIEouPC9hdXRob3I+PGF1dGhvcj5MaXUsIFouPC9hdXRob3I+PC9hdXRo
b3JzPjwvY29udHJpYnV0b3JzPjxhdXRoLWFkZHJlc3M+U2hhbmdoYWkgS2V5IExhYm9yYXRvcnkg
Zm9yIFImYW1wO0QgYW5kIEFwcGxpY2F0aW9uIG9mIE1ldGFsbGljIEZ1bmN0aW9uYWwgTWF0ZXJp
YWxzLCBGdW5jdGlvbmFsIE1hdGVyaWFscyBSZXNlYXJjaCBMYWJvcmF0b3J5LCBTY2hvb2wgb2Yg
TWF0ZXJpYWxzIFNjaWVuY2UgYW5kIEVuZ2luZWVyaW5nLCBUb25namkgVW5pdmVyc2l0eSwgU2hh
bmdoYWksIDIwMTgwNCwgQ2hpbmEuJiN4RDtLZXkgTGFib3JhdG9yeSBvZiBJbm9yZ2FuaWMgRnVu
Y3Rpb25hbCBNYXRlcmlhbHMgYW5kIERldmljZXMsIFNoYW5naGFpIEluc3RpdHV0ZSBvZiBDZXJh
bWljcywgQ2hpbmVzZSBBY2FkZW15IG9mIFNjaWVuY2VzLCBTaGFuZ2hhaSwgMjAxODk5LCBDaGlu
YS48L2F1dGgtYWRkcmVzcz48dGl0bGVzPjx0aXRsZT5Cb29zdGluZyBFbmVyZ3kgU3RvcmFnZSBQ
ZXJmb3JtYW5jZSBvZiBMZWFkLUZyZWUgQ2VyYW1pY3MgdmlhIExheWVyZWQgU3RydWN0dXJlIE9w
dGltaXphdGlvbiBTdHJhdGVneTwvdGl0bGU+PHNlY29uZGFyeS10aXRsZT5TbWFsbDwvc2Vjb25k
YXJ5LXRpdGxlPjwvdGl0bGVzPjxwZXJpb2RpY2FsPjxmdWxsLXRpdGxlPlNtYWxsPC9mdWxsLXRp
dGxlPjxhYmJyLTE+U21hbGw8L2FiYnItMT48L3BlcmlvZGljYWw+PHBhZ2VzPmUyMjAyNTc1PC9w
YWdlcz48dm9sdW1lPjE4PC92b2x1bWU+PG51bWJlcj4zNDwvbnVtYmVyPjxlZGl0aW9uPjIwMjIv
MDgvMDE8L2VkaXRpb24+PGtleXdvcmRzPjxrZXl3b3JkPmVuZXJneSBkZW5zaXR5PC9rZXl3b3Jk
PjxrZXl3b3JkPmxheWVyZWQgc3RydWN0dXJlczwva2V5d29yZD48a2V5d29yZD5sZWFkLWZyZWUg
Y2VyYW1pY3M8L2tleXdvcmQ+PGtleXdvcmQ+cG93ZXIgZGVuc2l0eTwva2V5d29yZD48a2V5d29y
ZD5zdGFiaWxpdHkgb2YgZW5lcmd5IHN0b3JhZ2UgcGVyZm9ybWFuY2U8L2tleXdvcmQ+PC9rZXl3
b3Jkcz48ZGF0ZXM+PHllYXI+MjAyMjwveWVhcj48cHViLWRhdGVzPjxkYXRlPkF1ZzwvZGF0ZT48
L3B1Yi1kYXRlcz48L2RhdGVzPjxpc2JuPjE2MTMtNjgyOSAoRWxlY3Ryb25pYykmI3hEOzE2MTMt
NjgxMCAoTGlua2luZyk8L2lzYm4+PGFjY2Vzc2lvbi1udW0+MzU5MDgxNjA8L2FjY2Vzc2lvbi1u
dW0+PHVybHM+PHJlbGF0ZWQtdXJscz48dXJsPmh0dHBzOi8vd3d3Lm5jYmkubmxtLm5paC5nb3Yv
cHVibWVkLzM1OTA4MTYwPC91cmw+PC9yZWxhdGVkLXVybHM+PC91cmxzPjxlbGVjdHJvbmljLXJl
c291cmNlLW51bT4xMC4xMDAyL3NtbGwuMjAyMjAyNTc1PC9lbGVjdHJvbmljLXJlc291cmNlLW51
bT48L3JlY29yZD48L0NpdGU+PENpdGU+PEF1dGhvcj5ZYW48L0F1dGhvcj48WWVhcj4yMDIyPC9Z
ZWFyPjxSZWNOdW0+NDgyPC9SZWNOdW0+PHJlY29yZD48cmVjLW51bWJlcj40ODI8L3JlYy1udW1i
ZXI+PGZvcmVpZ24ta2V5cz48a2V5IGFwcD0iRU4iIGRiLWlkPSJhZnZ3d3Jmc3F2OWFmbmU1NWQx
dnMwc29zc2FmcnI1MHNlZDUiIHRpbWVzdGFtcD0iMTc0NzI5Nzg5OCI+NDgyPC9rZXk+PGtleSBh
cHA9IkVOV2ViIiBkYi1pZD0iIj4wPC9rZXk+PC9mb3JlaWduLWtleXM+PHJlZi10eXBlIG5hbWU9
IkpvdXJuYWwgQXJ0aWNsZSI+MTc8L3JlZi10eXBlPjxjb250cmlidXRvcnM+PGF1dGhvcnM+PGF1
dGhvcj5ZYW4sIEYuPC9hdXRob3I+PGF1dGhvcj5CYWksIEguPC9hdXRob3I+PGF1dGhvcj5HZSwg
Ry48L2F1dGhvcj48YXV0aG9yPkxpbiwgSi48L2F1dGhvcj48YXV0aG9yPlNoaSwgQy48L2F1dGhv
cj48YXV0aG9yPlpodSwgSy48L2F1dGhvcj48YXV0aG9yPlNoZW4sIEIuPC9hdXRob3I+PGF1dGhv
cj5aaGFpLCBKLjwvYXV0aG9yPjxhdXRob3I+WmhhbmcsIFMuPC9hdXRob3I+PC9hdXRob3JzPjwv
Y29udHJpYnV0b3JzPjxhdXRoLWFkZHJlc3M+U2hhbmdoYWkgS2V5IExhYm9yYXRvcnkgZm9yIFIm
YW1wO0QgYW5kIEFwcGxpY2F0aW9uIG9mIE1ldGFsbGljIEZ1bmN0aW9uYWwgTWF0ZXJpYWxzLCBG
dW5jdGlvbmFsIE1hdGVyaWFscyBSZXNlYXJjaCBMYWJvcmF0b3J5LCBTY2hvb2wgb2YgTWF0ZXJp
YWxzIFNjaWVuY2UgYW5kIEVuZ2luZWVyaW5nLCBUb25namkgVW5pdmVyc2l0eSwgU2hhbmdoYWks
IDIwMTgwNCwgQ2hpbmEuJiN4RDtJbnN0aXR1dGUgZm9yIFN1cGVyY29uZHVjdGluZyBhbmQgRWxl
Y3Ryb25pYyBNYXRlcmlhbHMsIEF1c3RyYWxpYW4gSW5zdGl0dXRlIG9mIElubm92YXRpdmUgTWF0
ZXJpYWxzLCBVbml2ZXJzaXR5IG9mIFdvbGxvbmdvbmcsIFdvbGxvbmdvbmcsIE5ldyBTb3V0aCBX
YWxlcywgMjUwMCwgQXVzdHJhbGlhLjwvYXV0aC1hZGRyZXNzPjx0aXRsZXM+PHRpdGxlPjxzdHls
ZSBmYWNlPSJub3JtYWwiIGZvbnQ9ImRlZmF1bHQiIHNpemU9IjEwMCUiPkNvbXBvc2l0aW9uIGFu
ZCBTdHJ1Y3R1cmUgT3B0aW1pemVkIEJpRmVPPC9zdHlsZT48c3R5bGUgZmFjZT0ic3Vic2NyaXB0
IiBmb250PSJkZWZhdWx0IiBzaXplPSIxMDAlIj4zPC9zdHlsZT48c3R5bGUgZmFjZT0ibm9ybWFs
IiBmb250PSJkZWZhdWx0IiBzaXplPSIxMDAlIj4gLVNyVGlPPC9zdHlsZT48c3R5bGUgZmFjZT0i
c3Vic2NyaXB0IiBmb250PSJkZWZhdWx0IiBzaXplPSIxMDAlIj4zIDwvc3R5bGU+PHN0eWxlIGZh
Y2U9Im5vcm1hbCIgZm9udD0iZGVmYXVsdCIgc2l6ZT0iMTAwJSI+TGVhZC1GcmVlIENlcmFtaWNz
IHdpdGggVWx0cmFoaWdoIEVuZXJneSBTdG9yYWdlIFBlcmZvcm1hbmNlPC9zdHlsZT48L3RpdGxl
PjxzZWNvbmRhcnktdGl0bGU+U21hbGw8L3NlY29uZGFyeS10aXRsZT48L3RpdGxlcz48cGVyaW9k
aWNhbD48ZnVsbC10aXRsZT5TbWFsbDwvZnVsbC10aXRsZT48YWJici0xPlNtYWxsPC9hYmJyLTE+
PC9wZXJpb2RpY2FsPjxwYWdlcz5lMjEwNjUxNTwvcGFnZXM+PHZvbHVtZT4xODwvdm9sdW1lPjxu
dW1iZXI+MTA8L251bWJlcj48ZWRpdGlvbj4yMDIyLzAxLzE2PC9lZGl0aW9uPjxrZXl3b3Jkcz48
a2V5d29yZD5CaUZlTyAzLVNyVGlPIDM8L2tleXdvcmQ+PGtleXdvcmQ+ZGllbGVjdHJpYyBjYXBh
Y2l0b3JzPC9rZXl3b3JkPjxrZXl3b3JkPmVuZXJneSBzdG9yYWdlPC9rZXl3b3JkPjxrZXl3b3Jk
PmxlYWQtZnJlZSBjZXJhbWljczwva2V5d29yZD48a2V5d29yZD5wb3dlciBkZW5zaXR5PC9rZXl3
b3JkPjwva2V5d29yZHM+PGRhdGVzPjx5ZWFyPjIwMjI8L3llYXI+PHB1Yi1kYXRlcz48ZGF0ZT5N
YXI8L2RhdGU+PC9wdWItZGF0ZXM+PC9kYXRlcz48aXNibj4xNjEzLTY4MjkgKEVsZWN0cm9uaWMp
JiN4RDsxNjEzLTY4MTAgKExpbmtpbmcpPC9pc2JuPjxhY2Nlc3Npb24tbnVtPjM1MDMyMDkyPC9h
Y2Nlc3Npb24tbnVtPjx1cmxzPjxyZWxhdGVkLXVybHM+PHVybD5odHRwczovL3d3dy5uY2JpLm5s
bS5uaWguZ292L3B1Ym1lZC8zNTAzMjA5MjwvdXJsPjwvcmVsYXRlZC11cmxzPjwvdXJscz48ZWxl
Y3Ryb25pYy1yZXNvdXJjZS1udW0+MTAuMTAwMi9zbWxsLjIwMjEwNjUxNTwvZWxlY3Ryb25pYy1y
ZXNvdXJjZS1udW0+PC9yZWNvcmQ+PC9DaXRlPjxDaXRlPjxBdXRob3I+Smlhbmc8L0F1dGhvcj48
WWVhcj4yMDIzPC9ZZWFyPjxSZWNOdW0+Mzc4PC9SZWNOdW0+PHJlY29yZD48cmVjLW51bWJlcj4z
Nzg8L3JlYy1udW1iZXI+PGZvcmVpZ24ta2V5cz48a2V5IGFwcD0iRU4iIGRiLWlkPSJhZnZ3d3Jm
c3F2OWFmbmU1NWQxdnMwc29zc2FmcnI1MHNlZDUiIHRpbWVzdGFtcD0iMTczNDMyMzU5MSI+Mzc4
PC9rZXk+PGtleSBhcHA9IkVOV2ViIiBkYi1pZD0iIj4wPC9rZXk+PC9mb3JlaWduLWtleXM+PHJl
Zi10eXBlIG5hbWU9IkpvdXJuYWwgQXJ0aWNsZSI+MTc8L3JlZi10eXBlPjxjb250cmlidXRvcnM+
PGF1dGhvcnM+PGF1dGhvcj5KaWFuZywgU2h1bnNodW48L2F1dGhvcj48YXV0aG9yPlpoYW5nLCBK
aTwvYXV0aG9yPjxhdXRob3I+V2FuZywgSmlhamlhPC9hdXRob3I+PGF1dGhvcj5XYW5nLCBTaHVo
YW88L2F1dGhvcj48YXV0aG9yPldhbmcsIEppbmc8L2F1dGhvcj48YXV0aG9yPldhbmcsIFlhb2pp
bjwvYXV0aG9yPjwvYXV0aG9ycz48L2NvbnRyaWJ1dG9ycz48dGl0bGVzPjx0aXRsZT48c3R5bGUg
ZmFjZT0ibm9ybWFsIiBmb250PSJkZWZhdWx0IiBzaXplPSIxMDAlIj5EZWxheWVkIHBoYXNlIHN3
aXRjaGluZyBmaWVsZCBhbmQgaW1wcm92ZWQgY2FwYWNpdGl2ZSBlbmVyZ3kgc3RvcmFnZSBpbiBD
YTwvc3R5bGU+PHN0eWxlIGZhY2U9InN1cGVyc2NyaXB0IiBmb250PSJkZWZhdWx0IiBzaXplPSIx
MDAlIj4yKzwvc3R5bGU+PHN0eWxlIGZhY2U9Im5vcm1hbCIgZm9udD0iZGVmYXVsdCIgc2l6ZT0i
MTAwJSI+LW1vZGlmaWVkIChQYixMYSkoWnIsU24pTzwvc3R5bGU+PHN0eWxlIGZhY2U9InN1YnNj
cmlwdCIgZm9udD0iZGVmYXVsdCIgc2l6ZT0iMTAwJSI+Mzwvc3R5bGU+PHN0eWxlIGZhY2U9Im5v
cm1hbCIgZm9udD0iZGVmYXVsdCIgc2l6ZT0iMTAwJSI+IGFudGlmZXJyb2VsZWN0cmljIGNlcmFt
aWNzPC9zdHlsZT48L3RpdGxlPjxzZWNvbmRhcnktdGl0bGU+U2NyaXB0YSBNYXRlcmlhbGlhPC9z
ZWNvbmRhcnktdGl0bGU+PC90aXRsZXM+PHBlcmlvZGljYWw+PGZ1bGwtdGl0bGU+U2NyaXB0YSBN
YXRlcmlhbGlhPC9mdWxsLXRpdGxlPjwvcGVyaW9kaWNhbD48cGFnZXM+MTE1NjAyPC9wYWdlcz48
dm9sdW1lPjIzNTwvdm9sdW1lPjxudW1iZXI+MTM1OS02NDYyPC9udW1iZXI+PHNlY3Rpb24+MTE1
NjAyPC9zZWN0aW9uPjxkYXRlcz48eWVhcj4yMDIzPC95ZWFyPjwvZGF0ZXM+PGlzYm4+MTM1OTY0
NjI8L2lzYm4+PHVybHM+PC91cmxzPjxlbGVjdHJvbmljLXJlc291cmNlLW51bT4xMC4xMDE2L2ou
c2NyaXB0YW1hdC4yMDIzLjExNTYwMjwvZWxlY3Ryb25pYy1yZXNvdXJjZS1udW0+PC9yZWNvcmQ+
PC9DaXRlPjxDaXRlPjxBdXRob3I+WmhvdTwvQXV0aG9yPjxZZWFyPjIwMjU8L1llYXI+PFJlY051
bT40MzY8L1JlY051bT48cmVjb3JkPjxyZWMtbnVtYmVyPjQzNjwvcmVjLW51bWJlcj48Zm9yZWln
bi1rZXlzPjxrZXkgYXBwPSJFTiIgZGItaWQ9ImFmdnd3cmZzcXY5YWZuZTU1ZDF2czBzb3NzYWZy
cjUwc2VkNSIgdGltZXN0YW1wPSIxNzQ3MjE0Mjg4Ij40MzY8L2tleT48a2V5IGFwcD0iRU5XZWIi
IGRiLWlkPSIiPjA8L2tleT48L2ZvcmVpZ24ta2V5cz48cmVmLXR5cGUgbmFtZT0iSm91cm5hbCBB
cnRpY2xlIj4xNzwvcmVmLXR5cGU+PGNvbnRyaWJ1dG9ycz48YXV0aG9ycz48YXV0aG9yPlpob3Us
IFlvbmd4aWFvPC9hdXRob3I+PGF1dGhvcj5aaGFuZywgVGlhbmZ1PC9hdXRob3I+PGF1dGhvcj5D
aGVuLCBMaWFuZzwvYXV0aG9yPjxhdXRob3I+WXUsIEh1aWZlbjwvYXV0aG9yPjxhdXRob3I+V2Fu
ZywgUnVpeXU8L2F1dGhvcj48YXV0aG9yPlpoYW5nLCBIYW88L2F1dGhvcj48YXV0aG9yPld1LCBK
aWU8L2F1dGhvcj48YXV0aG9yPkRlbmcsIFNoaXFpbmc8L2F1dGhvcj48YXV0aG9yPlFpLCBIZTwv
YXV0aG9yPjxhdXRob3I+WmhvdSwgQ2hhbmc8L2F1dGhvcj48YXV0aG9yPkNoZW4sIEp1bjwvYXV0
aG9yPjwvYXV0aG9ycz48L2NvbnRyaWJ1dG9ycz48dGl0bGVzPjx0aXRsZT5EZXNpZ24gb2YgYW50
aWZlcnJvZWxlY3RyaWMgcG9sYXJpemF0aW9uIGNvbmZpZ3VyYXRpb24gZm9yIHVsdHJhaGlnaCBj
YXBhY2l0aXZlIGVuZXJneSBzdG9yYWdlIHZpYSBpbmNyZWFzaW5nIGVudHJvcHk8L3RpdGxlPjxz
ZWNvbmRhcnktdGl0bGU+TmF0dXJlIENvbW11bmljYXRpb25zPC9zZWNvbmRhcnktdGl0bGU+PC90
aXRsZXM+PHBlcmlvZGljYWw+PGZ1bGwtdGl0bGU+TmF0dXJlIENvbW11bmljYXRpb25zPC9mdWxs
LXRpdGxlPjxhYmJyLTE+TmF0IENvbW11bjwvYWJici0xPjwvcGVyaW9kaWNhbD48dm9sdW1lPjE2
PC92b2x1bWU+PG51bWJlcj4xPC9udW1iZXI+PGRhdGVzPjx5ZWFyPjIwMjU8L3llYXI+PC9kYXRl
cz48aXNibj4yMDQxLTE3MjM8L2lzYm4+PHVybHM+PC91cmxzPjxlbGVjdHJvbmljLXJlc291cmNl
LW51bT4xMC4xMDM4L3M0MTQ2Ny0wMjUtNTYxOTQtMTwvZWxlY3Ryb25pYy1yZXNvdXJjZS1udW0+
PC9yZWNvcmQ+PC9DaXRlPjxDaXRlPjxBdXRob3I+TGk8L0F1dGhvcj48WWVhcj4yMDIzPC9ZZWFy
PjxSZWNOdW0+MjQ3PC9SZWNOdW0+PHJlY29yZD48cmVjLW51bWJlcj4yNDc8L3JlYy1udW1iZXI+
PGZvcmVpZ24ta2V5cz48a2V5IGFwcD0iRU4iIGRiLWlkPSJhZnZ3d3Jmc3F2OWFmbmU1NWQxdnMw
c29zc2FmcnI1MHNlZDUiIHRpbWVzdGFtcD0iMTY5NzE3NzE3NSI+MjQ3PC9rZXk+PC9mb3JlaWdu
LWtleXM+PHJlZi10eXBlIG5hbWU9IkpvdXJuYWwgQXJ0aWNsZSI+MTc8L3JlZi10eXBlPjxjb250
cmlidXRvcnM+PGF1dGhvcnM+PGF1dGhvcj5MaSwgQy4gSi48L2F1dGhvcj48YXV0aG9yPllhbywg
TS4gVy48L2F1dGhvcj48YXV0aG9yPllhbywgWC48L2F1dGhvcj48L2F1dGhvcnM+PC9jb250cmli
dXRvcnM+PHRpdGxlcz48dGl0bGU+PHN0eWxlIGZhY2U9Im5vcm1hbCIgZm9udD0iZGVmYXVsdCIg
c2l6ZT0iMTAwJSI+QW4gZWZmZWN0aXZlIHN0cmF0ZWd5IGZvciBlbmhhbmNpbmcgZW5lcmd5IHN0
b3JhZ2UgZGVuc2l0eSBpbiAoUGI8L3N0eWxlPjxzdHlsZSBmYWNlPSJzdWJzY3JpcHQiIGZvbnQ9
ImRlZmF1bHQiIHNpemU9IjEwMCUiPjEtMS41PC9zdHlsZT48c3R5bGUgZmFjZT0iaXRhbGljIHN1
YnNjcmlwdCIgZm9udD0iZGVmYXVsdCIgc2l6ZT0iMTAwJSI+eDwvc3R5bGU+PHN0eWxlIGZhY2U9
Im5vcm1hbCIgZm9udD0iZGVmYXVsdCIgc2l6ZT0iMTAwJSI+R2Q8L3N0eWxlPjxzdHlsZSBmYWNl
PSJpdGFsaWMgc3Vic2NyaXB0IiBmb250PSJkZWZhdWx0IiBzaXplPSIxMDAlIj54PC9zdHlsZT48
c3R5bGUgZmFjZT0ibm9ybWFsIiBmb250PSJkZWZhdWx0IiBzaXplPSIxMDAlIj4pKFpyPC9zdHls
ZT48c3R5bGUgZmFjZT0ic3Vic2NyaXB0IiBmb250PSJkZWZhdWx0IiBzaXplPSIxMDAlIj4wLjg3
PC9zdHlsZT48c3R5bGUgZmFjZT0ibm9ybWFsIiBmb250PSJkZWZhdWx0IiBzaXplPSIxMDAlIj5T
bjwvc3R5bGU+PHN0eWxlIGZhY2U9InN1YnNjcmlwdCIgZm9udD0iZGVmYXVsdCIgc2l6ZT0iMTAw
JSI+MC4xMjwvc3R5bGU+PHN0eWxlIGZhY2U9Im5vcm1hbCIgZm9udD0iZGVmYXVsdCIgc2l6ZT0i
MTAwJSI+VGk8L3N0eWxlPjxzdHlsZSBmYWNlPSJzdWJzY3JpcHQiIGZvbnQ9ImRlZmF1bHQiIHNp
emU9IjEwMCUiPjAuMDE8L3N0eWxlPjxzdHlsZSBmYWNlPSJub3JtYWwiIGZvbnQ9ImRlZmF1bHQi
IHNpemU9IjEwMCUiPilPPC9zdHlsZT48c3R5bGUgZmFjZT0ic3Vic2NyaXB0IiBmb250PSJkZWZh
dWx0IiBzaXplPSIxMDAlIj4zIDwvc3R5bGU+PHN0eWxlIGZhY2U9Im5vcm1hbCIgZm9udD0iZGVm
YXVsdCIgc2l6ZT0iMTAwJSI+YW50aWZlcnJvZWxlY3RyaWMgY2VyYW1pY3M8L3N0eWxlPjwvdGl0
bGU+PHNlY29uZGFyeS10aXRsZT5Kb3VybmFsIG9mIE1hdGVyaWFscyBDaGVtaXN0cnkgQTwvc2Vj
b25kYXJ5LXRpdGxlPjwvdGl0bGVzPjxwZXJpb2RpY2FsPjxmdWxsLXRpdGxlPkpvdXJuYWwgb2Yg
TWF0ZXJpYWxzIENoZW1pc3RyeSBBPC9mdWxsLXRpdGxlPjwvcGVyaW9kaWNhbD48cGFnZXM+MTg2
ODktMTg3MDE8L3BhZ2VzPjx2b2x1bWU+MTE8L3ZvbHVtZT48bnVtYmVyPjM1PC9udW1iZXI+PGRh
dGVzPjx5ZWFyPjIwMjM8L3llYXI+PHB1Yi1kYXRlcz48ZGF0ZT5TZXA8L2RhdGU+PC9wdWItZGF0
ZXM+PC9kYXRlcz48aXNibj4yMDUwLTc0ODg8L2lzYm4+PGFjY2Vzc2lvbi1udW0+V09TOjAwMTA0
NDYzNTMwMDAwMTwvYWNjZXNzaW9uLW51bT48dXJscz48cmVsYXRlZC11cmxzPjx1cmw+PHN0eWxl
IGZhY2U9InVuZGVybGluZSIgZm9udD0iZGVmYXVsdCIgc2l6ZT0iMTAwJSI+Jmx0O0dvIHRvIElT
SSZndDs6Ly9XT1M6MDAxMDQ0NjM1MzAwMDAxPC9zdHlsZT48L3VybD48L3JlbGF0ZWQtdXJscz48
L3VybHM+PGVsZWN0cm9uaWMtcmVzb3VyY2UtbnVtPjEwLjEwMzkvZDN0YTAzNDkxZzwvZWxlY3Ry
b25pYy1yZXNvdXJjZS1udW0+PC9yZWNvcmQ+PC9DaXRlPjxDaXRlPjxBdXRob3I+WmhvdTwvQXV0
aG9yPjxZZWFyPjIwMjQ8L1llYXI+PFJlY051bT4zNzU8L1JlY051bT48cmVjb3JkPjxyZWMtbnVt
YmVyPjM3NTwvcmVjLW51bWJlcj48Zm9yZWlnbi1rZXlzPjxrZXkgYXBwPSJFTiIgZGItaWQ9ImFm
dnd3cmZzcXY5YWZuZTU1ZDF2czBzb3NzYWZycjUwc2VkNSIgdGltZXN0YW1wPSIxNzM0MzIzMDgw
Ij4zNzU8L2tleT48a2V5IGFwcD0iRU5XZWIiIGRiLWlkPSIiPjA8L2tleT48L2ZvcmVpZ24ta2V5
cz48cmVmLXR5cGUgbmFtZT0iSm91cm5hbCBBcnRpY2xlIj4xNzwvcmVmLXR5cGU+PGNvbnRyaWJ1
dG9ycz48YXV0aG9ycz48YXV0aG9yPlpob3UsIEppYW48L2F1dGhvcj48YXV0aG9yPlh1LCBaaXNo
ZW5nPC9hdXRob3I+PGF1dGhvcj5ZYW5nLCBIdWlsaW48L2F1dGhvcj48YXV0aG9yPkNodSwgTGlt
aW48L2F1dGhvcj48YXV0aG9yPkNoZW4sIExpbWluZzwvYXV0aG9yPjxhdXRob3I+TGksIEhhbmdy
ZW48L2F1dGhvcj48YXV0aG9yPkRpbmcsIEppYW54aWFuZzwvYXV0aG9yPjxhdXRob3I+UmFuLCBT
b25nbGluPC9hdXRob3I+PGF1dGhvcj5TdW4sIFpoZW5nbWluZzwvYXV0aG9yPjxhdXRob3I+SGFv
LCBYaWhvbmc8L2F1dGhvcj48L2F1dGhvcnM+PC9jb250cmlidXRvcnM+PHRpdGxlcz48dGl0bGU+
RXhjZWxsZW50IGVuZXJneSBzdG9yYWdlIHBlcmZvcm1hbmNlIG9mIGxlYWQtYmFzZWQgYW50aWZl
cnJvZWxlY3RyaWMgY2VyYW1pY3MgdmlhIGVuaGFuY2luZyBkaWVsZWN0cmljIGJyZWFrZG93biBt
ZWNoYW5pc208L3RpdGxlPjxzZWNvbmRhcnktdGl0bGU+Q2hlbWljYWwgRW5naW5lZXJpbmcgSm91
cm5hbDwvc2Vjb25kYXJ5LXRpdGxlPjwvdGl0bGVzPjxwZXJpb2RpY2FsPjxmdWxsLXRpdGxlPkNo
ZW1pY2FsIEVuZ2luZWVyaW5nIEpvdXJuYWw8L2Z1bGwtdGl0bGU+PGFiYnItMT5DaGVtIEVuZyBK
PC9hYmJyLTE+PC9wZXJpb2RpY2FsPjxwYWdlcz4xNTA0NzY8L3BhZ2VzPjx2b2x1bWU+NDg3PC92
b2x1bWU+PHNlY3Rpb24+MTUwNDc2PC9zZWN0aW9uPjxkYXRlcz48eWVhcj4yMDI0PC95ZWFyPjwv
ZGF0ZXM+PGlzYm4+MTM4NS04OTQ3PC9pc2JuPjx1cmxzPjwvdXJscz48ZWxlY3Ryb25pYy1yZXNv
dXJjZS1udW0+MTAuMTAxNi9qLmNlai4yMDI0LjE1MDQ3NjwvZWxlY3Ryb25pYy1yZXNvdXJjZS1u
dW0+PC9yZWNvcmQ+PC9DaXRlPjxDaXRlPjxBdXRob3I+Q2hhaTwvQXV0aG9yPjxZZWFyPjIwMjU8
L1llYXI+PFJlY051bT40NzM8L1JlY051bT48cmVjb3JkPjxyZWMtbnVtYmVyPjQ3MzwvcmVjLW51
bWJlcj48Zm9yZWlnbi1rZXlzPjxrZXkgYXBwPSJFTiIgZGItaWQ9ImFmdnd3cmZzcXY5YWZuZTU1
ZDF2czBzb3NzYWZycjUwc2VkNSIgdGltZXN0YW1wPSIxNzQ3Mjk3ODUxIj40NzM8L2tleT48a2V5
IGFwcD0iRU5XZWIiIGRiLWlkPSIiPjA8L2tleT48L2ZvcmVpZ24ta2V5cz48cmVmLXR5cGUgbmFt
ZT0iSm91cm5hbCBBcnRpY2xlIj4xNzwvcmVmLXR5cGU+PGNvbnRyaWJ1dG9ycz48YXV0aG9ycz48
YXV0aG9yPkNoYWksIFEuPC9hdXRob3I+PGF1dGhvcj5MaXUsIFouPC9hdXRob3I+PGF1dGhvcj5E
ZW5nLCBaLjwvYXV0aG9yPjxhdXRob3I+UGVuZywgWi48L2F1dGhvcj48YXV0aG9yPkNoYW8sIFgu
PC9hdXRob3I+PGF1dGhvcj5MdSwgSi48L2F1dGhvcj48YXV0aG9yPkh1YW5nLCBILjwvYXV0aG9y
PjxhdXRob3I+WmhhbmcsIFMuPC9hdXRob3I+PGF1dGhvcj5ZYW5nLCBaLjwvYXV0aG9yPjwvYXV0
aG9ycz48L2NvbnRyaWJ1dG9ycz48YXV0aC1hZGRyZXNzPlNjaG9vbCBvZiBNYXRlcmlhbHMgU2Np
ZW5jZSBhbmQgRW5naW5lZXJpbmcsIFNoYWFueGkgTm9ybWFsIFVuaXZlcnNpdHksIFhpJmFwb3M7
YW4sIENoaW5hLiYjeEQ7U2Nob29sIG9mIE1hdGVyaWFscyBTY2llbmNlIGFuZCBFbmdpbmVlcmlu
ZywgQmVpamluZyBJbnN0aXR1dGUgb2YgVGVjaG5vbG9neSwgQmVpamluZywgQ2hpbmEuJiN4RDtT
Y2hvb2wgb2YgUGh5c2ljcyBhbmQgSW5mb3JtYXRpb24gVGVjaG5vbG9neSwgU2hhYW54aSBOb3Jt
YWwgVW5pdmVyc2l0eSwgWGkmYXBvczthbiwgQ2hpbmEuJiN4RDtTY2hvb2wgb2YgUGh5c2ljcyBh
bmQgSW5mb3JtYXRpb24gVGVjaG5vbG9neSwgU2hhYW54aSBOb3JtYWwgVW5pdmVyc2l0eSwgWGkm
YXBvczthbiwgQ2hpbmEuIGpibHUxMEBzbm51LmVkdS5jbi4mI3hEO1NjaG9vbCBvZiBNYXRlcmlh
bHMgU2NpZW5jZSBhbmQgRW5naW5lZXJpbmcsIEJlaWppbmcgSW5zdGl0dXRlIG9mIFRlY2hub2xv
Z3ksIEJlaWppbmcsIENoaW5hLiBoYmh1YW5nQGJpdC5lZHUuY24uJiN4RDtJbnN0aXR1dGUgZm9y
IFN1cGVyY29uZHVjdGluZyBhbmQgRWxlY3Ryb25pYyBNYXRlcmlhbHMsIFVuaXZlcnNpdHkgb2Yg
V29sbG9uZ29uZywgV29sbG9uZ29uZywgTlNXLCBBdXN0cmFsaWEuIHNodWp1bkB1b3cuZWR1LmF1
LiYjeEQ7U2Nob29sIG9mIE1hdGVyaWFscyBTY2llbmNlIGFuZCBFbmdpbmVlcmluZywgU2hhYW54
aSBOb3JtYWwgVW5pdmVyc2l0eSwgWGkmYXBvczthbiwgQ2hpbmEuIHlhbmd6cEBzbm51LmVkdS5j
bi48L2F1dGgtYWRkcmVzcz48dGl0bGVzPjx0aXRsZT5FeGNlbGxlbnQgZW5lcmd5IHN0b3JhZ2Ug
cHJvcGVydGllcyBpbiBsZWFkLWZyZWUgZmVycm9lbGVjdHJpYyBjZXJhbWljcyB2aWEgaGV0ZXJv
Z2VuZW91cyBzdHJ1Y3R1cmUgZGVzaWduPC90aXRsZT48c2Vjb25kYXJ5LXRpdGxlPk5hdCBDb21t
dW48L3NlY29uZGFyeS10aXRsZT48L3RpdGxlcz48cGVyaW9kaWNhbD48ZnVsbC10aXRsZT5OYXR1
cmUgQ29tbXVuaWNhdGlvbnM8L2Z1bGwtdGl0bGU+PGFiYnItMT5OYXQgQ29tbXVuPC9hYmJyLTE+
PC9wZXJpb2RpY2FsPjxwYWdlcz4xNjMzPC9wYWdlcz48dm9sdW1lPjE2PC92b2x1bWU+PG51bWJl
cj4xPC9udW1iZXI+PGVkaXRpb24+MjAyNS8wMi8xNTwvZWRpdGlvbj48ZGF0ZXM+PHllYXI+MjAy
NTwveWVhcj48cHViLWRhdGVzPjxkYXRlPkZlYiAxNDwvZGF0ZT48L3B1Yi1kYXRlcz48L2RhdGVz
Pjxpc2JuPjIwNDEtMTcyMyAoRWxlY3Ryb25pYykmI3hEOzIwNDEtMTcyMyAoTGlua2luZyk8L2lz
Ym4+PGFjY2Vzc2lvbi1udW0+Mzk5NTI5MjM8L2FjY2Vzc2lvbi1udW0+PHVybHM+PHJlbGF0ZWQt
dXJscz48dXJsPmh0dHBzOi8vd3d3Lm5jYmkubmxtLm5paC5nb3YvcHVibWVkLzM5OTUyOTIzPC91
cmw+PC9yZWxhdGVkLXVybHM+PC91cmxzPjxjdXN0b20yPlBNQzExODI4OTI5PC9jdXN0b20yPjxl
bGVjdHJvbmljLXJlc291cmNlLW51bT4xMC4xMDM4L3M0MTQ2Ny0wMjUtNTY3NjctMDwvZWxlY3Ry
b25pYy1yZXNvdXJjZS1udW0+PC9yZWNvcmQ+PC9DaXRlPjxDaXRlPjxBdXRob3I+WWFuZzwvQXV0
aG9yPjxZZWFyPjIwMjM8L1llYXI+PFJlY051bT40MDU8L1JlY051bT48cmVjb3JkPjxyZWMtbnVt
YmVyPjQwNTwvcmVjLW51bWJlcj48Zm9yZWlnbi1rZXlzPjxrZXkgYXBwPSJFTiIgZGItaWQ9ImFm
dnd3cmZzcXY5YWZuZTU1ZDF2czBzb3NzYWZycjUwc2VkNSIgdGltZXN0YW1wPSIxNzM0MzI5NDc5
Ij40MDU8L2tleT48a2V5IGFwcD0iRU5XZWIiIGRiLWlkPSIiPjA8L2tleT48L2ZvcmVpZ24ta2V5
cz48cmVmLXR5cGUgbmFtZT0iSm91cm5hbCBBcnRpY2xlIj4xNzwvcmVmLXR5cGU+PGNvbnRyaWJ1
dG9ycz48YXV0aG9ycz48YXV0aG9yPllhbmcsIEppbmc8L2F1dGhvcj48YXV0aG9yPkdlLCBHdWFu
Z2xvbmc8L2F1dGhvcj48YXV0aG9yPkNoZW4sIENodWthaTwvYXV0aG9yPjxhdXRob3I+U2hlbiwg
Qm88L2F1dGhvcj48YXV0aG9yPlpoYWksIEppd2VpPC9hdXRob3I+PGF1dGhvcj5DaG91LCBYaXVq
aWFuPC9hdXRob3I+PC9hdXRob3JzPjwvY29udHJpYnV0b3JzPjx0aXRsZXM+PHRpdGxlPkZpZWxk
LWluZHVjZWQgc3RyYWluIGVuZ2luZWVyaW5nIHRvIG9wdGltaXplIGFudGlmZXJyb2VsZWN0cmlj
IGNlcmFtaWNzIGluIGJyZWFrZG93biBzdHJlbmd0aCBhbmQgZW5lcmd5IHN0b3JhZ2UgcGVyZm9y
bWFuY2U8L3RpdGxlPjxzZWNvbmRhcnktdGl0bGU+QWN0YSBNYXRlcmlhbGlhPC9zZWNvbmRhcnkt
dGl0bGU+PC90aXRsZXM+PHBlcmlvZGljYWw+PGZ1bGwtdGl0bGU+QWN0YSBNYXRlcmlhbGlhPC9m
dWxsLXRpdGxlPjwvcGVyaW9kaWNhbD48cGFnZXM+MTE5MTg2PC9wYWdlcz48dm9sdW1lPjI1Nzwv
dm9sdW1lPjxzZWN0aW9uPjExOTE4Njwvc2VjdGlvbj48ZGF0ZXM+PHllYXI+MjAyMzwveWVhcj48
L2RhdGVzPjxpc2JuPjEzNTk2NDU0PC9pc2JuPjx1cmxzPjwvdXJscz48ZWxlY3Ryb25pYy1yZXNv
dXJjZS1udW0+MTAuMTAxNi9qLmFjdGFtYXQuMjAyMy4xMTkxODY8L2VsZWN0cm9uaWMtcmVzb3Vy
Y2UtbnVtPjwvcmVjb3JkPjwvQ2l0ZT48Q2l0ZT48QXV0aG9yPllhbjwvQXV0aG9yPjxZZWFyPjIw
MjM8L1llYXI+PFJlY051bT40Nzg8L1JlY051bT48cmVjb3JkPjxyZWMtbnVtYmVyPjQ3ODwvcmVj
LW51bWJlcj48Zm9yZWlnbi1rZXlzPjxrZXkgYXBwPSJFTiIgZGItaWQ9ImFmdnd3cmZzcXY5YWZu
ZTU1ZDF2czBzb3NzYWZycjUwc2VkNSIgdGltZXN0YW1wPSIxNzQ3Mjk3ODc3Ij40Nzg8L2tleT48
a2V5IGFwcD0iRU5XZWIiIGRiLWlkPSIiPjA8L2tleT48L2ZvcmVpZ24ta2V5cz48cmVmLXR5cGUg
bmFtZT0iSm91cm5hbCBBcnRpY2xlIj4xNzwvcmVmLXR5cGU+PGNvbnRyaWJ1dG9ycz48YXV0aG9y
cz48YXV0aG9yPllhbiwgRi48L2F1dGhvcj48YXV0aG9yPkdlLCBHLjwvYXV0aG9yPjxhdXRob3I+
UWlhbiwgSi48L2F1dGhvcj48YXV0aG9yPkxpbiwgSi48L2F1dGhvcj48YXV0aG9yPkNoZW4sIEMu
PC9hdXRob3I+PGF1dGhvcj5MaXUsIFouPC9hdXRob3I+PGF1dGhvcj5aaGFpLCBKLjwvYXV0aG9y
PjwvYXV0aG9ycz48L2NvbnRyaWJ1dG9ycz48YXV0aC1hZGRyZXNzPlNjaG9vbCBvZiBBZHZhbmNl
ZCBNYXRlcmlhbHMgYW5kIE5hbm90ZWNobm9sb2d5LCBYaWRpYW4gVW5pdmVyc2l0eSwgWGkmYXBv
czthbiwgNzEwMTI2LCBQLiBSLiBDaGluYS4mI3hEO1NoYW5naGFpIEtleSBMYWJvcmF0b3J5IGZv
ciBSJmFtcDtEIGFuZCBBcHBsaWNhdGlvbiBvZiBNZXRhbGxpYyBGdW5jdGlvbmFsIE1hdGVyaWFs
cywgRnVuY3Rpb25hbCBNYXRlcmlhbHMgUmVzZWFyY2ggTGFib3JhdG9yeSwgU2Nob29sIG9mIE1h
dGVyaWFscyBTY2llbmNlIGFuZCBFbmdpbmVlcmluZywgVG9uZ2ppIFVuaXZlcnNpdHksIFNoYW5n
aGFpLCAyMDE4MDQsIFAuIFIuIENoaW5hLiYjeEQ7S2V5IExhYm9yYXRvcnkgb2YgSW5vcmdhbmlj
IEZ1bmN0aW9uYWwgTWF0ZXJpYWxzIGFuZCBEZXZpY2VzLCBTaGFuZ2hhaSBJbnN0aXR1dGUgb2Yg
Q2VyYW1pY3MsIENoaW5lc2UgQWNhZGVteSBvZiBTY2llbmNlcywgU2hhbmdoYWksIDIwMTg5OSwg
UC4gUi4gQ2hpbmEuPC9hdXRoLWFkZHJlc3M+PHRpdGxlcz48dGl0bGU+R3JhZGllbnQtU3RydWN0
dXJlZCBDZXJhbWljcyB3aXRoIEhpZ2ggRW5lcmd5IFN0b3JhZ2UgUGVyZm9ybWFuY2UgYW5kIEV4
Y2VsbGVudCBTdGFiaWxpdHk8L3RpdGxlPjxzZWNvbmRhcnktdGl0bGU+U21hbGw8L3NlY29uZGFy
eS10aXRsZT48L3RpdGxlcz48cGVyaW9kaWNhbD48ZnVsbC10aXRsZT5TbWFsbDwvZnVsbC10aXRs
ZT48YWJici0xPlNtYWxsPC9hYmJyLTE+PC9wZXJpb2RpY2FsPjxwYWdlcz5lMjIwNjEyNTwvcGFn
ZXM+PHZvbHVtZT4xOTwvdm9sdW1lPjxudW1iZXI+NjwvbnVtYmVyPjxlZGl0aW9uPjIwMjIvMTIv
MDQ8L2VkaXRpb24+PGtleXdvcmRzPjxrZXl3b3JkPkJpIDAuNU5hIDAuNVRpTyAzPC9rZXl3b3Jk
PjxrZXl3b3JkPmVuZXJneSBzdG9yYWdlPC9rZXl3b3JkPjxrZXl3b3JkPmdyYWRpZW50IHN0cnVj
dHVyZXM8L2tleXdvcmQ+PGtleXdvcmQ+bGVhZC1mcmVlIGNlcmFtaWNzPC9rZXl3b3JkPjxrZXl3
b3JkPnN0YWJpbGl0eTwva2V5d29yZD48L2tleXdvcmRzPjxkYXRlcz48eWVhcj4yMDIzPC95ZWFy
PjxwdWItZGF0ZXM+PGRhdGU+RmViPC9kYXRlPjwvcHViLWRhdGVzPjwvZGF0ZXM+PGlzYm4+MTYx
My02ODI5IChFbGVjdHJvbmljKSYjeEQ7MTYxMy02ODEwIChMaW5raW5nKTwvaXNibj48YWNjZXNz
aW9uLW51bT4zNjQ2MTcyNjwvYWNjZXNzaW9uLW51bT48dXJscz48cmVsYXRlZC11cmxzPjx1cmw+
aHR0cHM6Ly93d3cubmNiaS5ubG0ubmloLmdvdi9wdWJtZWQvMzY0NjE3MjY8L3VybD48L3JlbGF0
ZWQtdXJscz48L3VybHM+PGVsZWN0cm9uaWMtcmVzb3VyY2UtbnVtPjEwLjEwMDIvc21sbC4yMDIy
MDYxMjU8L2VsZWN0cm9uaWMtcmVzb3VyY2UtbnVtPjwvcmVjb3JkPjwvQ2l0ZT48Q2l0ZT48QXV0
aG9yPktvbmc8L0F1dGhvcj48WWVhcj4yMDI1PC9ZZWFyPjxSZWNOdW0+NDgzPC9SZWNOdW0+PHJl
Y29yZD48cmVjLW51bWJlcj40ODM8L3JlYy1udW1iZXI+PGZvcmVpZ24ta2V5cz48a2V5IGFwcD0i
RU4iIGRiLWlkPSJhZnZ3d3Jmc3F2OWFmbmU1NWQxdnMwc29zc2FmcnI1MHNlZDUiIHRpbWVzdGFt
cD0iMTc0NzI5ODAzNSI+NDgzPC9rZXk+PGtleSBhcHA9IkVOV2ViIiBkYi1pZD0iIj4wPC9rZXk+
PC9mb3JlaWduLWtleXM+PHJlZi10eXBlIG5hbWU9IkpvdXJuYWwgQXJ0aWNsZSI+MTc8L3JlZi10
eXBlPjxjb250cmlidXRvcnM+PGF1dGhvcnM+PGF1dGhvcj5Lb25nLCBYLjwvYXV0aG9yPjxhdXRo
b3I+WWFuZywgTC48L2F1dGhvcj48YXV0aG9yPk1lbmcsIEYuPC9hdXRob3I+PGF1dGhvcj5aaGFu
ZywgVC48L2F1dGhvcj48YXV0aG9yPlpoYW5nLCBILjwvYXV0aG9yPjxhdXRob3I+TGluLCBZLiBI
LjwvYXV0aG9yPjxhdXRob3I+SHVhbmcsIEguPC9hdXRob3I+PGF1dGhvcj5aaGFuZywgUy48L2F1
dGhvcj48YXV0aG9yPkd1bywgSi48L2F1dGhvcj48YXV0aG9yPk5hbiwgQy4gVy48L2F1dGhvcj48
L2F1dGhvcnM+PC9jb250cmlidXRvcnM+PGF1dGgtYWRkcmVzcz5TdGF0ZSBLZXkgTGFib3JhdG9y
eSBvZiBOZXcgQ2VyYW1pY3MgYW5kIEZpbmUgUHJvY2Vzc2luZywgU2Nob29sIG9mIE1hdGVyaWFs
cyBTY2llbmNlIGFuZCBFbmdpbmVlcmluZywgVHNpbmdodWEgVW5pdmVyc2l0eSwgQmVpamluZywg
Q2hpbmEuJiN4RDtTdGF0ZSBLZXkgTGFib3JhdG9yeSBvZiBOZXcgQ2VyYW1pY3MgYW5kIEZpbmUg
UHJvY2Vzc2luZywgU2Nob29sIG9mIE1hdGVyaWFscyBTY2llbmNlIGFuZCBFbmdpbmVlcmluZywg
VHNpbmdodWEgVW5pdmVyc2l0eSwgQmVpamluZywgQ2hpbmEuIGx0eWFuZ0BiaXQuZWR1LmNuLiYj
eEQ7QWR2YW5jZWQgUmVzZWFyY2ggSW5zdGl0dXRlIG9mIE11bHRpZGlzY2lwbGluYXJ5IFNjaWVu
Y2UsIEJlaWppbmcgSW5zdGl0dXRlIG9mIFRlY2hub2xvZ3ksIEJlaWppbmcsIENoaW5hLiBsdHlh
bmdAYml0LmVkdS5jbi4mI3hEO0VsZWN0cm9uIE1pY3Jvc2NvcHkgQ2VudGVyLCBNaW5pc3RyeS1v
Zi1FZHVjYXRpb24gS2V5IExhYm9yYXRvcnkgb2YgR3JlZW4gUHJlcGFyYXRpb24gYW5kIEFwcGxp
Y2F0aW9uIGZvciBGdW5jdGlvbmFsIE1hdGVyaWFscywgU2Nob29sIG9mIE1hdGVyaWFscyBTY2ll
bmNlIGFuZCBFbmdpbmVlcmluZywgSHViZWkgVW5pdmVyc2l0eSwgV3VoYW4sIENoaW5hLiYjeEQ7
QWR2YW5jZWQgUmVzZWFyY2ggSW5zdGl0dXRlIG9mIE11bHRpZGlzY2lwbGluYXJ5IFNjaWVuY2Us
IEJlaWppbmcgSW5zdGl0dXRlIG9mIFRlY2hub2xvZ3ksIEJlaWppbmcsIENoaW5hLiYjeEQ7SW5z
dGl0dXRlIGZvciBTdXBlcmNvbmR1Y3RpbmcgYW5kIEVsZWN0cm9uaWMgTWF0ZXJpYWxzLCBGYWN1
bHR5IG9mIEVuZ2luZWVyaW5nIGFuZCBJbmZvcm1hdGlvbiBTY2llbmNlcywgVW5pdmVyc2l0eSBv
ZiBXb2xsb25nb25nLCBXb2xsb25nb25nLCBOZXcgU291dGggV2FsZXMsIEF1c3RyYWxpYS4mI3hE
O0VsZWN0cm9uIE1pY3Jvc2NvcHkgQ2VudGVyLCBNaW5pc3RyeS1vZi1FZHVjYXRpb24gS2V5IExh
Ym9yYXRvcnkgb2YgR3JlZW4gUHJlcGFyYXRpb24gYW5kIEFwcGxpY2F0aW9uIGZvciBGdW5jdGlv
bmFsIE1hdGVyaWFscywgU2Nob29sIG9mIE1hdGVyaWFscyBTY2llbmNlIGFuZCBFbmdpbmVlcmlu
ZywgSHViZWkgVW5pdmVyc2l0eSwgV3VoYW4sIENoaW5hLiBndW9qaW5taW5nQGh1YnUuZWR1LmNu
LiYjeEQ7U3RhdGUgS2V5IExhYm9yYXRvcnkgb2YgTmV3IENlcmFtaWNzIGFuZCBGaW5lIFByb2Nl
c3NpbmcsIFNjaG9vbCBvZiBNYXRlcmlhbHMgU2NpZW5jZSBhbmQgRW5naW5lZXJpbmcsIFRzaW5n
aHVhIFVuaXZlcnNpdHksIEJlaWppbmcsIENoaW5hLiBjd25hbkBtYWlsLnRzaW5naHVhLmVkdS5j
bi48L2F1dGgtYWRkcmVzcz48dGl0bGVzPjx0aXRsZT48c3R5bGUgZmFjZT0ibm9ybWFsIiBmb250
PSJkZWZhdWx0IiBzaXplPSIxMDAlIj5IaWdoLWVudHJvcHkgZW5naW5lZXJlZCBCYVRpTzwvc3R5
bGU+PHN0eWxlIGZhY2U9InN1YnNjcmlwdCIgZm9udD0iZGVmYXVsdCIgc2l6ZT0iMTAwJSI+Mzwv
c3R5bGU+PHN0eWxlIGZhY2U9Im5vcm1hbCIgZm9udD0iZGVmYXVsdCIgc2l6ZT0iMTAwJSI+LWJh
c2VkIGNlcmFtaWMgY2FwYWNpdG9ycyB3aXRoIGdyZWF0bHkgZW5oYW5jZWQgaGlnaC10ZW1wZXJh
dHVyZSBlbmVyZ3kgc3RvcmFnZSBwZXJmb3JtYW5jZTwvc3R5bGU+PC90aXRsZT48c2Vjb25kYXJ5
LXRpdGxlPk5hdCBDb21tdW48L3NlY29uZGFyeS10aXRsZT48L3RpdGxlcz48cGVyaW9kaWNhbD48
ZnVsbC10aXRsZT5OYXR1cmUgQ29tbXVuaWNhdGlvbnM8L2Z1bGwtdGl0bGU+PGFiYnItMT5OYXQg
Q29tbXVuPC9hYmJyLTE+PC9wZXJpb2RpY2FsPjxwYWdlcz44ODU8L3BhZ2VzPjx2b2x1bWU+MTY8
L3ZvbHVtZT48bnVtYmVyPjE8L251bWJlcj48ZWRpdGlvbj4yMDI1LzAxLzIyPC9lZGl0aW9uPjxk
YXRlcz48eWVhcj4yMDI1PC95ZWFyPjxwdWItZGF0ZXM+PGRhdGU+SmFuIDIxPC9kYXRlPjwvcHVi
LWRhdGVzPjwvZGF0ZXM+PGlzYm4+MjA0MS0xNzIzIChFbGVjdHJvbmljKSYjeEQ7MjA0MS0xNzIz
IChMaW5raW5nKTwvaXNibj48YWNjZXNzaW9uLW51bT4zOTgzNzgyOTwvYWNjZXNzaW9uLW51bT48
dXJscz48cmVsYXRlZC11cmxzPjx1cmw+aHR0cHM6Ly93d3cubmNiaS5ubG0ubmloLmdvdi9wdWJt
ZWQvMzk4Mzc4Mjk8L3VybD48L3JlbGF0ZWQtdXJscz48L3VybHM+PGN1c3RvbTI+UE1DMTE3NTA5
ODY8L2N1c3RvbTI+PGVsZWN0cm9uaWMtcmVzb3VyY2UtbnVtPjEwLjEwMzgvczQxNDY3LTAyNS01
NjE5NS0wPC9lbGVjdHJvbmljLXJlc291cmNlLW51bT48L3JlY29yZD48L0NpdGU+PENpdGU+PEF1
dGhvcj5MaTwvQXV0aG9yPjxZZWFyPjIwMjM8L1llYXI+PFJlY051bT40NzI8L1JlY051bT48cmVj
b3JkPjxyZWMtbnVtYmVyPjQ3MjwvcmVjLW51bWJlcj48Zm9yZWlnbi1rZXlzPjxrZXkgYXBwPSJF
TiIgZGItaWQ9ImFmdnd3cmZzcXY5YWZuZTU1ZDF2czBzb3NzYWZycjUwc2VkNSIgdGltZXN0YW1w
PSIxNzQ3Mjk3ODQzIj40NzI8L2tleT48a2V5IGFwcD0iRU5XZWIiIGRiLWlkPSIiPjA8L2tleT48
L2ZvcmVpZ24ta2V5cz48cmVmLXR5cGUgbmFtZT0iSm91cm5hbCBBcnRpY2xlIj4xNzwvcmVmLXR5
cGU+PGNvbnRyaWJ1dG9ycz48YXV0aG9ycz48YXV0aG9yPkxpLCBEYTwvYXV0aG9yPjxhdXRob3I+
WHUsIERpbWluZzwvYXV0aG9yPjxhdXRob3I+WmhhbywgV2VpY2hlbjwvYXV0aG9yPjxhdXRob3I+
QXZkZWV2LCBNYXg8L2F1dGhvcj48YXV0aG9yPkppbmcsIEhvbmdtZWk8L2F1dGhvcj48YXV0aG9y
Pkd1bywgWWFuPC9hdXRob3I+PGF1dGhvcj5aaG91LCBUYW88L2F1dGhvcj48YXV0aG9yPkxpdSwg
V2VuZmVuZzwvYXV0aG9yPjxhdXRob3I+V2FuZywgRG9uZzwvYXV0aG9yPjxhdXRob3I+WmhvdSwg
RGk8L2F1dGhvcj48L2F1dGhvcnM+PC9jb250cmlidXRvcnM+PHRpdGxlcz48dGl0bGU+QSBoaWdo
LXRlbXBlcmF0dXJlIHBlcmZvcm1pbmcgYW5kIG5lYXItemVybyBlbmVyZ3kgbG9zcyBsZWFkLWZy
ZWUgY2VyYW1pYyBjYXBhY2l0b3I8L3RpdGxlPjxzZWNvbmRhcnktdGl0bGU+RW5lcmd5ICZhbXA7
IEVudmlyb25tZW50YWwgU2NpZW5jZTwvc2Vjb25kYXJ5LXRpdGxlPjwvdGl0bGVzPjxwZXJpb2Rp
Y2FsPjxmdWxsLXRpdGxlPkVuZXJneSAmYW1wOyBFbnZpcm9ubWVudGFsIFNjaWVuY2U8L2Z1bGwt
dGl0bGU+PGFiYnItMT5FbmVyZyBFbnZpcm9uIFNjaTwvYWJici0xPjwvcGVyaW9kaWNhbD48cGFn
ZXM+NDUxMS00NTIxPC9wYWdlcz48dm9sdW1lPjE2PC92b2x1bWU+PG51bWJlcj4xMDwvbnVtYmVy
PjxzZWN0aW9uPjQ1MTE8L3NlY3Rpb24+PGRhdGVzPjx5ZWFyPjIwMjM8L3llYXI+PC9kYXRlcz48
aXNibj4xNzU0LTU2OTImI3hEOzE3NTQtNTcwNjwvaXNibj48dXJscz48L3VybHM+PGVsZWN0cm9u
aWMtcmVzb3VyY2UtbnVtPjEwLjEwMzkvZDNlZTAxNTQ1YTwvZWxlY3Ryb25pYy1yZXNvdXJjZS1u
dW0+PC9yZWNvcmQ+PC9DaXRlPjxDaXRlPjxBdXRob3I+TGk8L0F1dGhvcj48WWVhcj4yMDE4PC9Z
ZWFyPjxSZWNOdW0+NDg1PC9SZWNOdW0+PHJlY29yZD48cmVjLW51bWJlcj40ODU8L3JlYy1udW1i
ZXI+PGZvcmVpZ24ta2V5cz48a2V5IGFwcD0iRU4iIGRiLWlkPSJhZnZ3d3Jmc3F2OWFmbmU1NWQx
dnMwc29zc2FmcnI1MHNlZDUiIHRpbWVzdGFtcD0iMTc0NzI5ODA0MCI+NDg1PC9rZXk+PGtleSBh
cHA9IkVOV2ViIiBkYi1pZD0iIj4wPC9rZXk+PC9mb3JlaWduLWtleXM+PHJlZi10eXBlIG5hbWU9
IkpvdXJuYWwgQXJ0aWNsZSI+MTc8L3JlZi10eXBlPjxjb250cmlidXRvcnM+PGF1dGhvcnM+PGF1
dGhvcj5MaSwgSi48L2F1dGhvcj48YXV0aG9yPkxpLCBGLjwvYXV0aG9yPjxhdXRob3I+WHUsIFou
PC9hdXRob3I+PGF1dGhvcj5aaGFuZywgUy48L2F1dGhvcj48L2F1dGhvcnM+PC9jb250cmlidXRv
cnM+PGF1dGgtYWRkcmVzcz5FbGVjdHJvbmljIE1hdGVyaWFscyBSZXNlYXJjaCBMYWJvcmF0b3J5
LCBLZXkgTGFib3JhdG9yeSBvZiB0aGUgTWluaXN0cnkgb2YgRWR1Y2F0aW9uIGFuZCBJbnRlcm5h
dGlvbmFsIENlbnRlciBmb3IgRGllbGVjdHJpYyBSZXNlYXJjaCwgU2Nob29sIG9mIEVsZWN0cm9u
aWMgYW5kIEluZm9ybWF0aW9uIEVuZ2luZWVyaW5nLCBYaSZhcG9zO2FuIEppYW90b25nIFVuaXZl
cnNpdHksIFhpJmFwb3M7YW4sIDcxMDA0OSwgQ2hpbmEuJiN4RDtTY2hvb2wgb2YgTWF0ZXJpYWxz
IFNjaWVuY2UgYW5kIEVuZ2luZWVyaW5nLCBTaGFhbnhpIFVuaXZlcnNpdHkgb2YgU2NpZW5jZSBh
bmQgVGVjaG5vbG9neSwgWGkmYXBvczthbiwgNzEwMDIxLCBDaGluYS4mI3hEO0luc3RpdHV0ZSBm
b3IgU3VwZXJjb25kdWN0aW5nIGFuZCBFbGVjdHJvbmljIE1hdGVyaWFscywgQXVzdHJhbGlhbiBJ
bnN0aXR1dGUgb2YgSW5ub3ZhdGl2ZSBNYXRlcmlhbHMsIFVuaXZlcnNpdHkgb2YgV29sbG9uZ29u
ZywgTlNXLCAyNTAwLCBBdXN0cmFsaWEuPC9hdXRoLWFkZHJlc3M+PHRpdGxlcz48dGl0bGU+TXVs
dGlsYXllciBMZWFkLUZyZWUgQ2VyYW1pYyBDYXBhY2l0b3JzIHdpdGggVWx0cmFoaWdoIEVuZXJn
eSBEZW5zaXR5IGFuZCBFZmZpY2llbmN5PC90aXRsZT48c2Vjb25kYXJ5LXRpdGxlPkFkdiBNYXRl
cjwvc2Vjb25kYXJ5LXRpdGxlPjwvdGl0bGVzPjxwZXJpb2RpY2FsPjxmdWxsLXRpdGxlPkFkdiBN
YXRlcjwvZnVsbC10aXRsZT48L3BlcmlvZGljYWw+PHBhZ2VzPmUxODAyMTU1PC9wYWdlcz48dm9s
dW1lPjMwPC92b2x1bWU+PG51bWJlcj4zMjwvbnVtYmVyPjxlZGl0aW9uPjIwMTgvMDYvMjc8L2Vk
aXRpb24+PGtleXdvcmRzPjxrZXl3b3JkPmVuZXJneSBzdG9yYWdlPC9rZXl3b3JkPjxrZXl3b3Jk
PmxlYWQtZnJlZSBhbnRpZmVycm9lbGVjdHJpYzwva2V5d29yZD48a2V5d29yZD5tdWx0aWxheWVy
IGNlcmFtaWMgY2FwYWNpdG9yczwva2V5d29yZD48L2tleXdvcmRzPjxkYXRlcz48eWVhcj4yMDE4
PC95ZWFyPjxwdWItZGF0ZXM+PGRhdGU+QXVnPC9kYXRlPjwvcHViLWRhdGVzPjwvZGF0ZXM+PGlz
Ym4+MTUyMS00MDk1IChFbGVjdHJvbmljKSYjeEQ7MDkzNS05NjQ4IChMaW5raW5nKTwvaXNibj48
YWNjZXNzaW9uLW51bT4yOTk0NDE3NjwvYWNjZXNzaW9uLW51bT48dXJscz48cmVsYXRlZC11cmxz
Pjx1cmw+aHR0cHM6Ly93d3cubmNiaS5ubG0ubmloLmdvdi9wdWJtZWQvMjk5NDQxNzY8L3VybD48
L3JlbGF0ZWQtdXJscz48L3VybHM+PGVsZWN0cm9uaWMtcmVzb3VyY2UtbnVtPjEwLjEwMDIvYWRt
YS4yMDE4MDIxNTU8L2VsZWN0cm9uaWMtcmVzb3VyY2UtbnVtPjwvcmVjb3JkPjwvQ2l0ZT48Q2l0
ZT48QXV0aG9yPllhbjwvQXV0aG9yPjxZZWFyPjIwMjE8L1llYXI+PFJlY051bT40Nzk8L1JlY051
bT48cmVjb3JkPjxyZWMtbnVtYmVyPjQ3OTwvcmVjLW51bWJlcj48Zm9yZWlnbi1rZXlzPjxrZXkg
YXBwPSJFTiIgZGItaWQ9ImFmdnd3cmZzcXY5YWZuZTU1ZDF2czBzb3NzYWZycjUwc2VkNSIgdGlt
ZXN0YW1wPSIxNzQ3Mjk3ODgxIj40Nzk8L2tleT48a2V5IGFwcD0iRU5XZWIiIGRiLWlkPSIiPjA8
L2tleT48L2ZvcmVpZ24ta2V5cz48cmVmLXR5cGUgbmFtZT0iSm91cm5hbCBBcnRpY2xlIj4xNzwv
cmVmLXR5cGU+PGNvbnRyaWJ1dG9ycz48YXV0aG9ycz48YXV0aG9yPllhbiwgRmVpPC9hdXRob3I+
PGF1dGhvcj5TaGksIFl1bmppbmc8L2F1dGhvcj48YXV0aG9yPlpob3UsIFhpYW9mZW5nPC9hdXRo
b3I+PGF1dGhvcj5aaHUsIEt1bjwvYXV0aG9yPjxhdXRob3I+U2hlbiwgQm88L2F1dGhvcj48YXV0
aG9yPlpoYWksIEppd2VpPC9hdXRob3I+PC9hdXRob3JzPjwvY29udHJpYnV0b3JzPjx0aXRsZXM+
PHRpdGxlPk9wdGltaXphdGlvbiBvZiBwb2xhcml6YXRpb24gYW5kIGVsZWN0cmljIGZpZWxkIG9m
IGJpc211dGggZmVycml0ZS1iYXNlZCBjZXJhbWljcyBmb3IgY2FwYWNpdG9yIGFwcGxpY2F0aW9u
czwvdGl0bGU+PHNlY29uZGFyeS10aXRsZT5DaGVtaWNhbCBFbmdpbmVlcmluZyBKb3VybmFsPC9z
ZWNvbmRhcnktdGl0bGU+PC90aXRsZXM+PHBlcmlvZGljYWw+PGZ1bGwtdGl0bGU+Q2hlbWljYWwg
RW5naW5lZXJpbmcgSm91cm5hbDwvZnVsbC10aXRsZT48YWJici0xPkNoZW0gRW5nIEo8L2FiYnIt
MT48L3BlcmlvZGljYWw+PHZvbHVtZT40MTc8L3ZvbHVtZT48c2VjdGlvbj4xMjc5NDU8L3NlY3Rp
b24+PGRhdGVzPjx5ZWFyPjIwMjE8L3llYXI+PC9kYXRlcz48aXNibj4xMzg1ODk0NzwvaXNibj48
dXJscz48L3VybHM+PGVsZWN0cm9uaWMtcmVzb3VyY2UtbnVtPjEwLjEwMTYvai5jZWouMjAyMC4x
Mjc5NDU8L2VsZWN0cm9uaWMtcmVzb3VyY2UtbnVtPjwvcmVjb3JkPjwvQ2l0ZT48Q2l0ZT48QXV0
aG9yPkxpPC9BdXRob3I+PFllYXI+MjAyNDwvWWVhcj48UmVjTnVtPjM5MTwvUmVjTnVtPjxyZWNv
cmQ+PHJlYy1udW1iZXI+MzkxPC9yZWMtbnVtYmVyPjxmb3JlaWduLWtleXM+PGtleSBhcHA9IkVO
IiBkYi1pZD0iYWZ2d3dyZnNxdjlhZm5lNTVkMXZzMHNvc3NhZnJyNTBzZWQ1IiB0aW1lc3RhbXA9
IjE3MzQzMjg2NTMiPjM5MTwva2V5PjxrZXkgYXBwPSJFTldlYiIgZGItaWQ9IiI+MDwva2V5Pjwv
Zm9yZWlnbi1rZXlzPjxyZWYtdHlwZSBuYW1lPSJKb3VybmFsIEFydGljbGUiPjE3PC9yZWYtdHlw
ZT48Y29udHJpYnV0b3JzPjxhdXRob3JzPjxhdXRob3I+TGksIENhbmdqaW48L2F1dGhvcj48YXV0
aG9yPllhbywgTWFud2VuPC9hdXRob3I+PGF1dGhvcj5ZYW5nLCBUb25ncWluZzwvYXV0aG9yPjxh
dXRob3I+WWFvLCBYaTwvYXV0aG9yPjwvYXV0aG9ycz48L2NvbnRyaWJ1dG9ycz48dGl0bGVzPjx0
aXRsZT5PcHRpbWl6aW5nIGVuZXJneSBzdG9yYWdlIHBlcmZvcm1hbmNlIG9mIGxlYWQgemlyY29u
YXRlLWJhc2VkIGFudGlmZXJyb2VsZWN0cmljIGNlcmFtaWNzIGJ5IGEgcGhhc2UgbW9kdWxhdGlv
biBzdHJhdGVneTwvdGl0bGU+PHNlY29uZGFyeS10aXRsZT5DaGVtaWNhbCBFbmdpbmVlcmluZyBK
b3VybmFsPC9zZWNvbmRhcnktdGl0bGU+PC90aXRsZXM+PHBlcmlvZGljYWw+PGZ1bGwtdGl0bGU+
Q2hlbWljYWwgRW5naW5lZXJpbmcgSm91cm5hbDwvZnVsbC10aXRsZT48YWJici0xPkNoZW0gRW5n
IEo8L2FiYnItMT48L3BlcmlvZGljYWw+PHBhZ2VzPjE1NDkxMzwvcGFnZXM+PHZvbHVtZT40OTc8
L3ZvbHVtZT48c2VjdGlvbj4xNTQ5MTM8L3NlY3Rpb24+PGRhdGVzPjx5ZWFyPjIwMjQ8L3llYXI+
PC9kYXRlcz48aXNibj4xMzg1ODk0NzwvaXNibj48dXJscz48L3VybHM+PGVsZWN0cm9uaWMtcmVz
b3VyY2UtbnVtPjEwLjEwMTYvai5jZWouMjAyNC4xNTQ5MTM8L2VsZWN0cm9uaWMtcmVzb3VyY2Ut
bnVtPjwvcmVjb3JkPjwvQ2l0ZT48Q2l0ZT48QXV0aG9yPkdlPC9BdXRob3I+PFllYXI+MjAyMTwv
WWVhcj48UmVjTnVtPjQwMzwvUmVjTnVtPjxyZWNvcmQ+PHJlYy1udW1iZXI+NDAzPC9yZWMtbnVt
YmVyPjxmb3JlaWduLWtleXM+PGtleSBhcHA9IkVOIiBkYi1pZD0iYWZ2d3dyZnNxdjlhZm5lNTVk
MXZzMHNvc3NhZnJyNTBzZWQ1IiB0aW1lc3RhbXA9IjE3MzQzMjkzMjYiPjQwMzwva2V5PjxrZXkg
YXBwPSJFTldlYiIgZGItaWQ9IiI+MDwva2V5PjwvZm9yZWlnbi1rZXlzPjxyZWYtdHlwZSBuYW1l
PSJKb3VybmFsIEFydGljbGUiPjE3PC9yZWYtdHlwZT48Y29udHJpYnV0b3JzPjxhdXRob3JzPjxh
dXRob3I+R2UsIEd1YW5nbG9uZzwvYXV0aG9yPjxhdXRob3I+QmFpLCBIYWlydWk8L2F1dGhvcj48
YXV0aG9yPlNoaSwgWXVuamluZzwvYXV0aG9yPjxhdXRob3I+U2hpLCBDaGVuZzwvYXV0aG9yPjxh
dXRob3I+SGUsIFhpYTwvYXV0aG9yPjxhdXRob3I+SGUsIEppYW48L2F1dGhvcj48YXV0aG9yPlNo
ZW4sIEJvPC9hdXRob3I+PGF1dGhvcj5aaGFpLCBKaXdlaTwvYXV0aG9yPjxhdXRob3I+Q2hvdSwg
WGl1amlhbjwvYXV0aG9yPjwvYXV0aG9ycz48L2NvbnRyaWJ1dG9ycz48dGl0bGVzPjx0aXRsZT5P
cHRpbWl6aW5nIHRoZSBlbmVyZ3kgc3RvcmFnZSBwcm9wZXJ0aWVzIG9mIGFudGlmZXJyb2VsZWN0
cmljIGNlcmFtaWNzIGJ5IG1vZHVsYXRpbmcgdGhlIHBoYXNlIHN0cnVjdHVyZSB2aWEgY29uc3Ry
dWN0aW5nIGEgbm92ZWwgYmluYXJ5IGNvbXBvc2l0ZTwvdGl0bGU+PHNlY29uZGFyeS10aXRsZT5K
b3VybmFsIG9mIE1hdGVyaWFscyBDaGVtaXN0cnkgQTwvc2Vjb25kYXJ5LXRpdGxlPjwvdGl0bGVz
PjxwZXJpb2RpY2FsPjxmdWxsLXRpdGxlPkpvdXJuYWwgb2YgTWF0ZXJpYWxzIENoZW1pc3RyeSBB
PC9mdWxsLXRpdGxlPjwvcGVyaW9kaWNhbD48cGFnZXM+MTEyOTEtMTEyOTk8L3BhZ2VzPjx2b2x1
bWU+OTwvdm9sdW1lPjxudW1iZXI+MTg8L251bWJlcj48c2VjdGlvbj4xMTI5MTwvc2VjdGlvbj48
ZGF0ZXM+PHllYXI+MjAyMTwveWVhcj48L2RhdGVzPjxpc2JuPjIwNTAtNzQ4OCYjeEQ7MjA1MC03
NDk2PC9pc2JuPjx1cmxzPjwvdXJscz48ZWxlY3Ryb25pYy1yZXNvdXJjZS1udW0+MTAuMTAzOS9k
MXRhMDE2NjNmPC9lbGVjdHJvbmljLXJlc291cmNlLW51bT48L3JlY29yZD48L0NpdGU+PENpdGU+
PEF1dGhvcj5ZYW48L0F1dGhvcj48WWVhcj4yMDIwPC9ZZWFyPjxSZWNOdW0+NDc1PC9SZWNOdW0+
PHJlY29yZD48cmVjLW51bWJlcj40NzU8L3JlYy1udW1iZXI+PGZvcmVpZ24ta2V5cz48a2V5IGFw
cD0iRU4iIGRiLWlkPSJhZnZ3d3Jmc3F2OWFmbmU1NWQxdnMwc29zc2FmcnI1MHNlZDUiIHRpbWVz
dGFtcD0iMTc0NzI5Nzg2NCI+NDc1PC9rZXk+PGtleSBhcHA9IkVOV2ViIiBkYi1pZD0iIj4wPC9r
ZXk+PC9mb3JlaWduLWtleXM+PHJlZi10eXBlIG5hbWU9IkpvdXJuYWwgQXJ0aWNsZSI+MTc8L3Jl
Zi10eXBlPjxjb250cmlidXRvcnM+PGF1dGhvcnM+PGF1dGhvcj5ZYW4sIEZlaTwvYXV0aG9yPjxh
dXRob3I+QmFpLCBIYWlydWk8L2F1dGhvcj48YXV0aG9yPlpob3UsIFhpYW9mZW5nPC9hdXRob3I+
PGF1dGhvcj5HZSwgR3Vhbmdsb25nPC9hdXRob3I+PGF1dGhvcj5MaSwgR3VvaHVpPC9hdXRob3I+
PGF1dGhvcj5TaGVuLCBCbzwvYXV0aG9yPjxhdXRob3I+WmhhaSwgSml3ZWk8L2F1dGhvcj48L2F1
dGhvcnM+PC9jb250cmlidXRvcnM+PHRpdGxlcz48dGl0bGU+UmVhbGl6aW5nIHN1cGVyaW9yIGVu
ZXJneSBzdG9yYWdlIHByb3BlcnRpZXMgaW4gbGVhZC1mcmVlIGNlcmFtaWNzIHZpYSBhIG1hY3Jv
LXN0cnVjdHVyZSBkZXNpZ24gc3RyYXRlZ3k8L3RpdGxlPjxzZWNvbmRhcnktdGl0bGU+Sm91cm5h
bCBvZiBNYXRlcmlhbHMgQ2hlbWlzdHJ5IEE8L3NlY29uZGFyeS10aXRsZT48L3RpdGxlcz48cGVy
aW9kaWNhbD48ZnVsbC10aXRsZT5Kb3VybmFsIG9mIE1hdGVyaWFscyBDaGVtaXN0cnkgQTwvZnVs
bC10aXRsZT48L3BlcmlvZGljYWw+PHBhZ2VzPjExNjU2LTExNjY0PC9wYWdlcz48dm9sdW1lPjg8
L3ZvbHVtZT48bnVtYmVyPjIzPC9udW1iZXI+PHNlY3Rpb24+MTE2NTY8L3NlY3Rpb24+PGRhdGVz
Pjx5ZWFyPjIwMjA8L3llYXI+PC9kYXRlcz48aXNibj4yMDUwLTc0ODgmI3hEOzIwNTAtNzQ5Njwv
aXNibj48dXJscz48L3VybHM+PGVsZWN0cm9uaWMtcmVzb3VyY2UtbnVtPjEwLjEwMzkvZDB0YTAz
NTI2YjwvZWxlY3Ryb25pYy1yZXNvdXJjZS1udW0+PC9yZWNvcmQ+PC9DaXRlPjxDaXRlPjxBdXRo
b3I+WWFuPC9BdXRob3I+PFllYXI+MjAyMTwvWWVhcj48UmVjTnVtPjQ3NjwvUmVjTnVtPjxyZWNv
cmQ+PHJlYy1udW1iZXI+NDc2PC9yZWMtbnVtYmVyPjxmb3JlaWduLWtleXM+PGtleSBhcHA9IkVO
IiBkYi1pZD0iYWZ2d3dyZnNxdjlhZm5lNTVkMXZzMHNvc3NhZnJyNTBzZWQ1IiB0aW1lc3RhbXA9
IjE3NDcyOTc4NjkiPjQ3Njwva2V5PjxrZXkgYXBwPSJFTldlYiIgZGItaWQ9IiI+MDwva2V5Pjwv
Zm9yZWlnbi1rZXlzPjxyZWYtdHlwZSBuYW1lPSJKb3VybmFsIEFydGljbGUiPjE3PC9yZWYtdHlw
ZT48Y29udHJpYnV0b3JzPjxhdXRob3JzPjxhdXRob3I+WWFuLCBGZWk8L2F1dGhvcj48YXV0aG9y
PkJhaSwgSGFpcnVpPC9hdXRob3I+PGF1dGhvcj5TaGksIFl1bmppbmc8L2F1dGhvcj48YXV0aG9y
PkdlLCBHdWFuZ2xvbmc8L2F1dGhvcj48YXV0aG9yPlpob3UsIFhpYW9mZW5nPC9hdXRob3I+PGF1
dGhvcj5MaW4sIEppbmZlbmc8L2F1dGhvcj48YXV0aG9yPlNoZW4sIEJvPC9hdXRob3I+PGF1dGhv
cj5aaGFpLCBKaXdlaTwvYXV0aG9yPjwvYXV0aG9ycz48L2NvbnRyaWJ1dG9ycz48dGl0bGVzPjx0
aXRsZT48c3R5bGUgZmFjZT0ibm9ybWFsIiBmb250PSJkZWZhdWx0IiBzaXplPSIxMDAlIj5TYW5k
d2ljaCBzdHJ1Y3R1cmVkIGxlYWQtZnJlZSBjZXJhbWljcyBiYXNlZCBvbiBCaTwvc3R5bGU+PHN0
eWxlIGZhY2U9InN1YnNjcmlwdCIgZm9udD0iZGVmYXVsdCIgc2l6ZT0iMTAwJSI+MC41PC9zdHls
ZT48c3R5bGUgZmFjZT0ibm9ybWFsIiBmb250PSJkZWZhdWx0IiBzaXplPSIxMDAlIj5OYTwvc3R5
bGU+PHN0eWxlIGZhY2U9InN1YnNjcmlwdCIgZm9udD0iZGVmYXVsdCIgc2l6ZT0iMTAwJSI+MC41
PC9zdHlsZT48c3R5bGUgZmFjZT0ibm9ybWFsIiBmb250PSJkZWZhdWx0IiBzaXplPSIxMDAlIj5U
aU88L3N0eWxlPjxzdHlsZSBmYWNlPSJzdWJzY3JpcHQiIGZvbnQ9ImRlZmF1bHQiIHNpemU9IjEw
MCUiPjM8L3N0eWxlPjxzdHlsZSBmYWNlPSJub3JtYWwiIGZvbnQ9ImRlZmF1bHQiIHNpemU9IjEw
MCUiPiBmb3IgaGlnaCBlbmVyZ3kgc3RvcmFnZTwvc3R5bGU+PC90aXRsZT48c2Vjb25kYXJ5LXRp
dGxlPkNoZW1pY2FsIEVuZ2luZWVyaW5nIEpvdXJuYWw8L3NlY29uZGFyeS10aXRsZT48L3RpdGxl
cz48cGVyaW9kaWNhbD48ZnVsbC10aXRsZT5DaGVtaWNhbCBFbmdpbmVlcmluZyBKb3VybmFsPC9m
dWxsLXRpdGxlPjxhYmJyLTE+Q2hlbSBFbmcgSjwvYWJici0xPjwvcGVyaW9kaWNhbD48dm9sdW1l
PjQyNTwvdm9sdW1lPjxzZWN0aW9uPjEzMDY2OTwvc2VjdGlvbj48ZGF0ZXM+PHllYXI+MjAyMTwv
eWVhcj48L2RhdGVzPjxpc2JuPjEzODU4OTQ3PC9pc2JuPjx1cmxzPjwvdXJscz48ZWxlY3Ryb25p
Yy1yZXNvdXJjZS1udW0+MTAuMTAxNi9qLmNlai4yMDIxLjEzMDY2OTwvZWxlY3Ryb25pYy1yZXNv
dXJjZS1udW0+PC9yZWNvcmQ+PC9DaXRlPjxDaXRlPjxBdXRob3I+WWFuPC9BdXRob3I+PFllYXI+
MjAyMDwvWWVhcj48UmVjTnVtPjMxMDwvUmVjTnVtPjxyZWNvcmQ+PHJlYy1udW1iZXI+MzEwPC9y
ZWMtbnVtYmVyPjxmb3JlaWduLWtleXM+PGtleSBhcHA9IkVOIiBkYi1pZD0iYWZ2d3dyZnNxdjlh
Zm5lNTVkMXZzMHNvc3NhZnJyNTBzZWQ1IiB0aW1lc3RhbXA9IjE3MDk4MTQ5MDEiPjMxMDwva2V5
PjwvZm9yZWlnbi1rZXlzPjxyZWYtdHlwZSBuYW1lPSJKb3VybmFsIEFydGljbGUiPjE3PC9yZWYt
dHlwZT48Y29udHJpYnV0b3JzPjxhdXRob3JzPjxhdXRob3I+WWFuLCBGLjwvYXV0aG9yPjxhdXRo
b3I+SHVhbmcsIEsuIFcuPC9hdXRob3I+PGF1dGhvcj5KaWFuZywgVC48L2F1dGhvcj48YXV0aG9y
Plpob3UsIFguIEYuPC9hdXRob3I+PGF1dGhvcj5TaGksIFkuIEouPC9hdXRob3I+PGF1dGhvcj5H
ZSwgRy4gTC48L2F1dGhvcj48YXV0aG9yPlNoZW4sIEIuPC9hdXRob3I+PGF1dGhvcj5aaGFpLCBK
LiBXLjwvYXV0aG9yPjwvYXV0aG9ycz48L2NvbnRyaWJ1dG9ycz48YXV0aC1hZGRyZXNzPlRvbmdq
aSBVbml2LCBTY2ggTWF0IFNjaSAmYW1wOyBFbmduLCBTaGFuZ2hhaSBLZXkgTGFiIFImYW1wO0Qg
JmFtcDsgQXBwbGljYXQgTWV0YWxsIEZ1bmN0IE1hdCwgRnVuY3QgTWF0IFJlcyBMYWIsIFNoYW5n
aGFpIDIwMTgwNCwgUGVvcGxlcyBSIENoaW5hPC9hdXRoLWFkZHJlc3M+PHRpdGxlcz48dGl0bGU+
U2lnbmlmaWNhbnRseSBlbmhhbmNlZCBlbmVyZ3kgc3RvcmFnZSBkZW5zaXR5IGFuZCBlZmZpY2ll
bmN5IG9mIEJOVC1iYXNlZCBwZXJvdnNraXRlIGNlcmFtaWNzIHZpYSBBLXNpdGUgZGVmZWN0IGVu
Z2luZWVyaW5nPC90aXRsZT48c2Vjb25kYXJ5LXRpdGxlPkVuZXJneSBTdG9yYWdlIE1hdGVyaWFs
czwvc2Vjb25kYXJ5LXRpdGxlPjxhbHQtdGl0bGU+RW5lcmd5IFN0b3JhZ2UgTWF0ZXI8L2FsdC10
aXRsZT48L3RpdGxlcz48cGVyaW9kaWNhbD48ZnVsbC10aXRsZT5FbmVyZ3kgU3RvcmFnZSBNYXRl
cmlhbHM8L2Z1bGwtdGl0bGU+PGFiYnItMT5FbmVyZ3kgU3RvcmFnZSBNYXRlcjwvYWJici0xPjwv
cGVyaW9kaWNhbD48YWx0LXBlcmlvZGljYWw+PGZ1bGwtdGl0bGU+RW5lcmd5IFN0b3JhZ2UgTWF0
ZXJpYWxzPC9mdWxsLXRpdGxlPjxhYmJyLTE+RW5lcmd5IFN0b3JhZ2UgTWF0ZXI8L2FiYm==
</w:fldData>
              </w:fldChar>
            </w:r>
            <w:r w:rsidR="004A4D07">
              <w:instrText xml:space="preserve"> ADDIN EN.CITE.DATA </w:instrText>
            </w:r>
            <w:r w:rsidR="004A4D07">
              <w:fldChar w:fldCharType="end"/>
            </w:r>
            <w:r w:rsidR="004A4D07">
              <w:fldChar w:fldCharType="begin">
                <w:fldData xml:space="preserve">ci0xPjwvYWx0LXBlcmlvZGljYWw+PHBhZ2VzPjM5Mi00MDA8L3BhZ2VzPjx2b2x1bWU+MzA8L3Zv
bHVtZT48a2V5d29yZHM+PGtleXdvcmQ+ZW5lcmd5IHN0b3JhZ2U8L2tleXdvcmQ+PGtleXdvcmQ+
cmVsYXhvciBmZXJyb2VsZWN0cmljczwva2V5d29yZD48a2V5d29yZD5sZWFkLWZyZWU8L2tleXdv
cmQ+PGtleXdvcmQ+c29kaXVtIGJpc211dGggdGl0YW5hdGU8L2tleXdvcmQ+PGtleXdvcmQ+cG93
ZXIgZGVuc2l0eTwva2V5d29yZD48a2V5d29yZD5sZWFkLWZyZWUgY2VyYW1pY3M8L2tleXdvcmQ+
PGtleXdvcmQ+ZnJlZSBhbnRpZmVycm9lbGVjdHJpYyBjZXJhbWljczwva2V5d29yZD48a2V5d29y
ZD5yZWxheG9yIGZlcnJvZWxlY3RyaWMgY2VyYW1pY3M8L2tleXdvcmQ+PGtleXdvcmQ+ZXhjZWxs
ZW50IHN0YWJpbGl0eTwva2V5d29yZD48a2V5d29yZD5ub25zdG9pY2hpb21ldHJ5PC9rZXl3b3Jk
PjxrZXl3b3JkPm11bHRpbGF5ZXJzPC9rZXl3b3JkPjxrZXl3b3JkPnBlcmZvcm1hbmNlPC9rZXl3
b3JkPjxrZXl3b3JkPmRpZWxlY3RyaWNzPC9rZXl3b3JkPjxrZXl3b3JkPmNhcGFjaXRvcnM8L2tl
eXdvcmQ+PGtleXdvcmQ+c3RyYWluPC9rZXl3b3JkPjwva2V5d29yZHM+PGRhdGVzPjx5ZWFyPjIw
MjA8L3llYXI+PHB1Yi1kYXRlcz48ZGF0ZT5TZXA8L2RhdGU+PC9wdWItZGF0ZXM+PC9kYXRlcz48
aXNibj4yNDA1LTgyOTc8L2lzYm4+PGFjY2Vzc2lvbi1udW0+V09TOjAwMDU0NDc2MTMwMDAwNDwv
YWNjZXNzaW9uLW51bT48dXJscz48cmVsYXRlZC11cmxzPjx1cmw+Jmx0O0dvIHRvIElTSSZndDs6
Ly9XT1M6MDAwNTQ0NzYxMzAwMDA0PC91cmw+PC9yZWxhdGVkLXVybHM+PC91cmxzPjxlbGVjdHJv
bmljLXJlc291cmNlLW51bT4xMC4xMDE2L2ouZW5zbS4yMDIwLjA1LjAyNjwvZWxlY3Ryb25pYy1y
ZXNvdXJjZS1udW0+PGxhbmd1YWdlPkVuZ2xpc2g8L2xhbmd1YWdlPjwvcmVjb3JkPjwvQ2l0ZT48
Q2l0ZT48QXV0aG9yPld1PC9BdXRob3I+PFllYXI+MjAyMzwvWWVhcj48UmVjTnVtPjI5MzwvUmVj
TnVtPjxyZWNvcmQ+PHJlYy1udW1iZXI+MjkzPC9yZWMtbnVtYmVyPjxmb3JlaWduLWtleXM+PGtl
eSBhcHA9IkVOIiBkYi1pZD0iYWZ2d3dyZnNxdjlhZm5lNTVkMXZzMHNvc3NhZnJyNTBzZWQ1IiB0
aW1lc3RhbXA9IjE3MDQyODM5NDMiPjI5Mzwva2V5PjwvZm9yZWlnbi1rZXlzPjxyZWYtdHlwZSBu
YW1lPSJKb3VybmFsIEFydGljbGUiPjE3PC9yZWYtdHlwZT48Y29udHJpYnV0b3JzPjxhdXRob3Jz
PjxhdXRob3I+V3UsIFMuIFkuPC9hdXRob3I+PGF1dGhvcj5GdSwgQi48L2F1dGhvcj48YXV0aG9y
PlpoYW5nLCBKLiBKLjwvYXV0aG9yPjxhdXRob3I+RHUsIEguIFcuPC9hdXRob3I+PGF1dGhvcj5a
b25nLCBRLjwvYXV0aG9yPjxhdXRob3I+V2FuZywgSi4gWS48L2F1dGhvcj48YXV0aG9yPlBhbiwg
Wi4gQi48L2F1dGhvcj48YXV0aG9yPkJhaSwgVy4gRi48L2F1dGhvcj48YXV0aG9yPlpoZW5nLCBQ
LjwvYXV0aG9yPjwvYXV0aG9ycz48L2NvbnRyaWJ1dG9ycz48YXV0aC1hZGRyZXNzPkNoaW5hIEpp
bGlhbmcgVW5pdiwgQ29sbCBNYXQgJmFtcDsgQ2hlbSwgSGFuZ3pob3UgMzEwMDE4LCBaaGVqaWFu
ZywgUGVvcGxlcyBSIENoaW5hJiN4RDtOaW5nYm8gVW5pdiwgU2NoIE1hdCBTY2kgJmFtcDsgQ2hl
bSBFbmduLCBOaW5nYm8gMzE1MjExLCBaaGVqaWFuZywgUGVvcGxlcyBSIENoaW5hJiN4RDtIYW5n
emhvdSBEaWFuemkgVW5pdiwgQ29sbCBNYXQgJmFtcDsgRW52aXJvbm0gRW5nbiwgSGFuZ3pob3Ug
MzEwMDE4LCBaaGVqaWFuZywgUGVvcGxlcyBSIENoaW5hJiN4RDtIYW5nemhvdSBEaWFuemkgVW5p
diwgQ29sbCBFbGVjdCAmYW1wOyBJbmZvcm1hdCwgSGFuZ3pob3UgMzEwMDE4LCBaaGVqaWFuZywg
UGVvcGxlcyBSIENoaW5hPC9hdXRoLWFkZHJlc3M+PHRpdGxlcz48dGl0bGU+PHN0eWxlIGZhY2U9
Im5vcm1hbCIgZm9udD0iZGVmYXVsdCIgc2l6ZT0iMTAwJSI+U3VwZXJiIEVuZXJneSBTdG9yYWdl
IENhcGFiaWxpdHkgZm9yIE5hTmJPPC9zdHlsZT48c3R5bGUgZmFjZT0ic3Vic2NyaXB0IiBmb250
PSJkZWZhdWx0IiBzaXplPSIxMDAlIj4zPC9zdHlsZT48c3R5bGUgZmFjZT0ibm9ybWFsIiBmb250
PSJkZWZhdWx0IiBzaXplPSIxMDAlIj4tQmFzZWQgQ2VyYW1pY3MgRmVhdHVyaW5nIExhYnlyaW50
aGluZSBTdWJtaWNyby1Eb21haW5zIHdpdGggQ2x1c3RlcmVkIExhdHRpY2UgRGlzdG9ydGlvbnM8
L3N0eWxlPjwvdGl0bGU+PHNlY29uZGFyeS10aXRsZT5TbWFsbDwvc2Vjb25kYXJ5LXRpdGxlPjxh
bHQtdGl0bGU+U21hbGw8L2FsdC10aXRsZT48L3RpdGxlcz48cGVyaW9kaWNhbD48ZnVsbC10aXRs
ZT5TbWFsbDwvZnVsbC10aXRsZT48YWJici0xPlNtYWxsPC9hYmJyLTE+PC9wZXJpb2RpY2FsPjxh
bHQtcGVyaW9kaWNhbD48ZnVsbC10aXRsZT5TbWFsbDwvZnVsbC10aXRsZT48YWJici0xPlNtYWxs
PC9hYmJyLTE+PC9hbHQtcGVyaW9kaWNhbD48cGFnZXM+MjMwMzkxNTwvcGFnZXM+PHZvbHVtZT4x
OTwvdm9sdW1lPjxrZXl3b3Jkcz48a2V5d29yZD5lbmVyZ3kgc3RvcmFnZTwva2V5d29yZD48a2V5
d29yZD5sYWJ5cmludGhpbmUgc3VibWljcm8tZG9tYWluczwva2V5d29yZD48a2V5d29yZD5tdWx0
aXBsZSBsb2NhbCBkaXN0b3J0aW9uczwva2V5d29yZD48a2V5d29yZD5wb2xhciBjbHVzdGVyczwv
a2V5d29yZD48a2V5d29yZD5pbXBlZGFuY2Ugc3BlY3Ryb3Njb3B5PC9rZXl3b3JkPjxrZXl3b3Jk
PmRpZWxlY3RyaWMgY2VyYW1pY3M8L2tleXdvcmQ+PGtleXdvcmQ+ZnJlZSByZWxheG9yczwva2V5
d29yZD48a2V5d29yZD5kZW5zaXR5PC9rZXl3b3JkPjxrZXl3b3JkPnBlcmZvcm1hbmNlPC9rZXl3
b3JkPjxrZXl3b3JkPmRpc2NoYXJnZTwva2V5d29yZD48a2V5d29yZD5jYXRpbzM8L2tleXdvcmQ+
PGtleXdvcmQ+cGhhc2U8L2tleXdvcmQ+PC9rZXl3b3Jkcz48ZGF0ZXM+PHllYXI+MjAyMzwveWVh
cj48cHViLWRhdGVzPjxkYXRlPkp1bCA3PC9kYXRlPjwvcHViLWRhdGVzPjwvZGF0ZXM+PGlzYm4+
MTYxMy02ODEwPC9pc2JuPjxhY2Nlc3Npb24tbnVtPldPUzowMDEwMjM5MTA2MDAwMDE8L2FjY2Vz
c2lvbi1udW0+PHVybHM+PHJlbGF0ZWQtdXJscz48dXJsPjxzdHlsZSBmYWNlPSJ1bmRlcmxpbmUi
IGZvbnQ9ImRlZmF1bHQiIHNpemU9IjEwMCUiPiZsdDtHbyB0byBJU0kmZ3Q7Oi8vV09TOjAwMTAy
MzkxMDYwMDAwMTwvc3R5bGU+PC91cmw+PC9yZWxhdGVkLXVybHM+PC91cmxzPjxlbGVjdHJvbmlj
LXJlc291cmNlLW51bT4xMC4xMDAyL3NtbGwuMjAyMzAzOTE1PC9lbGVjdHJvbmljLXJlc291cmNl
LW51bT48bGFuZ3VhZ2U+RW5nbGlzaDwvbGFuZ3VhZ2U+PC9yZWNvcmQ+PC9DaXRlPjxDaXRlPjxB
dXRob3I+TGk8L0F1dGhvcj48WWVhcj4yMDI0PC9ZZWFyPjxSZWNOdW0+NDY5PC9SZWNOdW0+PHJl
Y29yZD48cmVjLW51bWJlcj40Njk8L3JlYy1udW1iZXI+PGZvcmVpZ24ta2V5cz48a2V5IGFwcD0i
RU4iIGRiLWlkPSJhZnZ3d3Jmc3F2OWFmbmU1NWQxdnMwc29zc2FmcnI1MHNlZDUiIHRpbWVzdGFt
cD0iMTc0NzI5Nzc1OCI+NDY5PC9rZXk+PGtleSBhcHA9IkVOV2ViIiBkYi1pZD0iIj4wPC9rZXk+
PC9mb3JlaWduLWtleXM+PHJlZi10eXBlIG5hbWU9IkpvdXJuYWwgQXJ0aWNsZSI+MTc8L3JlZi10
eXBlPjxjb250cmlidXRvcnM+PGF1dGhvcnM+PGF1dGhvcj5MaSwgU2h1aWZlbmc8L2F1dGhvcj48
YXV0aG9yPlRhbmcsIFhpbi1HdWk8L2F1dGhvcj48YXV0aG9yPkd1bywgWGlhby1CaW48L2F1dGhv
cj48YXV0aG9yPlRhbmcsIFpoZW5odWE8L2F1dGhvcj48YXV0aG9yPkxpdSwgUWl1LVhpYW5nPC9h
dXRob3I+PGF1dGhvcj5KaWFuZywgWWFuLVBpbmc8L2F1dGhvcj48YXV0aG9yPkxpLCBXZW5odWE8
L2F1dGhvcj48YXV0aG9yPkx1LCBTaGVuZy1HdW88L2F1dGhvcj48YXV0aG9yPlpoZW5nLCBHdWFu
Z3Bpbmc8L2F1dGhvcj48L2F1dGhvcnM+PC9jb250cmlidXRvcnM+PHRpdGxlcz48dGl0bGU+PHN0
eWxlIGZhY2U9Im5vcm1hbCIgZm9udD0iZGVmYXVsdCIgc2l6ZT0iMTAwJSI+U3VwZXJpb3IgZW5l
cmd5IHN0b3JhZ2UgYW5kIGRpc2NoYXJnZSBwZXJmb3JtYW5jZSBhY2hpZXZlZCBpbiBQYkhmTzwv
c3R5bGU+PHN0eWxlIGZhY2U9InN1YnNjcmlwdCIgZm9udD0iZGVmYXVsdCIgc2l6ZT0iMTAwJSI+
Mzwvc3R5bGU+PHN0eWxlIGZhY2U9Im5vcm1hbCIgZm9udD0iZGVmYXVsdCIgc2l6ZT0iMTAwJSI+
LWJhc2VkIGFudGlmZXJyb2VsZWN0cmljIGNlcmFtaWNzPC9zdHlsZT48L3RpdGxlPjxzZWNvbmRh
cnktdGl0bGU+Sm91cm5hbCBvZiBBcHBsaWVkIFBoeXNpY3M8L3NlY29uZGFyeS10aXRsZT48L3Rp
dGxlcz48cGVyaW9kaWNhbD48ZnVsbC10aXRsZT5Kb3VybmFsIG9mIEFwcGxpZWQgUGh5c2ljczwv
ZnVsbC10aXRsZT48L3BlcmlvZGljYWw+PHZvbHVtZT4xMzU8L3ZvbHVtZT48bnVtYmVyPjk8L251
bWJlcj48ZGF0ZXM+PHllYXI+MjAyNDwveWVhcj48L2RhdGVzPjxpc2JuPjAwMjEtODk3OSYjeEQ7
MTA4OS03NTUwPC9pc2JuPjx1cmxzPjwvdXJscz48ZWxlY3Ryb25pYy1yZXNvdXJjZS1udW0+MTAu
MTA2My81LjAxOTkyMDY8L2VsZWN0cm9uaWMtcmVzb3VyY2UtbnVtPjwvcmVjb3JkPjwvQ2l0ZT48
Q2l0ZT48QXV0aG9yPllhbjwvQXV0aG9yPjxZZWFyPjIwMjA8L1llYXI+PFJlY051bT40NzQ8L1Jl
Y051bT48cmVjb3JkPjxyZWMtbnVtYmVyPjQ3NDwvcmVjLW51bWJlcj48Zm9yZWlnbi1rZXlzPjxr
ZXkgYXBwPSJFTiIgZGItaWQ9ImFmdnd3cmZzcXY5YWZuZTU1ZDF2czBzb3NzYWZycjUwc2VkNSIg
dGltZXN0YW1wPSIxNzQ3Mjk3ODU5Ij40NzQ8L2tleT48a2V5IGFwcD0iRU5XZWIiIGRiLWlkPSIi
PjA8L2tleT48L2ZvcmVpZ24ta2V5cz48cmVmLXR5cGUgbmFtZT0iSm91cm5hbCBBcnRpY2xlIj4x
NzwvcmVmLXR5cGU+PGNvbnRyaWJ1dG9ycz48YXV0aG9ycz48YXV0aG9yPllhbiwgRmVpPC9hdXRo
b3I+PGF1dGhvcj5aaG91LCBYaWFvZmVuZzwvYXV0aG9yPjxhdXRob3I+SGUsIFhpYTwvYXV0aG9y
PjxhdXRob3I+QmFpLCBIYWlydWk8L2F1dGhvcj48YXV0aG9yPld1LCBTaHVhbmdoYW88L2F1dGhv
cj48YXV0aG9yPlNoZW4sIEJvPC9hdXRob3I+PGF1dGhvcj5aaGFpLCBKaXdlaTwvYXV0aG9yPjwv
YXV0aG9ycz48L2NvbnRyaWJ1dG9ycz48dGl0bGVzPjx0aXRsZT5TdXBlcmlvciBlbmVyZ3kgc3Rv
cmFnZSBwcm9wZXJ0aWVzIGFuZCBleGNlbGxlbnQgc3RhYmlsaXR5IGFjaGlldmVkIGluIGVudmly
b25tZW50LWZyaWVuZGx5IGZlcnJvZWxlY3RyaWNzIHZpYSBjb21wb3NpdGlvbiBkZXNpZ24gc3Ry
YXRlZ3k8L3RpdGxlPjxzZWNvbmRhcnktdGl0bGU+TmFubyBFbmVyZ3k8L3NlY29uZGFyeS10aXRs
ZT48L3RpdGxlcz48cGVyaW9kaWNhbD48ZnVsbC10aXRsZT5OYW5vIEVuZXJneTwvZnVsbC10aXRs
ZT48L3BlcmlvZGljYWw+PHZvbHVtZT43NTwvdm9sdW1lPjxzZWN0aW9uPjEwNTAxMjwvc2VjdGlv
bj48ZGF0ZXM+PHllYXI+MjAyMDwveWVhcj48L2RhdGVzPjxpc2JuPjIyMTEyODU1PC9pc2JuPjx1
cmxzPjwvdXJscz48ZWxlY3Ryb25pYy1yZXNvdXJjZS1udW0+MTAuMTAxNi9qLm5hbm9lbi4yMDIw
LjEwNTAxMjwvZWxlY3Ryb25pYy1yZXNvdXJjZS1udW0+PC9yZWNvcmQ+PC9DaXRlPjxDaXRlPjxB
dXRob3I+R2U8L0F1dGhvcj48WWVhcj4yMDIxPC9ZZWFyPjxSZWNOdW0+MTcwPC9SZWNOdW0+PHJl
Y29yZD48cmVjLW51bWJlcj4xNzA8L3JlYy1udW1iZXI+PGZvcmVpZ24ta2V5cz48a2V5IGFwcD0i
RU4iIGRiLWlkPSJhZnZ3d3Jmc3F2OWFmbmU1NWQxdnMwc29zc2FmcnI1MHNlZDUiIHRpbWVzdGFt
cD0iMTY5MzExNDU2NCI+MTcwPC9rZXk+PC9mb3JlaWduLWtleXM+PHJlZi10eXBlIG5hbWU9Ikpv
dXJuYWwgQXJ0aWNsZSI+MTc8L3JlZi10eXBlPjxjb250cmlidXRvcnM+PGF1dGhvcnM+PGF1dGhv
cj5HZSwgRy4gTC48L2F1dGhvcj48YXV0aG9yPkh1YW5nLCBLLiBXLjwvYXV0aG9yPjxhdXRob3I+
V3UsIFMuIEguPC9hdXRob3I+PGF1dGhvcj5ZYW4sIEYuPC9hdXRob3I+PGF1dGhvcj5MaSwgWC4g
TC48L2F1dGhvcj48YXV0aG9yPlNoZW4sIEIuPC9hdXRob3I+PGF1dGhvcj5aaGFpLCBKLiBXLjwv
YXV0aG9yPjwvYXV0aG9ycz48L2NvbnRyaWJ1dG9ycz48YXV0aC1hZGRyZXNzPlRvbmdqaSBVbml2
LCBTY2ggTWF0IFNjaSAmYW1wOyBFbmduLCBTaGFuZ2hhaSBLZXkgTGFiIFImYW1wO0QgJmFtcDsg
QXBwbGljYXQgTWV0YWxsIEZ1bmN0IE1hdCwgRnVuY3QgTWF0IFJlcyBMYWIsIFNoYW5naGFpIDIw
MTgwNCwgUGVvcGxlcyBSIENoaW5hJiN4RDtDaGluZXNlIEFjYWQgU2NpLCBTaGFuZ2hhaSBJbnN0
IEFwcGwgUGh5cywgU2hhbmdoYWkgU3luY2hyb3Ryb24gUmFkaWF0IEZhY2lsLCBTaGFuZ2hhaSAy
MDEyMDQsIFBlb3BsZXMgUiBDaGluYTwvYXV0aC1hZGRyZXNzPjx0aXRsZXM+PHRpdGxlPlN5bmVy
Z2lzdGljIG9wdGltaXphdGlvbiBvZiBhbnRpZmVycm9lbGVjdHJpYyBjZXJhbWljcyB3aXRoIHN1
cGVyaW9yIGVuZXJneSBzdG9yYWdlIHByb3BlcnRpZXMgdmlhIHBoYXNlIHN0cnVjdHVyZSBlbmdp
bmVlcmluZzwvdGl0bGU+PHNlY29uZGFyeS10aXRsZT5FbmVyZ3kgU3RvcmFnZSBNYXRlcmlhbHM8
L3NlY29uZGFyeS10aXRsZT48YWx0LXRpdGxlPkVuZXJneSBTdG9yYWdlIE1hdGVyPC9hbHQtdGl0
bGU+PC90aXRsZXM+PHBlcmlvZGljYWw+PGZ1bGwtdGl0bGU+RW5lcmd5IFN0b3JhZ2UgTWF0ZXJp
YWxzPC9mdWxsLXRpdGxlPjxhYmJyLTE+RW5lcmd5IFN0b3JhZ2UgTWF0ZXI8L2FiYnItMT48L3Bl
cmlvZGljYWw+PGFsdC1wZXJpb2RpY2FsPjxmdWxsLXRpdGxlPkVuZXJneSBTdG9yYWdlIE1hdGVy
aWFsczwvZnVsbC10aXRsZT48YWJici0xPkVuZXJneSBTdG9yYWdlIE1hdGVyPC9hYmJyLTE+PC9h
bHQtcGVyaW9kaWNhbD48cGFnZXM+MTE0LTEyMTwvcGFnZXM+PHZvbHVtZT4zNTwvdm9sdW1lPjxr
ZXl3b3Jkcz48a2V5d29yZD5jb2V4aXN0aW5nIHBoYXNlPC9rZXl3b3JkPjxrZXl3b3JkPmVuZXJn
eSBzdG9yYWdlIGRlbnNpdHk8L2tleXdvcmQ+PGtleXdvcmQ+cG93ZXIgZGVuc2l0eTwva2V5d29y
ZD48a2V5d29yZD5tdWx0aXBoYXNlIHRyYW5zaXRpb248L2tleXdvcmQ+PGtleXdvcmQ+YW50aWZl
cnJvZWxlY3RyaWM8L2tleXdvcmQ+PC9rZXl3b3Jkcz48ZGF0ZXM+PHllYXI+MjAyMTwveWVhcj48
cHViLWRhdGVzPjxkYXRlPk1hcjwvZGF0ZT48L3B1Yi1kYXRlcz48L2RhdGVzPjxpc2JuPjI0MDUt
ODI5NzwvaXNibj48YWNjZXNzaW9uLW51bT5XT1M6MDAwNjIxNDAwMzAwMDEwPC9hY2Nlc3Npb24t
bnVtPjx1cmxzPjxyZWxhdGVkLXVybHM+PHVybD48c3R5bGUgZmFjZT0idW5kZXJsaW5lIiBmb250
PSJkZWZhdWx0IiBzaXplPSIxMDAlIj4mbHQ7R28gdG8gSVNJJmd0OzovL1dPUzowMDA2MjE0MDAz
MDAwMTA8L3N0eWxlPjwvdXJsPjwvcmVsYXRlZC11cmxzPjwvdXJscz48ZWxlY3Ryb25pYy1yZXNv
dXJjZS1udW0+MTAuMTAxNi9qLmVuc20uMjAyMC4xMS4wMDY8L2VsZWN0cm9uaWMtcmVzb3VyY2Ut
bnVtPjxsYW5ndWFnZT5FbmdsaXNoPC9sYW5ndWFnZT48L3JlY29yZD48L0NpdGU+PENpdGU+PEF1
dGhvcj5MaXU8L0F1dGhvcj48WWVhcj4yMDIzPC9ZZWFyPjxSZWNOdW0+Mzg4PC9SZWNOdW0+PHJl
Y29yZD48cmVjLW51bWJlcj4zODg8L3JlYy1udW1iZXI+PGZvcmVpZ24ta2V5cz48a2V5IGFwcD0i
RU4iIGRiLWlkPSJhZnZ3d3Jmc3F2OWFmbmU1NWQxdnMwc29zc2FmcnI1MHNlZDUiIHRpbWVzdGFt
cD0iMTczNDMyODI5MCI+Mzg4PC9rZXk+PGtleSBhcHA9IkVOV2ViIiBkYi1pZD0iIj4wPC9rZXk+
PC9mb3JlaWduLWtleXM+PHJlZi10eXBlIG5hbWU9IkpvdXJuYWwgQXJ0aWNsZSI+MTc8L3JlZi10
eXBlPjxjb250cmlidXRvcnM+PGF1dGhvcnM+PGF1dGhvcj5MaXUsIEppa2FuZzwvYXV0aG9yPjxh
dXRob3I+RGluZywgWXVxaW48L2F1dGhvcj48YXV0aG9yPkxpLCBDaG9uZ3lhbmc8L2F1dGhvcj48
YXV0aG9yPkJhaSwgV2FuZ2Zlbmc8L2F1dGhvcj48YXV0aG9yPlpoZW5nLCBQZW5nPC9hdXRob3I+
PGF1dGhvcj5XdSwgU2hpdGluZzwvYXV0aG9yPjxhdXRob3I+WmhhbmcsIEppbmdqaTwvYXV0aG9y
PjxhdXRob3I+UGFuLCBaaG9uZ2JpbjwvYXV0aG9yPjxhdXRob3I+WmhhaSwgSml3ZWk8L2F1dGhv
cj48L2F1dGhvcnM+PC9jb250cmlidXRvcnM+PHRpdGxlcz48dGl0bGU+PHN0eWxlIGZhY2U9Im5v
cm1hbCIgZm9udD0iZGVmYXVsdCIgc2l6ZT0iMTAwJSI+QSBzeW5lcmdpc3RpYyB0d28tc3RlcCBv
cHRpbWl6YXRpb24gZGVzaWduIGVuYWJsZXMgaGlnaCBjYXBhY2l0aXZlIGVuZXJneSBzdG9yYWdl
IGluIGxlYWQtZnJlZSBTcjwvc3R5bGU+PHN0eWxlIGZhY2U9InN1YnNjcmlwdCIgZm9udD0iZGVm
YXVsdCIgc2l6ZT0iMTAwJSI+MC43PC9zdHlsZT48c3R5bGUgZmFjZT0ibm9ybWFsIiBmb250PSJk
ZWZhdWx0IiBzaXplPSIxMDAlIj5CaTwvc3R5bGU+PHN0eWxlIGZhY2U9InN1YnNjcmlwdCIgZm9u
dD0iZGVmYXVsdCIgc2l6ZT0iMTAwJSI+MC4yPC9zdHlsZT48c3R5bGUgZmFjZT0ibm9ybWFsIiBm
b250PSJkZWZhdWx0IiBzaXplPSIxMDAlIj5UaU88L3N0eWxlPjxzdHlsZSBmYWNlPSJzdWJzY3Jp
cHQiIGZvbnQ9ImRlZmF1bHQiIHNpemU9IjEwMCUiPjM8L3N0eWxlPjxzdHlsZSBmYWNlPSJub3Jt
YWwiIGZvbnQ9ImRlZmF1bHQiIHNpemU9IjEwMCUiPi1iYXNlZCByZWxheG9yIGZlcnJvZWxlY3Ry
aWMgY2VyYW1pY3M8L3N0eWxlPjwvdGl0bGU+PHNlY29uZGFyeS10aXRsZT5Kb3VybmFsIG9mIE1h
dGVyaWFscyBDaGVtaXN0cnkgQTwvc2Vjb25kYXJ5LXRpdGxlPjwvdGl0bGVzPjxwZXJpb2RpY2Fs
PjxmdWxsLXRpdGxlPkpvdXJuYWwgb2YgTWF0ZXJpYWxzIENoZW1pc3RyeSBBPC9mdWxsLXRpdGxl
PjwvcGVyaW9kaWNhbD48cGFnZXM+NjA5LTYyMDwvcGFnZXM+PHZvbHVtZT4xMTwvdm9sdW1lPjxu
dW1iZXI+MjwvbnVtYmVyPjxzZWN0aW9uPjYwOTwvc2VjdGlvbj48ZGF0ZXM+PHllYXI+MjAyMzwv
eWVhcj48L2RhdGVzPjxpc2JuPjIwNTAtNzQ4OCYjeEQ7MjA1MC03NDk2PC9pc2JuPjx1cmxzPjwv
dXJscz48ZWxlY3Ryb25pYy1yZXNvdXJjZS1udW0+MTAuMTAzOS9kMnRhMDgwNzRlPC9lbGVjdHJv
bmljLXJlc291cmNlLW51bT48L3JlY29yZD48L0NpdGU+PENpdGU+PEF1dGhvcj5ZYW48L0F1dGhv
cj48WWVhcj4yMDI0PC9ZZWFyPjxSZWNOdW0+NDgxPC9SZWNOdW0+PHJlY29yZD48cmVjLW51bWJl
cj40ODE8L3JlYy1udW1iZXI+PGZvcmVpZ24ta2V5cz48a2V5IGFwcD0iRU4iIGRiLWlkPSJhZnZ3
d3Jmc3F2OWFmbmU1NWQxdnMwc29zc2FmcnI1MHNlZDUiIHRpbWVzdGFtcD0iMTc0NzI5Nzg5MiI+
NDgxPC9rZXk+PGtleSBhcHA9IkVOV2ViIiBkYi1pZD0iIj4wPC9rZXk+PC9mb3JlaWduLWtleXM+
PHJlZi10eXBlIG5hbWU9IkpvdXJuYWwgQXJ0aWNsZSI+MTc8L3JlZi10eXBlPjxjb250cmlidXRv
cnM+PGF1dGhvcnM+PGF1dGhvcj5ZYW4sIEZlaTwvYXV0aG9yPjxhdXRob3I+V2FuZywgU2ltaW48
L2F1dGhvcj48YXV0aG9yPlFpYW4sIEppbjwvYXV0aG9yPjxhdXRob3I+WmhlbmcsIFppaGFvPC9h
dXRob3I+PGF1dGhvcj5HdSwgTG9uZzwvYXV0aG9yPjxhdXRob3I+R3VvLCBKaW5taW5nPC9hdXRo
b3I+PGF1dGhvcj5aaGFpLCBKaXdlaTwvYXV0aG9yPjwvYXV0aG9ycz48L2NvbnRyaWJ1dG9ycz48
dGl0bGVzPjx0aXRsZT5UYXBl4oCQQ2FzdGluZyBMZWFk4oCQRnJlZSBEaWVsZWN0cmljcyBQZXJt
aXQgU3VwZXJpb3IgQ2FwYWNpdGl2ZSBFbmVyZ3kgU3RvcmFnZSBQZXJmb3JtYW5jZTwvdGl0bGU+
PHNlY29uZGFyeS10aXRsZT5BZHZhbmNlZCBFbmVyZ3kgTWF0ZXJpYWxzPC9zZWNvbmRhcnktdGl0
bGU+PC90aXRsZXM+PHBlcmlvZGljYWw+PGZ1bGwtdGl0bGU+QWR2YW5jZWQgRW5lcmd5IE1hdGVy
aWFsczwvZnVsbC10aXRsZT48L3BlcmlvZGljYWw+PHZvbHVtZT4xNTwvdm9sdW1lPjxudW1iZXI+
MTQ8L251bWJlcj48ZGF0ZXM+PHllYXI+MjAyNDwveWVhcj48L2RhdGVzPjxpc2JuPjE2MTQtNjgz
MiYjeEQ7MTYxNC02ODQwPC9pc2JuPjx1cmxzPjwvdXJscz48ZWxlY3Ryb25pYy1yZXNvdXJjZS1u
dW0+MTAuMTAwMi9hZW5tLjIwMjQwMzUzNTwvZWxlY3Ryb25pYy1yZXNvdXJjZS1udW0+PC9yZWNv
cmQ+PC9DaXRlPjxDaXRlPjxBdXRob3I+R2U8L0F1dGhvcj48WWVhcj4yMDIyPC9ZZWFyPjxSZWNO
dW0+MzY1PC9SZWNOdW0+PHJlY29yZD48cmVjLW51bWJlcj4zNjU8L3JlYy1udW1iZXI+PGZvcmVp
Z24ta2V5cz48a2V5IGFwcD0iRU4iIGRiLWlkPSJhZnZ3d3Jmc3F2OWFmbmU1NWQxdnMwc29zc2Fm
cnI1MHNlZDUiIHRpbWVzdGFtcD0iMTczNDMxODgwNiI+MzY1PC9rZXk+PGtleSBhcHA9IkVOV2Vi
IiBkYi1pZD0iIj4wPC9rZXk+PC9mb3JlaWduLWtleXM+PHJlZi10eXBlIG5hbWU9IkpvdXJuYWwg
QXJ0aWNsZSI+MTc8L3JlZi10eXBlPjxjb250cmlidXRvcnM+PGF1dGhvcnM+PGF1dGhvcj5HZSwg
R3Vhbmdsb25nPC9hdXRob3I+PGF1dGhvcj5TaGksIENoZW5nPC9hdXRob3I+PGF1dGhvcj5DaGVu
LCBDaHVrYWk8L2F1dGhvcj48YXV0aG9yPlNoaSwgWXVuamluZzwvYXV0aG9yPjxhdXRob3I+WWFu
LCBGZWk8L2F1dGhvcj48YXV0aG9yPkJhaSwgSGFpcnVpPC9hdXRob3I+PGF1dGhvcj5ZYW5nLCBK
aW5nPC9hdXRob3I+PGF1dGhvcj5MaW4sIEppbmZlbmc8L2F1dGhvcj48YXV0aG9yPlNoZW4sIEJv
PC9hdXRob3I+PGF1dGhvcj5aaGFpLCBKaXdlaTwvYXV0aG9yPjwvYXV0aG9ycz48L2NvbnRyaWJ1
dG9ycz48dGl0bGVzPjx0aXRsZT5UdW5hYmxlIERvbWFpbiBTd2l0Y2hpbmcgRmVhdHVyZXMgb2Yg
SW5jb21tZW5zdXJhdGUgQW50aWZlcnJvZWxlY3RyaWMgQ2VyYW1pY3MgUmVhbGl6aW5nIEV4Y2Vs
bGVudCBFbmVyZ3kgU3RvcmFnZSBQcm9wZXJ0aWVzPC90aXRsZT48c2Vjb25kYXJ5LXRpdGxlPkFk
dmFuY2VkIE1hdGVyaWFsczwvc2Vjb25kYXJ5LXRpdGxlPjwvdGl0bGVzPjxwZXJpb2RpY2FsPjxm
dWxsLXRpdGxlPkFkdmFuY2VkIE1hdGVyaWFsczwvZnVsbC10aXRsZT48L3BlcmlvZGljYWw+PHBh
Z2VzPjIyMDEzMzM8L3BhZ2VzPjx2b2x1bWU+MzQ8L3ZvbHVtZT48bnVtYmVyPjI0PC9udW1iZXI+
PGRhdGVzPjx5ZWFyPjIwMjI8L3llYXI+PC9kYXRlcz48aXNibj4wOTM1LTk2NDgmI3hEOzE1MjEt
NDA5NTwvaXNibj48dXJscz48L3VybHM+PGVsZWN0cm9uaWMtcmVzb3VyY2UtbnVtPjEwLjEwMDIv
YWRtYS4yMDIyMDEzMzM8L2VsZWN0cm9uaWMtcmVzb3VyY2UtbnVtPjwvcmVjb3JkPjwvQ2l0ZT48
Q2l0ZT48QXV0aG9yPkxpdTwvQXV0aG9yPjxZZWFyPjIwMjE8L1llYXI+PFJlY051bT4zODQ8L1Jl
Y051bT48cmVjb3JkPjxyZWMtbnVtYmVyPjM4NDwvcmVjLW51bWJlcj48Zm9yZWlnbi1rZXlzPjxr
ZXkgYXBwPSJFTiIgZGItaWQ9ImFmdnd3cmZzcXY5YWZuZTU1ZDF2czBzb3NzYWZycjUwc2VkNSIg
dGltZXN0YW1wPSIxNzM0MzI2NjA2Ij4zODQ8L2tleT48a2V5IGFwcD0iRU5XZWIiIGRiLWlkPSIi
PjA8L2tleT48L2ZvcmVpZ24ta2V5cz48cmVmLXR5cGUgbmFtZT0iSm91cm5hbCBBcnRpY2xlIj4x
NzwvcmVmLXR5cGU+PGNvbnRyaWJ1dG9ycz48YXV0aG9ycz48YXV0aG9yPkxpdSwgWGlhb2h1aTwv
YXV0aG9yPjxhdXRob3I+WmhhbywgWWU8L2F1dGhvcj48YXV0aG9yPlN1biwgTmluZ25pbmc8L2F1
dGhvcj48YXV0aG9yPkxpLCBZb25nPC9hdXRob3I+PGF1dGhvcj5IYW8sIFhpaG9uZzwvYXV0aG9y
PjwvYXV0aG9ycz48L2NvbnRyaWJ1dG9ycz48dGl0bGVzPjx0aXRsZT48c3R5bGUgZmFjZT0ibm9y
bWFsIiBmb250PSJkZWZhdWx0IiBzaXplPSIxMDAlIj5VbHRyYS1oaWdoIGVuZXJneSBkZW5zaXR5
IGluZHVjZWQgYnkgZGl2ZXJzaWZpZWQgZW5oYW5jZW1lbnQgZWZmZWN0cyBpbiAoUGI8L3N0eWxl
PjxzdHlsZSBmYWNlPSJzdWJzY3JpcHQiIGZvbnQ9ImRlZmF1bHQiIHNpemU9IjEwMCUiPjAuOTji
iJI8L3N0eWxlPjxzdHlsZSBmYWNlPSJpdGFsaWMgc3Vic2NyaXB0IiBmb250PSJkZWZhdWx0IiBz
aXplPSIxMDAlIj54PC9zdHlsZT48c3R5bGUgZmFjZT0ibm9ybWFsIiBmb250PSJkZWZhdWx0IiBz
aXplPSIxMDAlIj5MYTwvc3R5bGU+PHN0eWxlIGZhY2U9InN1YnNjcmlwdCIgZm9udD0iZGVmYXVs
dCIgc2l6ZT0iMTAwJSI+MC4wMjwvc3R5bGU+PHN0eWxlIGZhY2U9Im5vcm1hbCIgZm9udD0iZGVm
YXVsdCIgc2l6ZT0iMTAwJSI+Q2E8L3N0eWxlPjxzdHlsZSBmYWNlPSJpdGFsaWMgc3Vic2NyaXB0
IiBmb250PSJkZWZhdWx0IiBzaXplPSIxMDAlIj54PC9zdHlsZT48c3R5bGUgZmFjZT0ibm9ybWFs
IiBmb250PSJkZWZhdWx0IiBzaXplPSIxMDAlIj4pKFpyPC9zdHlsZT48c3R5bGUgZmFjZT0ic3Vi
c2NyaXB0IiBmb250PSJkZWZhdWx0IiBzaXplPSIxMDAlIj4wLjc8L3N0eWxlPjxzdHlsZSBmYWNl
PSJub3JtYWwiIGZvbnQ9ImRlZmF1bHQiIHNpemU9IjEwMCUiPlNuPC9zdHlsZT48c3R5bGUgZmFj
ZT0ic3Vic2NyaXB0IiBmb250PSJkZWZhdWx0IiBzaXplPSIxMDAlIj4wLjM8L3N0eWxlPjxzdHls
ZSBmYWNlPSJub3JtYWwiIGZvbnQ9ImRlZmF1bHQiIHNpemU9IjEwMCUiPik8L3N0eWxlPjxzdHls
ZSBmYWNlPSJzdWJzY3JpcHQiIGZvbnQ9ImRlZmF1bHQiIHNpemU9IjEwMCUiPjAuOTk1PC9zdHls
ZT48c3R5bGUgZmFjZT0ibm9ybWFsIiBmb250PSJkZWZhdWx0IiBzaXplPSIxMDAlIj5PPC9zdHls
ZT48c3R5bGUgZmFjZT0ic3Vic2NyaXB0IiBmb250PSJkZWZhdWx0IiBzaXplPSIxMDAlIj4zPC9z
dHlsZT48c3R5bGUgZmFjZT0ibm9ybWFsIiBmb250PSJkZWZhdWx0IiBzaXplPSIxMDAlIj4gYW50
aWZlcnJvZWxlY3RyaWMgbXVsdGlsYXllciBjZXJhbWljIGNhcGFjaXRvcnM8L3N0eWxlPjwvdGl0
bGU+PHNlY29uZGFyeS10aXRsZT5DaGVtaWNhbCBFbmdpbmVlcmluZyBKb3VybmFsPC9zZWNvbmRh
cnktdGl0bGU+PC90aXRsZXM+PHBlcmlvZGljYWw+PGZ1bGwtdGl0bGU+Q2hlbWljYWwgRW5naW5l
ZXJpbmcgSm91cm5hbDwvZnVsbC10aXRsZT48YWJici0xPkNoZW0gRW5nIEo8L2FiYnItMT48L3Bl
cmlvZGljYWw+PHBhZ2VzPjEyODAzMjwvcGFnZXM+PHZvbHVtZT40MTc8L3ZvbHVtZT48c2VjdGlv
bj4xMjgwMzI8L3NlY3Rpb24+PGRhdGVzPjx5ZWFyPjIwMjE8L3llYXI+PC9kYXRlcz48aXNibj4x
Mzg1ODk0NzwvaXNibj48dXJscz48L3VybHM+PGVsZWN0cm9uaWMtcmVzb3VyY2UtbnVtPjEwLjEw
MTYvai5jZWouMjAyMC4xMjgwMzI8L2VsZWN0cm9uaWMtcmVzb3VyY2UtbnVtPjwvcmVjb3JkPjwv
Q2l0ZT48Q2l0ZT48QXV0aG9yPllhbjwvQXV0aG9yPjxZZWFyPjIwMjQ8L1llYXI+PFJlY051bT40
ODA8L1JlY051bT48cmVjb3JkPjxyZWMtbnVtYmVyPjQ4MDwvcmVjLW51bWJlcj48Zm9yZWlnbi1r
ZXlzPjxrZXkgYXBwPSJFTiIgZGItaWQ9ImFmdnd3cmZzcXY5YWZuZTU1ZDF2czBzb3NzYWZycjUw
c2VkNSIgdGltZXN0YW1wPSIxNzQ3Mjk3ODg3Ij40ODA8L2tleT48a2V5IGFwcD0iRU5XZWIiIGRi
LWlkPSIiPjA8L2tleT48L2ZvcmVpZ24ta2V5cz48cmVmLXR5cGUgbmFtZT0iSm91cm5hbCBBcnRp
Y2xlIj4xNzwvcmVmLXR5cGU+PGNvbnRyaWJ1dG9ycz48YXV0aG9ycz48YXV0aG9yPllhbiwgRi48
L2F1dGhvcj48YXV0aG9yPlFpYW4sIEouPC9hdXRob3I+PGF1dGhvcj5MaW4sIEouPC9hdXRob3I+
PGF1dGhvcj5HZSwgRy48L2F1dGhvcj48YXV0aG9yPlNoaSwgQy48L2F1dGhvcj48YXV0aG9yPlpo
YWksIEouPC9hdXRob3I+PC9hdXRob3JzPjwvY29udHJpYnV0b3JzPjxhdXRoLWFkZHJlc3M+U2No
b29sIG9mIEFkdmFuY2VkIE1hdGVyaWFscyBhbmQgTmFub3RlY2hub2xvZ3ksIFhpZGlhbiBVbml2
ZXJzaXR5LCBYaSZhcG9zO2FuLCA3MTAxMjYsIENoaW5hLiYjeEQ7U2hhbmdoYWkgS2V5IExhYm9y
YXRvcnkgZm9yIFImYW1wO0QgYW5kIEFwcGxpY2F0aW9uIG9mIE1ldGFsbGljIEZ1bmN0aW9uYWwg
TWF0ZXJpYWxzLCBGdW5jdGlvbmFsIE1hdGVyaWFscyBSZXNlYXJjaCBMYWJvcmF0b3J5LCBTY2hv
b2wgb2YgTWF0ZXJpYWxzIFNjaWVuY2UgYW5kIEVuZ2luZWVyaW5nLCBUb25namkgVW5pdmVyc2l0
eSwgU2hhbmdoYWksIDIwMTgwNCwgQ2hpbmEuPC9hdXRoLWFkZHJlc3M+PHRpdGxlcz48dGl0bGU+
VWx0cmFoaWdoIEVuZXJneSBTdG9yYWdlIERlbnNpdHkgYW5kIEVmZmljaWVuY3kgb2YgTGVhZC1G
cmVlIERpZWxlY3RyaWNzIHdpdGggU2FuZHdpY2ggU3RydWN0dXJlPC90aXRsZT48c2Vjb25kYXJ5
LXRpdGxlPlNtYWxsPC9zZWNvbmRhcnktdGl0bGU+PC90aXRsZXM+PHBlcmlvZGljYWw+PGZ1bGwt
dGl0bGU+U21hbGw8L2Z1bGwtdGl0bGU+PGFiYnItMT5TbWFsbDwvYWJici0xPjwvcGVyaW9kaWNh
bD48cGFnZXM+ZTIzMDY4MDM8L3BhZ2VzPjx2b2x1bWU+MjA8L3ZvbHVtZT48bnVtYmVyPjc8L251
bWJlcj48ZWRpdGlvbj4yMDIzLzEwLzA3PC9lZGl0aW9uPjxrZXl3b3Jkcz48a2V5d29yZD5kaWVs
ZWN0cmljIGNhcGFjaXRvcnM8L2tleXdvcmQ+PGtleXdvcmQ+ZW5lcmd5IHN0b3JhZ2UgZGVuc2l0
eSBhbmQgZWZmaWNpZW5jeTwva2V5d29yZD48a2V5d29yZD5sZWFkLWZyZWUgY2VyYW1pY3M8L2tl
eXdvcmQ+PGtleXdvcmQ+c2FuZHdpY2ggc3RydWN0dXJlczwva2V5d29yZD48L2tleXdvcmRzPjxk
YXRlcz48eWVhcj4yMDI0PC95ZWFyPjxwdWItZGF0ZXM+PGRhdGU+RmViPC9kYXRlPjwvcHViLWRh
dGVzPjwvZGF0ZXM+PGlzYm4+MTYxMy02ODI5IChFbGVjdHJvbmljKSYjeEQ7MTYxMy02ODEwIChM
aW5raW5nKTwvaXNibj48YWNjZXNzaW9uLW51bT4zNzgwMzQ4MDwvYWNjZXNzaW9uLW51bT48dXJs
cz48cmVsYXRlZC11cmxzPjx1cmw+aHR0cHM6Ly93d3cubmNiaS5ubG0ubmloLmdvdi9wdWJtZWQv
Mzc4MDM0ODA8L3VybD48L3JlbGF0ZWQtdXJscz48L3VybHM+PGVsZWN0cm9uaWMtcmVzb3VyY2Ut
bnVtPjEwLjEwMDIvc21sbC4yMDIzMDY4MDM8L2VsZWN0cm9uaWMtcmVzb3VyY2UtbnVtPjwvcmVj
b3JkPjwvQ2l0ZT48Q2l0ZT48QXV0aG9yPlpoYW5nPC9BdXRob3I+PFllYXI+MjAyNDwvWWVhcj48
UmVjTnVtPjQ4NjwvUmVjTnVtPjxyZWNvcmQ+PHJlYy1udW1iZXI+NDg2PC9yZWMtbnVtYmVyPjxm
b3JlaWduLWtleXM+PGtleSBhcHA9IkVOIiBkYi1pZD0iYWZ2d3dyZnNxdjlhZm5lNTVkMXZzMHNv
c3NhZnJyNTBzZWQ1IiB0aW1lc3RhbXA9IjE3NDcyOTgxOTYiPjQ4Njwva2V5PjwvZm9yZWlnbi1r
ZXlzPjxyZWYtdHlwZSBuYW1lPSJKb3VybmFsIEFydGljbGUiPjE3PC9yZWYtdHlwZT48Y29udHJp
YnV0b3JzPjxhdXRob3JzPjxhdXRob3I+WmhhbmcsIE0uPC9hdXRob3I+PGF1dGhvcj5MYW4sIFMu
PC9hdXRob3I+PGF1dGhvcj5ZYW5nLCBCLiBCLjwvYXV0aG9yPjxhdXRob3I+UGFuLCBILjwvYXV0
aG9yPjxhdXRob3I+TGl1LCBZLiBRLjwvYXV0aG9yPjxhdXRob3I+WmhhbmcsIFEuIEguPC9hdXRo
b3I+PGF1dGhvcj5RaSwgSi4gTC48L2F1dGhvcj48YXV0aG9yPkNoZW4sIEQuPC9hdXRob3I+PGF1
dGhvcj5TdSwgSC48L2F1dGhvcj48YXV0aG9yPllpLCBELjwvYXV0aG9yPjxhdXRob3I+WWFuZywg
WS4gWS48L2F1dGhvcj48YXV0aG9yPldlaSwgUi48L2F1dGhvcj48YXV0aG9yPkNhaSwgSC4gRC48
L2F1dGhvcj48YXV0aG9yPkhhbiwgSC4gSi48L2F1dGhvcj48YXV0aG9yPkd1LCBMLjwvYXV0aG9y
PjxhdXRob3I+TmFuLCBDLiBXLjwvYXV0aG9yPjxhdXRob3I+TGluLCBZLiBILjwvYXV0aG9yPjwv
YXV0aG9ycz48L2NvbnRyaWJ1dG9ycz48YXV0aC1hZGRyZXNzPlRzaW5naHVhIFVuaXYsIFNjaCBN
YXQgU2NpICZhbXA7IEVuZ24sIFN0YXRlIEtleSBMYWIgTmV3IENlcmFtICZhbXA7IEZpbmUgUHJv
YywgQmVpamluZywgUGVvcGxlcyBSIENoaW5hJiN4RDtDaGluZXNlIEFjYWQgU2NpLCBJbnN0IFNv
bGlkIFN0YXRlIFBoeXMsIEtleSBMYWIgTWF0IFBoeXMsIEhlZmVpLCBQZW9wbGVzIFIgQ2hpbmEm
I3hEO1VuaXYgQ2FsaWYgQmVya2VsZXksIERlcHQgTWF0IFNjaSAmYW1wOyBFbmduLCBCZXJrZWxl
eSwgQ0EgVVNBJiN4RDtDaGluZXNlIEFjYWQgU2NpLCBJbnN0IFBoeXMsIEJlaWppbmcgTmF0bCBM
YWIgQ29uZGVuc2VkIE1hdHRlciBQaHlzLCBCZWlqaW5nLCBQZW9wbGVzIFIgQ2hpbmEmI3hEO0Zv
c2hhbiBTb3V0aGVybiBDaGluYSBJbnN0IE5ldyBNYXQsIEZvc2hhbiwgUGVvcGxlcyBSIENoaW5h
JiN4RDtUc2luZ2h1YSBVbml2LCBGdXR1cmUgTGFiLCBCZWlqaW5nLCBQZW9wbGVzIFIgQ2hpbmEm
I3hEO1RzaW5naHVhIFVuaXYsIE5hdGwgQ3RyIEVsZWN0cm9uIE1pY3Jvc2NvcHkgQmVpamluZywg
U2NoIE1hdCBTY2kgJmFtcDsgRW5nbiwgQmVpamluZywgUGVvcGxlcyBSIENoaW5hPC9hdXRoLWFk
ZHJlc3M+PHRpdGxlcz48dGl0bGU+VWx0cmFoaWdoIGVuZXJneSBzdG9yYWdlIGluIGhpZ2gtZW50
cm9weSBjZXJhbWljIGNhcGFjaXRvcnMgd2l0aCBwb2x5bW9ycGhpYyByZWxheG9yIHBoYXNlPC90
aXRsZT48c2Vjb25kYXJ5LXRpdGxlPlNjaWVuY2U8L3NlY29uZGFyeS10aXRsZT48YWx0LXRpdGxl
PlNjaWVuY2U8L2FsdC10aXRsZT48L3RpdGxlcz48cGVyaW9kaWNhbD48ZnVsbC10aXRsZT5TY2ll
bmNlPC9mdWxsLXRpdGxlPjxhYmJyLTE+U2NpZW5jZTwvYWJici0xPjwvcGVyaW9kaWNhbD48YWx0
LXBlcmlvZGljYWw+PGZ1bGwtdGl0bGU+U2NpZW5jZTwvZnVsbC10aXRsZT48YWJici0xPlNjaWVu
Y2U8L2FiYnItMT48L2FsdC1wZXJpb2RpY2FsPjxwYWdlcz4xODUtMTg5PC9wYWdlcz48dm9sdW1l
PjM4NDwvdm9sdW1lPjxudW1iZXI+NjY5MjwvbnVtYmVyPjxrZXl3b3Jkcz48a2V5d29yZD5kZW5z
aXR5PC9rZXl3b3JkPjxrZXl3b3JkPm11bHRpbGF5ZXJzPC9rZXl3b3JkPjxrZXl3b3JkPmZhdGln
dWU8L2tleXdvcmQ+PC9rZXl3b3Jkcz48ZGF0ZXM+PHllYXI+MjAyNDwveWVhcj48cHViLWRhdGVz
PjxkYXRlPkFwciAxMjwvZGF0ZT48L3B1Yi1kYXRlcz48L2RhdGVzPjxpc2JuPjAwMzYtODA3NTwv
aXNibj48YWNjZXNzaW9uLW51bT5XT1M6MDAxMjUzMzQzNTAwMDIxPC9hY2Nlc3Npb24tbnVtPjx1
cmxzPjxyZWxhdGVkLXVybHM+PHVybD4mbHQ7R28gdG8gSVNJJmd0OzovL1dPUzowMDEyNTMzNDM1
MDAwMjE8L3VybD48L3JlbGF0ZWQtdXJscz48L3VybHM+PGVsZWN0cm9uaWMtcmVzb3VyY2UtbnVt
PjEwLjExMjYvc2NpZW5jZS5hZGwyOTMxPC9lbGVjdHJvbmljLXJlc291cmNlLW51bT48bGFuZ3Vh
Z2U+RW5nbGlzaDwvbGFuZ3VhZ2U+PC9yZWNvcmQ+PC9DaXRlPjxDaXRlPjxBdXRob3I+TGl1PC9B
dXRob3I+PFllYXI+MjAxOTwvWWVhcj48UmVjTnVtPjQ2ODwvUmVjTnVtPjxyZWNvcmQ+PHJlYy1u
dW1iZXI+NDY4PC9yZWMtbnVtYmVyPjxmb3JlaWduLWtleXM+PGtleSBhcHA9IkVOIiBkYi1pZD0i
YWZ2d3dyZnNxdjlhZm5lNTVkMXZzMHNvc3NhZnJyNTBzZWQ1IiB0aW1lc3RhbXA9IjE3NDcyOTc3
NTIiPjQ2ODwva2V5PjxrZXkgYXBwPSJFTldlYiIgZGItaWQ9IiI+MDwva2V5PjwvZm9yZWlnbi1r
ZXlzPjxyZWYtdHlwZSBuYW1lPSJKb3VybmFsIEFydGljbGUiPjE3PC9yZWYtdHlwZT48Y29udHJp
YnV0b3JzPjxhdXRob3JzPjxhdXRob3I+TGl1LCBYaWFvaHVpPC9hdXRob3I+PGF1dGhvcj5MaSwg
WW9uZzwvYXV0aG9yPjxhdXRob3I+SGFvLCBYaWhvbmc8L2F1dGhvcj48L2F1dGhvcnM+PC9jb250
cmlidXRvcnM+PHRpdGxlcz48dGl0bGU+PHN0eWxlIGZhY2U9Im5vcm1hbCIgZm9udD0iZGVmYXVs
dCIgc2l6ZT0iMTAwJSI+VWx0cmEtaGlnaCBlbmVyZ3ktc3RvcmFnZSBkZW5zaXR5IGFuZCBmYXN0
IGRpc2NoYXJnZSBzcGVlZCBvZiAoUGI8L3N0eWxlPjxzdHlsZSBmYWNlPSJzdWJzY3JpcHQiIGZv
bnQ9ImRlZmF1bHQiIHNpemU9IjEwMCUiPjAuOTjiiJI8L3N0eWxlPjxzdHlsZSBmYWNlPSJpdGFs
aWMgc3Vic2NyaXB0IiBmb250PSJkZWZhdWx0IiBzaXplPSIxMDAlIj54PC9zdHlsZT48c3R5bGUg
ZmFjZT0ibm9ybWFsIiBmb250PSJkZWZhdWx0IiBzaXplPSIxMDAlIj5MYTwvc3R5bGU+PHN0eWxl
IGZhY2U9InN1YnNjcmlwdCIgZm9udD0iZGVmYXVsdCIgc2l6ZT0iMTAwJSI+MC4wMjwvc3R5bGU+
PHN0eWxlIGZhY2U9Im5vcm1hbCIgZm9udD0iZGVmYXVsdCIgc2l6ZT0iMTAwJSI+U3I8L3N0eWxl
PjxzdHlsZSBmYWNlPSJpdGFsaWMgc3Vic2NyaXB0IiBmb250PSJkZWZhdWx0IiBzaXplPSIxMDAl
Ij54PC9zdHlsZT48c3R5bGUgZmFjZT0ibm9ybWFsIiBmb250PSJkZWZhdWx0IiBzaXplPSIxMDAl
Ij4pKFpyPC9zdHlsZT48c3R5bGUgZmFjZT0ic3Vic2NyaXB0IiBmb250PSJkZWZhdWx0IiBzaXpl
PSIxMDAlIj4wLjk8L3N0eWxlPjxzdHlsZSBmYWNlPSJub3JtYWwiIGZvbnQ9ImRlZmF1bHQiIHNp
emU9IjEwMCUiPlNuPC9zdHlsZT48c3R5bGUgZmFjZT0ic3Vic2NyaXB0IiBmb250PSJkZWZhdWx0
IiBzaXplPSIxMDAlIj4wLjE8L3N0eWxlPjxzdHlsZSBmYWNlPSJub3JtYWwiIGZvbnQ9ImRlZmF1
bHQiIHNpemU9IjEwMCUiPik8L3N0eWxlPjxzdHlsZSBmYWNlPSJzdWJzY3JpcHQiIGZvbnQ9ImRl
ZmF1bHQiIHNpemU9IjEwMCUiPjAuOTk1PC9zdHlsZT48c3R5bGUgZmFjZT0ibm9ybWFsIiBmb250
PSJkZWZhdWx0IiBzaXplPSIxMDAlIj5PPC9zdHlsZT48c3R5bGUgZmFjZT0ic3Vic2NyaXB0IiBm
b250PSJkZWZhdWx0IiBzaXplPSIxMDAlIj4zIDwvc3R5bGU+PHN0eWxlIGZhY2U9Im5vcm1hbCIg
Zm9udD0iZGVmYXVsdCIgc2l6ZT0iMTAwJSI+YW50aWZlcnJvZWxlY3RyaWMgY2VyYW1pY3MgcHJl
cGFyZWQgdmlhIHRoZSB0YXBlLWNhc3RpbmcgbWV0aG9kPC9zdHlsZT48L3RpdGxlPjxzZWNvbmRh
cnktdGl0bGU+Sm91cm5hbCBvZiBNYXRlcmlhbHMgQ2hlbWlzdHJ5IEE8L3NlY29uZGFyeS10aXRs
ZT48L3RpdGxlcz48cGVyaW9kaWNhbD48ZnVsbC10aXRsZT5Kb3VybmFsIG9mIE1hdGVyaWFscyBD
aGVtaXN0cnkgQTwvZnVsbC10aXRsZT48L3BlcmlvZGljYWw+PHBhZ2VzPjExODU4LTExODY2PC9w
YWdlcz48dm9sdW1lPjc8L3ZvbHVtZT48bnVtYmVyPjE5PC9udW1iZXI+PHNlY3Rpb24+MTE4NTg8
L3NlY3Rpb24+PGRhdGVzPjx5ZWFyPjIwMTk8L3llYXI+PC9kYXRlcz48aXNibj4yMDUwLTc0ODgm
I3hEOzIwNTAtNzQ5NjwvaXNibj48dXJscz48L3VybHM+PGVsZWN0cm9uaWMtcmVzb3VyY2UtbnVt
PjEwLjEwMzkvYzl0YTAyMTQ5YzwvZWxlY3Ryb25pYy1yZXNvdXJjZS1udW0+PC9yZWNvcmQ+PC9D
aXRlPjxDaXRlPjxBdXRob3I+V2FuZzwvQXV0aG9yPjxZZWFyPjIwMTk8L1llYXI+PFJlY051bT4z
NjA8L1JlY051bT48cmVjb3JkPjxyZWMtbnVtYmVyPjM2MDwvcmVjLW51bWJlcj48Zm9yZWlnbi1r
ZXlzPjxrZXkgYXBwPSJFTiIgZGItaWQ9ImFmdnd3cmZzcXY5YWZuZTU1ZDF2czBzb3NzYWZycjUw
c2VkNSIgdGltZXN0YW1wPSIxNzIyNTY4NTQzIj4zNjA8L2tleT48a2V5IGFwcD0iRU5XZWIiIGRi
LWlkPSIiPjA8L2tleT48L2ZvcmVpZ24ta2V5cz48cmVmLXR5cGUgbmFtZT0iSm91cm5hbCBBcnRp
Y2xlIj4xNzwvcmVmLXR5cGU+PGNvbnRyaWJ1dG9ycz48YXV0aG9ycz48YXV0aG9yPldhbmcsIEhv
bmdzaGVuZzwvYXV0aG9yPjxhdXRob3I+TGl1LCBZdWNoZW5nPC9hdXRob3I+PGF1dGhvcj5ZYW5n
LCBUb25ncWluZzwvYXV0aG9yPjxhdXRob3I+WmhhbmcsIFNodWp1bjwvYXV0aG9yPjwvYXV0aG9y
cz48L2NvbnRyaWJ1dG9ycz48dGl0bGVzPjx0aXRsZT5VbHRyYWhpZ2ggRW5lcmd54oCQU3RvcmFn
ZSBEZW5zaXR5IGluIEFudGlmZXJyb2VsZWN0cmljIENlcmFtaWNzIHdpdGggRmllbGTigJBJbmR1
Y2VkIE11bHRpcGhhc2UgVHJhbnNpdGlvbnM8L3RpdGxlPjxzZWNvbmRhcnktdGl0bGU+QWR2YW5j
ZWQgRnVuY3Rpb25hbCBNYXRlcmlhbHM8L3NlY29uZGFyeS10aXRsZT48L3RpdGxlcz48cGVyaW9k
aWNhbD48ZnVsbC10aXRsZT5BZHZhbmNlZCBGdW5jdGlvbmFsIE1hdGVyaWFsczwvZnVsbC10aXRs
ZT48YWJici0xPkFkdiBGdW5jdCBNYXRlcjwvYWJici0xPjwvcGVyaW9kaWNhbD48cGFnZXM+MTgw
NzMyMTwvcGFnZXM+PHZvbHVtZT4yOTwvdm9sdW1lPjxudW1iZXI+NzwvbnVtYmVyPjxkYXRlcz48
eWVhcj4yMDE5PC95ZWFyPjwvZGF0ZXM+PGlzYm4+MTYxNi0zMDFYJiN4RDsxNjE2LTMwMjg8L2lz
Ym4+PHVybHM+PC91cmxzPjxlbGVjdHJvbmljLXJlc291cmNlLW51bT4xMC4xMDAyL2FkZm0uMjAx
ODA3MzIxPC9lbGVjdHJvbmljLXJlc291cmNlLW51bT48L3JlY29yZD48L0NpdGU+PENpdGU+PEF1
dGhvcj5aaGFuZzwvQXV0aG9yPjxZZWFyPjIwMjQ8L1llYXI+PFJlY051bT40MTA8L1JlY051bT48
cmVjb3JkPjxyZWMtbnVtYmVyPjQxMDwvcmVjLW51bWJlcj48Zm9yZWlnbi1rZXlzPjxrZXkgYXBw
PSJFTiIgZGItaWQ9ImFmdnd3cmZzcXY5YWZuZTU1ZDF2czBzb3NzYWZycjUwc2VkNSIgdGltZXN0
YW1wPSIxNzM0NTg2MDM3Ij40MTA8L2tleT48a2V5IGFwcD0iRU5XZWIiIGRiLWlkPSIiPjA8L2tl
eT48L2ZvcmVpZ24ta2V5cz48cmVmLXR5cGUgbmFtZT0iSm91cm5hbCBBcnRpY2xlIj4xNzwvcmVm
LXR5cGU+PGNvbnRyaWJ1dG9ycz48YXV0aG9ycz48YXV0aG9yPlpoYW5nLCBMZWl5YW5nPC9hdXRo
b3I+PGF1dGhvcj5KaW5nLCBSdWl5aTwvYXV0aG9yPjxhdXRob3I+SHVhbmcsIFl1bnlhbzwvYXV0
aG9yPjxhdXRob3I+WWFuZywgWXVsZTwvYXV0aG9yPjxhdXRob3I+TGksIFlhbmc8L2F1dGhvcj48
YXV0aG9yPlRhbmcsIE1pbmd5YW5nPC9hdXRob3I+PGF1dGhvcj5DYW8sIFNodXlhbzwvYXV0aG9y
PjxhdXRob3I+Q2hlbiwgWmliaW48L2F1dGhvcj48YXV0aG9yPkdhbywgRmVuZzwvYXV0aG9yPjxh
dXRob3I+RHUsIFl1eGlhbzwvYXV0aG9yPjxhdXRob3I+WmhvdSwgU2hpeXU8L2F1dGhvcj48YXV0
aG9yPlpoYW8sIEppYW53ZWk8L2F1dGhvcj48YXV0aG9yPkxpdSwgU2hpeXU8L2F1dGhvcj48YXV0
aG9yPldhbmcsIERhd2VpPC9hdXRob3I+PGF1dGhvcj5aaGFuZywgU2h1anVuPC9hdXRob3I+PGF1
dGhvcj5KaW4sIExpPC9hdXRob3I+PC9hdXRob3JzPjwvY29udHJpYnV0b3JzPjx0aXRsZXM+PHRp
dGxlPlVsdHJh4oCQV2VhayBQb2xhcml6YXRpb27igJBTdHJhaW4gQ291cGxpbmcgRWZmZWN0IEJv
b3N0cyBDYXBhY2l0aXZlIEVuZXJneSBTdG9yYWdlPC90aXRsZT48c2Vjb25kYXJ5LXRpdGxlPkFk
dmFuY2VkIE1hdGVyaWFsczwvc2Vjb25kYXJ5LXRpdGxlPjwvdGl0bGVzPjxwZXJpb2RpY2FsPjxm
dWxsLXRpdGxlPkFkdmFuY2VkIE1hdGVyaWFsczwvZnVsbC10aXRsZT48L3BlcmlvZGljYWw+PHBh
Z2VzPjI0MDYyMTk8L3BhZ2VzPjx2b2x1bWU+MzY8L3ZvbHVtZT48ZGF0ZXM+PHllYXI+MjAyNDwv
eWVhcj48L2RhdGVzPjxpc2JuPjA5MzUtOTY0OCYjeEQ7MTUyMS00MDk1PC9pc2JuPjx1cmxzPjwv
dXJscz48ZWxlY3Ryb25pYy1yZXNvdXJjZS1udW0+MTAuMTAwMi9hZG1hLjIwMjQwNjIxOTwvZWxl
Y3Ryb25pYy1yZXNvdXJjZS1udW0+PC9yZWNvcmQ+PC9DaXRlPjwvRW5kTm90ZT4A
</w:fldData>
              </w:fldChar>
            </w:r>
            <w:r w:rsidR="004A4D07">
              <w:instrText xml:space="preserve"> ADDIN EN.CITE.DATA </w:instrText>
            </w:r>
            <w:r w:rsidR="004A4D07">
              <w:fldChar w:fldCharType="end"/>
            </w:r>
            <w:r>
              <w:fldChar w:fldCharType="separate"/>
            </w:r>
            <w:r w:rsidRPr="00E21966">
              <w:rPr>
                <w:noProof/>
                <w:vertAlign w:val="superscript"/>
              </w:rPr>
              <w:t>1-34</w:t>
            </w:r>
            <w:r>
              <w:fldChar w:fldCharType="end"/>
            </w:r>
          </w:p>
        </w:tc>
      </w:tr>
      <w:tr w:rsidR="004A4D07" w14:paraId="57D0CCF3" w14:textId="77777777" w:rsidTr="00C65F01">
        <w:tc>
          <w:tcPr>
            <w:tcW w:w="5228" w:type="dxa"/>
            <w:tcBorders>
              <w:top w:val="nil"/>
              <w:bottom w:val="single" w:sz="12" w:space="0" w:color="auto"/>
            </w:tcBorders>
          </w:tcPr>
          <w:p w14:paraId="379CC3E4" w14:textId="34542B13" w:rsidR="004A4D07" w:rsidRDefault="004A4D07" w:rsidP="008C429D">
            <w:r>
              <w:rPr>
                <w:rFonts w:hint="eastAsia"/>
              </w:rPr>
              <w:t>Fig. 1i</w:t>
            </w:r>
          </w:p>
        </w:tc>
        <w:tc>
          <w:tcPr>
            <w:tcW w:w="5228" w:type="dxa"/>
            <w:tcBorders>
              <w:top w:val="nil"/>
              <w:bottom w:val="single" w:sz="12" w:space="0" w:color="auto"/>
            </w:tcBorders>
          </w:tcPr>
          <w:p w14:paraId="1413D4A0" w14:textId="29C4ED8A" w:rsidR="004A4D07" w:rsidRDefault="00C65F01" w:rsidP="008C429D">
            <w:r>
              <w:fldChar w:fldCharType="begin">
                <w:fldData xml:space="preserve">PEVuZE5vdGU+PENpdGU+PEF1dGhvcj5HdW88L0F1dGhvcj48WWVhcj4yMDIyPC9ZZWFyPjxSZWNO
dW0+NDI2PC9SZWNOdW0+PERpc3BsYXlUZXh0PjxzdHlsZSBmYWNlPSJzdXBlcnNjcmlwdCI+MS0z
LDUtOSwxMSwxNCwxNywyMiwyMywyNiwyNywzMCwzMjwvc3R5bGU+PC9EaXNwbGF5VGV4dD48cmVj
b3JkPjxyZWMtbnVtYmVyPjQyNjwvcmVjLW51bWJlcj48Zm9yZWlnbi1rZXlzPjxrZXkgYXBwPSJF
TiIgZGItaWQ9ImFmdnd3cmZzcXY5YWZuZTU1ZDF2czBzb3NzYWZycjUwc2VkNSIgdGltZXN0YW1w
PSIxNzQ2NzA5MDA2Ij40MjY8L2tleT48a2V5IGFwcD0iRU5XZWIiIGRiLWlkPSIiPjA8L2tleT48
L2ZvcmVpZ24ta2V5cz48cmVmLXR5cGUgbmFtZT0iSm91cm5hbCBBcnRpY2xlIj4xNzwvcmVmLXR5
cGU+PGNvbnRyaWJ1dG9ycz48YXV0aG9ycz48YXV0aG9yPkd1bywgSmlhbjwvYXV0aG9yPjxhdXRo
b3I+WGlhbywgV2Vucm9uZzwvYXV0aG9yPjxhdXRob3I+WmhhbmcsIFhpYW95dTwvYXV0aG9yPjxh
dXRob3I+WmhhbmcsIEppPC9hdXRob3I+PGF1dGhvcj5XYW5nLCBKaW5nPC9hdXRob3I+PGF1dGhv
cj5aaGFuZywgR3Vhbmd6dTwvYXV0aG9yPjxhdXRob3I+WmhhbmcsIFNoYW7igJBUYW88L2F1dGhv
cj48L2F1dGhvcnM+PC9jb250cmlidXRvcnM+PHRpdGxlcz48dGl0bGU+QWNoaWV2aW5nIEV4Y2Vs
bGVudCBFbmVyZ3kgU3RvcmFnZSBQcm9wZXJ0aWVzIGluIEZpbmXigJBHcmFpbiBIaWdo4oCQRW50
cm9weSBSZWxheG9yIEZlcnJvZWxlY3RyaWMgQ2VyYW1pY3M8L3RpdGxlPjxzZWNvbmRhcnktdGl0
bGU+QWR2YW5jZWQgRWxlY3Ryb25pYyBNYXRlcmlhbHM8L3NlY29uZGFyeS10aXRsZT48L3RpdGxl
cz48cGVyaW9kaWNhbD48ZnVsbC10aXRsZT5BZHZhbmNlZCBFbGVjdHJvbmljIE1hdGVyaWFsczwv
ZnVsbC10aXRsZT48L3BlcmlvZGljYWw+PHZvbHVtZT44PC92b2x1bWU+PG51bWJlcj4xMTwvbnVt
YmVyPjxkYXRlcz48eWVhcj4yMDIyPC95ZWFyPjwvZGF0ZXM+PGlzYm4+MjE5OS0xNjBYJiN4RDsy
MTk5LTE2MFg8L2lzYm4+PHVybHM+PC91cmxzPjxlbGVjdHJvbmljLXJlc291cmNlLW51bT4xMC4x
MDAyL2FlbG0uMjAyMjAwNTAzPC9lbGVjdHJvbmljLXJlc291cmNlLW51bT48L3JlY29yZD48L0Np
dGU+PENpdGU+PEF1dGhvcj5IdTwvQXV0aG9yPjxZZWFyPjIwMjU8L1llYXI+PFJlY051bT40NzA8
L1JlY051bT48cmVjb3JkPjxyZWMtbnVtYmVyPjQ3MDwvcmVjLW51bWJlcj48Zm9yZWlnbi1rZXlz
PjxrZXkgYXBwPSJFTiIgZGItaWQ9ImFmdnd3cmZzcXY5YWZuZTU1ZDF2czBzb3NzYWZycjUwc2Vk
NSIgdGltZXN0YW1wPSIxNzQ3Mjk3NzY0Ij40NzA8L2tleT48a2V5IGFwcD0iRU5XZWIiIGRiLWlk
PSIiPjA8L2tleT48L2ZvcmVpZ24ta2V5cz48cmVmLXR5cGUgbmFtZT0iSm91cm5hbCBBcnRpY2xl
Ij4xNzwvcmVmLXR5cGU+PGNvbnRyaWJ1dG9ycz48YXV0aG9ycz48YXV0aG9yPkh1LCBKLjwvYXV0
aG9yPjxhdXRob3I+WmhvdSwgWi48L2F1dGhvcj48YXV0aG9yPkx2LCBMLjwvYXV0aG9yPjxhdXRo
b3I+WmhhbmcsIFcuPC9hdXRob3I+PGF1dGhvcj5DaGVuLCBTLjwvYXV0aG9yPjxhdXRob3I+TGl1
LCBKLjwvYXV0aG9yPjxhdXRob3I+TGksIFAuPC9hdXRob3I+PGF1dGhvcj5MaXUsIE4uPC9hdXRo
b3I+PGF1dGhvcj5aZW5nLCBULjwvYXV0aG9yPjxhdXRob3I+UGFuLCBaLjwvYXV0aG9yPjwvYXV0
aG9ycz48L2NvbnRyaWJ1dG9ycz48YXV0aC1hZGRyZXNzPlNjaG9vbCBvZiBNYXRlcmlhbHMgU2Np
ZW5jZSBhbmQgQ2hlbWljYWwgRW5naW5lZXJpbmcsIE5pbmdibyBVbml2ZXJzaXR5LCBOaW5nYm8s
IFpoZWppYW5nLCAzMTUyMTEsIENoaW5hLiBwYW56aG9uZ2JpbkBuYnUuZWR1LmNuLiYjeEQ7U2No
b29sIG9mIE1hdGVyaWFscyBTY2llbmNlIGFuZCBFbmdpbmVlcmluZywgTGlhb2NoZW5nIFVuaXZl
cnNpdHksIExpYW9jaGVuZywgU2hhbmRvbmcsIDI1MjA1OSwgQ2hpbmEuJiN4RDtFbmdpbmVlcmlu
ZyAmYW1wOyBUZWNobm9sb2d5IENlbnRlciBmb3IgQWVyb3NwYWNlIE1hdGVyaWFscywgV3V6aGVu
IExhYm9yYXRvcnksIDkyNSBEYW9sZSBSb2FkLCBKaWF4aW5nIDMxNDUwMCwgQ2hpbmEuIGxpdW5A
d3V6aGVubGFiLmNvbS4mI3hEO1NjaG9vbCBvZiBNYXRlcmlhbHMgU2NpZW5jZSBhbmQgRW5naW5l
ZXJpbmcsIEppbmdkZXpoZW4gQ2VyYW1pYyBVbml2ZXJzaXR5LCBKaW5nZGV6aGVuIDMzMzQwMywg
Q2hpbmEuIHplbmd0YW8wNjI2QDEyNi5jb20uPC9hdXRoLWFkZHJlc3M+PHRpdGxlcz48dGl0bGU+
PHN0eWxlIGZhY2U9Im5vcm1hbCIgZm9udD0iZGVmYXVsdCIgc2l6ZT0iMTAwJSI+QWNoaWV2aW5n
IGV4Y2VwdGlvbmFsIGVuZXJneSBzdG9yYWdlIHBlcmZvcm1hbmNlIGluIFBiSGZPPC9zdHlsZT48
c3R5bGUgZmFjZT0ic3Vic2NyaXB0IiBmb250PSJkZWZhdWx0IiBzaXplPSIxMDAlIj4zPC9zdHls
ZT48c3R5bGUgZmFjZT0ibm9ybWFsIiBmb250PSJkZWZhdWx0IiBzaXplPSIxMDAlIj4gYW50aWZl
cnJvZWxlY3RyaWMgY2VyYW1pY3MgdGhyb3VnaCBkZWZlY3QgZW5naW5lZXJpbmcgZGVzaWduPC9z
dHlsZT48L3RpdGxlPjxzZWNvbmRhcnktdGl0bGU+TWF0ZXIgSG9yaXo8L3NlY29uZGFyeS10aXRs
ZT48L3RpdGxlcz48cGVyaW9kaWNhbD48ZnVsbC10aXRsZT5NYXRlciBIb3JpejwvZnVsbC10aXRs
ZT48L3BlcmlvZGljYWw+PGVkaXRpb24+MjAyNS8wMi8xOTwvZWRpdGlvbj48ZGF0ZXM+PHllYXI+
MjAyNTwveWVhcj48cHViLWRhdGVzPjxkYXRlPkZlYiAxOTwvZGF0ZT48L3B1Yi1kYXRlcz48L2Rh
dGVzPjxpc2JuPjIwNTEtNjM1NSAoRWxlY3Ryb25pYykmI3hEOzIwNTEtNjM0NyAoTGlua2luZyk8
L2lzYm4+PGFjY2Vzc2lvbi1udW0+Mzk5Njc0NTY8L2FjY2Vzc2lvbi1udW0+PHVybHM+PHJlbGF0
ZWQtdXJscz48dXJsPmh0dHBzOi8vd3d3Lm5jYmkubmxtLm5paC5nb3YvcHVibWVkLzM5OTY3NDU2
PC91cmw+PC9yZWxhdGVkLXVybHM+PC91cmxzPjxlbGVjdHJvbmljLXJlc291cmNlLW51bT4xMC4x
MDM5L2Q0bWgwMTc4OGE8L2VsZWN0cm9uaWMtcmVzb3VyY2UtbnVtPjwvcmVjb3JkPjwvQ2l0ZT48
Q2l0ZT48QXV0aG9yPkxpdTwvQXV0aG9yPjxZZWFyPjIwMjI8L1llYXI+PFJlY051bT40NzE8L1Jl
Y051bT48cmVjb3JkPjxyZWMtbnVtYmVyPjQ3MTwvcmVjLW51bWJlcj48Zm9yZWlnbi1rZXlzPjxr
ZXkgYXBwPSJFTiIgZGItaWQ9ImFmdnd3cmZzcXY5YWZuZTU1ZDF2czBzb3NzYWZycjUwc2VkNSIg
dGltZXN0YW1wPSIxNzQ3Mjk3NzY5Ij40NzE8L2tleT48a2V5IGFwcD0iRU5XZWIiIGRiLWlkPSIi
PjA8L2tleT48L2ZvcmVpZ24ta2V5cz48cmVmLXR5cGUgbmFtZT0iSm91cm5hbCBBcnRpY2xlIj4x
NzwvcmVmLXR5cGU+PGNvbnRyaWJ1dG9ycz48YXV0aG9ycz48YXV0aG9yPkxpdSwgWGlhb2h1aTwv
YXV0aG9yPjxhdXRob3I+WWFuZywgVG9uZ3Fpbmc8L2F1dGhvcj48YXV0aG9yPkdvbmcsIFdlaXBp
bmc8L2F1dGhvcj48L2F1dGhvcnM+PC9jb250cmlidXRvcnM+PHRpdGxlcz48dGl0bGU+PHN0eWxl
IGZhY2U9Im5vcm1hbCIgZm9udD0iZGVmYXVsdCIgc2l6ZT0iMTAwJSI+QWNoaWV2aW5nIHVsdHJh
aGlnaCBlbmVyZ3ktc3RvcmFnZSBjYXBhYmlsaXR5IGluIFBiWnJPPC9zdHlsZT48c3R5bGUgZmFj
ZT0ic3Vic2NyaXB0IiBmb250PSJkZWZhdWx0IiBzaXplPSIxMDAlIj4zPC9zdHlsZT48c3R5bGUg
ZmFjZT0ibm9ybWFsIiBmb250PSJkZWZhdWx0IiBzaXplPSIxMDAlIj4tYmFzZWQgYW50aWZlcnJv
ZWxlY3RyaWMgY2FwYWNpdG9ycyBiYXNlZCBvbiBvcHRpbWl6YXRpb24gb2YgcHJvcGVydHkgcGFy
YW1ldGVyczwvc3R5bGU+PC90aXRsZT48c2Vjb25kYXJ5LXRpdGxlPkpvdXJuYWwgb2YgTWF0ZXJp
YWxzIENoZW1pc3RyeSBBPC9zZWNvbmRhcnktdGl0bGU+PC90aXRsZXM+PHBlcmlvZGljYWw+PGZ1
bGwtdGl0bGU+Sm91cm5hbCBvZiBNYXRlcmlhbHMgQ2hlbWlzdHJ5IEE8L2Z1bGwtdGl0bGU+PC9w
ZXJpb2RpY2FsPjxwYWdlcz40MTM3LTQxNDU8L3BhZ2VzPjx2b2x1bWU+MTA8L3ZvbHVtZT48bnVt
YmVyPjg8L251bWJlcj48c2VjdGlvbj40MTM3PC9zZWN0aW9uPjxkYXRlcz48eWVhcj4yMDIyPC95
ZWFyPjwvZGF0ZXM+PGlzYm4+MjA1MC03NDg4JiN4RDsyMDUwLTc0OTY8L2lzYm4+PHVybHM+PC91
cmxzPjxlbGVjdHJvbmljLXJlc291cmNlLW51bT4xMC4xMDM5L2QxdGEwODE2N2U8L2VsZWN0cm9u
aWMtcmVzb3VyY2UtbnVtPjwvcmVjb3JkPjwvQ2l0ZT48Q2l0ZT48QXV0aG9yPllhbjwvQXV0aG9y
PjxZZWFyPjIwMjI8L1llYXI+PFJlY051bT40ODI8L1JlY051bT48cmVjb3JkPjxyZWMtbnVtYmVy
PjQ4MjwvcmVjLW51bWJlcj48Zm9yZWlnbi1rZXlzPjxrZXkgYXBwPSJFTiIgZGItaWQ9ImFmdnd3
cmZzcXY5YWZuZTU1ZDF2czBzb3NzYWZycjUwc2VkNSIgdGltZXN0YW1wPSIxNzQ3Mjk3ODk4Ij40
ODI8L2tleT48a2V5IGFwcD0iRU5XZWIiIGRiLWlkPSIiPjA8L2tleT48L2ZvcmVpZ24ta2V5cz48
cmVmLXR5cGUgbmFtZT0iSm91cm5hbCBBcnRpY2xlIj4xNzwvcmVmLXR5cGU+PGNvbnRyaWJ1dG9y
cz48YXV0aG9ycz48YXV0aG9yPllhbiwgRi48L2F1dGhvcj48YXV0aG9yPkJhaSwgSC48L2F1dGhv
cj48YXV0aG9yPkdlLCBHLjwvYXV0aG9yPjxhdXRob3I+TGluLCBKLjwvYXV0aG9yPjxhdXRob3I+
U2hpLCBDLjwvYXV0aG9yPjxhdXRob3I+Wmh1LCBLLjwvYXV0aG9yPjxhdXRob3I+U2hlbiwgQi48
L2F1dGhvcj48YXV0aG9yPlpoYWksIEouPC9hdXRob3I+PGF1dGhvcj5aaGFuZywgUy48L2F1dGhv
cj48L2F1dGhvcnM+PC9jb250cmlidXRvcnM+PGF1dGgtYWRkcmVzcz5TaGFuZ2hhaSBLZXkgTGFi
b3JhdG9yeSBmb3IgUiZhbXA7RCBhbmQgQXBwbGljYXRpb24gb2YgTWV0YWxsaWMgRnVuY3Rpb25h
bCBNYXRlcmlhbHMsIEZ1bmN0aW9uYWwgTWF0ZXJpYWxzIFJlc2VhcmNoIExhYm9yYXRvcnksIFNj
aG9vbCBvZiBNYXRlcmlhbHMgU2NpZW5jZSBhbmQgRW5naW5lZXJpbmcsIFRvbmdqaSBVbml2ZXJz
aXR5LCBTaGFuZ2hhaSwgMjAxODA0LCBDaGluYS4mI3hEO0luc3RpdHV0ZSBmb3IgU3VwZXJjb25k
dWN0aW5nIGFuZCBFbGVjdHJvbmljIE1hdGVyaWFscywgQXVzdHJhbGlhbiBJbnN0aXR1dGUgb2Yg
SW5ub3ZhdGl2ZSBNYXRlcmlhbHMsIFVuaXZlcnNpdHkgb2YgV29sbG9uZ29uZywgV29sbG9uZ29u
ZywgTmV3IFNvdXRoIFdhbGVzLCAyNTAwLCBBdXN0cmFsaWEuPC9hdXRoLWFkZHJlc3M+PHRpdGxl
cz48dGl0bGU+PHN0eWxlIGZhY2U9Im5vcm1hbCIgZm9udD0iZGVmYXVsdCIgc2l6ZT0iMTAwJSI+
Q29tcG9zaXRpb24gYW5kIFN0cnVjdHVyZSBPcHRpbWl6ZWQgQmlGZU88L3N0eWxlPjxzdHlsZSBm
YWNlPSJzdWJzY3JpcHQiIGZvbnQ9ImRlZmF1bHQiIHNpemU9IjEwMCUiPjM8L3N0eWxlPjxzdHls
ZSBmYWNlPSJub3JtYWwiIGZvbnQ9ImRlZmF1bHQiIHNpemU9IjEwMCUiPiAtU3JUaU88L3N0eWxl
PjxzdHlsZSBmYWNlPSJzdWJzY3JpcHQiIGZvbnQ9ImRlZmF1bHQiIHNpemU9IjEwMCUiPjMgPC9z
dHlsZT48c3R5bGUgZmFjZT0ibm9ybWFsIiBmb250PSJkZWZhdWx0IiBzaXplPSIxMDAlIj5MZWFk
LUZyZWUgQ2VyYW1pY3Mgd2l0aCBVbHRyYWhpZ2ggRW5lcmd5IFN0b3JhZ2UgUGVyZm9ybWFuY2U8
L3N0eWxlPjwvdGl0bGU+PHNlY29uZGFyeS10aXRsZT5TbWFsbDwvc2Vjb25kYXJ5LXRpdGxlPjwv
dGl0bGVzPjxwZXJpb2RpY2FsPjxmdWxsLXRpdGxlPlNtYWxsPC9mdWxsLXRpdGxlPjxhYmJyLTE+
U21hbGw8L2FiYnItMT48L3BlcmlvZGljYWw+PHBhZ2VzPmUyMTA2NTE1PC9wYWdlcz48dm9sdW1l
PjE4PC92b2x1bWU+PG51bWJlcj4xMDwvbnVtYmVyPjxlZGl0aW9uPjIwMjIvMDEvMTY8L2VkaXRp
b24+PGtleXdvcmRzPjxrZXl3b3JkPkJpRmVPIDMtU3JUaU8gMzwva2V5d29yZD48a2V5d29yZD5k
aWVsZWN0cmljIGNhcGFjaXRvcnM8L2tleXdvcmQ+PGtleXdvcmQ+ZW5lcmd5IHN0b3JhZ2U8L2tl
eXdvcmQ+PGtleXdvcmQ+bGVhZC1mcmVlIGNlcmFtaWNzPC9rZXl3b3JkPjxrZXl3b3JkPnBvd2Vy
IGRlbnNpdHk8L2tleXdvcmQ+PC9rZXl3b3Jkcz48ZGF0ZXM+PHllYXI+MjAyMjwveWVhcj48cHVi
LWRhdGVzPjxkYXRlPk1hcjwvZGF0ZT48L3B1Yi1kYXRlcz48L2RhdGVzPjxpc2JuPjE2MTMtNjgy
OSAoRWxlY3Ryb25pYykmI3hEOzE2MTMtNjgxMCAoTGlua2luZyk8L2lzYm4+PGFjY2Vzc2lvbi1u
dW0+MzUwMzIwOTI8L2FjY2Vzc2lvbi1udW0+PHVybHM+PHJlbGF0ZWQtdXJscz48dXJsPmh0dHBz
Oi8vd3d3Lm5jYmkubmxtLm5paC5nb3YvcHVibWVkLzM1MDMyMDkyPC91cmw+PC9yZWxhdGVkLXVy
bHM+PC91cmxzPjxlbGVjdHJvbmljLXJlc291cmNlLW51bT4xMC4xMDAyL3NtbGwuMjAyMTA2NTE1
PC9lbGVjdHJvbmljLXJlc291cmNlLW51bT48L3JlY29yZD48L0NpdGU+PENpdGU+PEF1dGhvcj5K
aWFuZzwvQXV0aG9yPjxZZWFyPjIwMjM8L1llYXI+PFJlY051bT4zNzg8L1JlY051bT48cmVjb3Jk
PjxyZWMtbnVtYmVyPjM3ODwvcmVjLW51bWJlcj48Zm9yZWlnbi1rZXlzPjxrZXkgYXBwPSJFTiIg
ZGItaWQ9ImFmdnd3cmZzcXY5YWZuZTU1ZDF2czBzb3NzYWZycjUwc2VkNSIgdGltZXN0YW1wPSIx
NzM0MzIzNTkxIj4zNzg8L2tleT48a2V5IGFwcD0iRU5XZWIiIGRiLWlkPSIiPjA8L2tleT48L2Zv
cmVpZ24ta2V5cz48cmVmLXR5cGUgbmFtZT0iSm91cm5hbCBBcnRpY2xlIj4xNzwvcmVmLXR5cGU+
PGNvbnRyaWJ1dG9ycz48YXV0aG9ycz48YXV0aG9yPkppYW5nLCBTaHVuc2h1bjwvYXV0aG9yPjxh
dXRob3I+WmhhbmcsIEppPC9hdXRob3I+PGF1dGhvcj5XYW5nLCBKaWFqaWE8L2F1dGhvcj48YXV0
aG9yPldhbmcsIFNodWhhbzwvYXV0aG9yPjxhdXRob3I+V2FuZywgSmluZzwvYXV0aG9yPjxhdXRo
b3I+V2FuZywgWWFvamluPC9hdXRob3I+PC9hdXRob3JzPjwvY29udHJpYnV0b3JzPjx0aXRsZXM+
PHRpdGxlPjxzdHlsZSBmYWNlPSJub3JtYWwiIGZvbnQ9ImRlZmF1bHQiIHNpemU9IjEwMCUiPkRl
bGF5ZWQgcGhhc2Ugc3dpdGNoaW5nIGZpZWxkIGFuZCBpbXByb3ZlZCBjYXBhY2l0aXZlIGVuZXJn
eSBzdG9yYWdlIGluIENhPC9zdHlsZT48c3R5bGUgZmFjZT0ic3VwZXJzY3JpcHQiIGZvbnQ9ImRl
ZmF1bHQiIHNpemU9IjEwMCUiPjIrPC9zdHlsZT48c3R5bGUgZmFjZT0ibm9ybWFsIiBmb250PSJk
ZWZhdWx0IiBzaXplPSIxMDAlIj4tbW9kaWZpZWQgKFBiLExhKShacixTbilPPC9zdHlsZT48c3R5
bGUgZmFjZT0ic3Vic2NyaXB0IiBmb250PSJkZWZhdWx0IiBzaXplPSIxMDAlIj4zPC9zdHlsZT48
c3R5bGUgZmFjZT0ibm9ybWFsIiBmb250PSJkZWZhdWx0IiBzaXplPSIxMDAlIj4gYW50aWZlcnJv
ZWxlY3RyaWMgY2VyYW1pY3M8L3N0eWxlPjwvdGl0bGU+PHNlY29uZGFyeS10aXRsZT5TY3JpcHRh
IE1hdGVyaWFsaWE8L3NlY29uZGFyeS10aXRsZT48L3RpdGxlcz48cGVyaW9kaWNhbD48ZnVsbC10
aXRsZT5TY3JpcHRhIE1hdGVyaWFsaWE8L2Z1bGwtdGl0bGU+PC9wZXJpb2RpY2FsPjxwYWdlcz4x
MTU2MDI8L3BhZ2VzPjx2b2x1bWU+MjM1PC92b2x1bWU+PG51bWJlcj4xMzU5LTY0NjI8L251bWJl
cj48c2VjdGlvbj4xMTU2MDI8L3NlY3Rpb24+PGRhdGVzPjx5ZWFyPjIwMjM8L3llYXI+PC9kYXRl
cz48aXNibj4xMzU5NjQ2MjwvaXNibj48dXJscz48L3VybHM+PGVsZWN0cm9uaWMtcmVzb3VyY2Ut
bnVtPjEwLjEwMTYvai5zY3JpcHRhbWF0LjIwMjMuMTE1NjAyPC9lbGVjdHJvbmljLXJlc291cmNl
LW51bT48L3JlY29yZD48L0NpdGU+PENpdGU+PEF1dGhvcj5aaG91PC9BdXRob3I+PFllYXI+MjAy
NTwvWWVhcj48UmVjTnVtPjQzNjwvUmVjTnVtPjxyZWNvcmQ+PHJlYy1udW1iZXI+NDM2PC9yZWMt
bnVtYmVyPjxmb3JlaWduLWtleXM+PGtleSBhcHA9IkVOIiBkYi1pZD0iYWZ2d3dyZnNxdjlhZm5l
NTVkMXZzMHNvc3NhZnJyNTBzZWQ1IiB0aW1lc3RhbXA9IjE3NDcyMTQyODgiPjQzNjwva2V5Pjxr
ZXkgYXBwPSJFTldlYiIgZGItaWQ9IiI+MDwva2V5PjwvZm9yZWlnbi1rZXlzPjxyZWYtdHlwZSBu
YW1lPSJKb3VybmFsIEFydGljbGUiPjE3PC9yZWYtdHlwZT48Y29udHJpYnV0b3JzPjxhdXRob3Jz
PjxhdXRob3I+WmhvdSwgWW9uZ3hpYW88L2F1dGhvcj48YXV0aG9yPlpoYW5nLCBUaWFuZnU8L2F1
dGhvcj48YXV0aG9yPkNoZW4sIExpYW5nPC9hdXRob3I+PGF1dGhvcj5ZdSwgSHVpZmVuPC9hdXRo
b3I+PGF1dGhvcj5XYW5nLCBSdWl5dTwvYXV0aG9yPjxhdXRob3I+WmhhbmcsIEhhbzwvYXV0aG9y
PjxhdXRob3I+V3UsIEppZTwvYXV0aG9yPjxhdXRob3I+RGVuZywgU2hpcWluZzwvYXV0aG9yPjxh
dXRob3I+UWksIEhlPC9hdXRob3I+PGF1dGhvcj5aaG91LCBDaGFuZzwvYXV0aG9yPjxhdXRob3I+
Q2hlbiwgSnVuPC9hdXRob3I+PC9hdXRob3JzPjwvY29udHJpYnV0b3JzPjx0aXRsZXM+PHRpdGxl
PkRlc2lnbiBvZiBhbnRpZmVycm9lbGVjdHJpYyBwb2xhcml6YXRpb24gY29uZmlndXJhdGlvbiBm
b3IgdWx0cmFoaWdoIGNhcGFjaXRpdmUgZW5lcmd5IHN0b3JhZ2UgdmlhIGluY3JlYXNpbmcgZW50
cm9weTwvdGl0bGU+PHNlY29uZGFyeS10aXRsZT5OYXR1cmUgQ29tbXVuaWNhdGlvbnM8L3NlY29u
ZGFyeS10aXRsZT48L3RpdGxlcz48cGVyaW9kaWNhbD48ZnVsbC10aXRsZT5OYXR1cmUgQ29tbXVu
aWNhdGlvbnM8L2Z1bGwtdGl0bGU+PGFiYnItMT5OYXQgQ29tbXVuPC9hYmJyLTE+PC9wZXJpb2Rp
Y2FsPjx2b2x1bWU+MTY8L3ZvbHVtZT48bnVtYmVyPjE8L251bWJlcj48ZGF0ZXM+PHllYXI+MjAy
NTwveWVhcj48L2RhdGVzPjxpc2JuPjIwNDEtMTcyMzwvaXNibj48dXJscz48L3VybHM+PGVsZWN0
cm9uaWMtcmVzb3VyY2UtbnVtPjEwLjEwMzgvczQxNDY3LTAyNS01NjE5NC0xPC9lbGVjdHJvbmlj
LXJlc291cmNlLW51bT48L3JlY29yZD48L0NpdGU+PENpdGU+PEF1dGhvcj5MaTwvQXV0aG9yPjxZ
ZWFyPjIwMjM8L1llYXI+PFJlY051bT4yNDc8L1JlY051bT48cmVjb3JkPjxyZWMtbnVtYmVyPjI0
NzwvcmVjLW51bWJlcj48Zm9yZWlnbi1rZXlzPjxrZXkgYXBwPSJFTiIgZGItaWQ9ImFmdnd3cmZz
cXY5YWZuZTU1ZDF2czBzb3NzYWZycjUwc2VkNSIgdGltZXN0YW1wPSIxNjk3MTc3MTc1Ij4yNDc8
L2tleT48L2ZvcmVpZ24ta2V5cz48cmVmLXR5cGUgbmFtZT0iSm91cm5hbCBBcnRpY2xlIj4xNzwv
cmVmLXR5cGU+PGNvbnRyaWJ1dG9ycz48YXV0aG9ycz48YXV0aG9yPkxpLCBDLiBKLjwvYXV0aG9y
PjxhdXRob3I+WWFvLCBNLiBXLjwvYXV0aG9yPjxhdXRob3I+WWFvLCBYLjwvYXV0aG9yPjwvYXV0
aG9ycz48L2NvbnRyaWJ1dG9ycz48dGl0bGVzPjx0aXRsZT48c3R5bGUgZmFjZT0ibm9ybWFsIiBm
b250PSJkZWZhdWx0IiBzaXplPSIxMDAlIj5BbiBlZmZlY3RpdmUgc3RyYXRlZ3kgZm9yIGVuaGFu
Y2luZyBlbmVyZ3kgc3RvcmFnZSBkZW5zaXR5IGluIChQYjwvc3R5bGU+PHN0eWxlIGZhY2U9InN1
YnNjcmlwdCIgZm9udD0iZGVmYXVsdCIgc2l6ZT0iMTAwJSI+MS0xLjU8L3N0eWxlPjxzdHlsZSBm
YWNlPSJpdGFsaWMgc3Vic2NyaXB0IiBmb250PSJkZWZhdWx0IiBzaXplPSIxMDAlIj54PC9zdHls
ZT48c3R5bGUgZmFjZT0ibm9ybWFsIiBmb250PSJkZWZhdWx0IiBzaXplPSIxMDAlIj5HZDwvc3R5
bGU+PHN0eWxlIGZhY2U9Iml0YWxpYyBzdWJzY3JpcHQiIGZvbnQ9ImRlZmF1bHQiIHNpemU9IjEw
MCUiPng8L3N0eWxlPjxzdHlsZSBmYWNlPSJub3JtYWwiIGZvbnQ9ImRlZmF1bHQiIHNpemU9IjEw
MCUiPikoWnI8L3N0eWxlPjxzdHlsZSBmYWNlPSJzdWJzY3JpcHQiIGZvbnQ9ImRlZmF1bHQiIHNp
emU9IjEwMCUiPjAuODc8L3N0eWxlPjxzdHlsZSBmYWNlPSJub3JtYWwiIGZvbnQ9ImRlZmF1bHQi
IHNpemU9IjEwMCUiPlNuPC9zdHlsZT48c3R5bGUgZmFjZT0ic3Vic2NyaXB0IiBmb250PSJkZWZh
dWx0IiBzaXplPSIxMDAlIj4wLjEyPC9zdHlsZT48c3R5bGUgZmFjZT0ibm9ybWFsIiBmb250PSJk
ZWZhdWx0IiBzaXplPSIxMDAlIj5UaTwvc3R5bGU+PHN0eWxlIGZhY2U9InN1YnNjcmlwdCIgZm9u
dD0iZGVmYXVsdCIgc2l6ZT0iMTAwJSI+MC4wMTwvc3R5bGU+PHN0eWxlIGZhY2U9Im5vcm1hbCIg
Zm9udD0iZGVmYXVsdCIgc2l6ZT0iMTAwJSI+KU88L3N0eWxlPjxzdHlsZSBmYWNlPSJzdWJzY3Jp
cHQiIGZvbnQ9ImRlZmF1bHQiIHNpemU9IjEwMCUiPjMgPC9zdHlsZT48c3R5bGUgZmFjZT0ibm9y
bWFsIiBmb250PSJkZWZhdWx0IiBzaXplPSIxMDAlIj5hbnRpZmVycm9lbGVjdHJpYyBjZXJhbWlj
czwvc3R5bGU+PC90aXRsZT48c2Vjb25kYXJ5LXRpdGxlPkpvdXJuYWwgb2YgTWF0ZXJpYWxzIENo
ZW1pc3RyeSBBPC9zZWNvbmRhcnktdGl0bGU+PC90aXRsZXM+PHBlcmlvZGljYWw+PGZ1bGwtdGl0
bGU+Sm91cm5hbCBvZiBNYXRlcmlhbHMgQ2hlbWlzdHJ5IEE8L2Z1bGwtdGl0bGU+PC9wZXJpb2Rp
Y2FsPjxwYWdlcz4xODY4OS0xODcwMTwvcGFnZXM+PHZvbHVtZT4xMTwvdm9sdW1lPjxudW1iZXI+
MzU8L251bWJlcj48ZGF0ZXM+PHllYXI+MjAyMzwveWVhcj48cHViLWRhdGVzPjxkYXRlPlNlcDwv
ZGF0ZT48L3B1Yi1kYXRlcz48L2RhdGVzPjxpc2JuPjIwNTAtNzQ4ODwvaXNibj48YWNjZXNzaW9u
LW51bT5XT1M6MDAxMDQ0NjM1MzAwMDAxPC9hY2Nlc3Npb24tbnVtPjx1cmxzPjxyZWxhdGVkLXVy
bHM+PHVybD48c3R5bGUgZmFjZT0idW5kZXJsaW5lIiBmb250PSJkZWZhdWx0IiBzaXplPSIxMDAl
Ij4mbHQ7R28gdG8gSVNJJmd0OzovL1dPUzowMDEwNDQ2MzUzMDAwMDE8L3N0eWxlPjwvdXJsPjwv
cmVsYXRlZC11cmxzPjwvdXJscz48ZWxlY3Ryb25pYy1yZXNvdXJjZS1udW0+MTAuMTAzOS9kM3Rh
MDM0OTFnPC9lbGVjdHJvbmljLXJlc291cmNlLW51bT48L3JlY29yZD48L0NpdGU+PENpdGU+PEF1
dGhvcj5aaG91PC9BdXRob3I+PFllYXI+MjAyNDwvWWVhcj48UmVjTnVtPjM3NTwvUmVjTnVtPjxy
ZWNvcmQ+PHJlYy1udW1iZXI+Mzc1PC9yZWMtbnVtYmVyPjxmb3JlaWduLWtleXM+PGtleSBhcHA9
IkVOIiBkYi1pZD0iYWZ2d3dyZnNxdjlhZm5lNTVkMXZzMHNvc3NhZnJyNTBzZWQ1IiB0aW1lc3Rh
bXA9IjE3MzQzMjMwODAiPjM3NTwva2V5PjxrZXkgYXBwPSJFTldlYiIgZGItaWQ9IiI+MDwva2V5
PjwvZm9yZWlnbi1rZXlzPjxyZWYtdHlwZSBuYW1lPSJKb3VybmFsIEFydGljbGUiPjE3PC9yZWYt
dHlwZT48Y29udHJpYnV0b3JzPjxhdXRob3JzPjxhdXRob3I+WmhvdSwgSmlhbjwvYXV0aG9yPjxh
dXRob3I+WHUsIFppc2hlbmc8L2F1dGhvcj48YXV0aG9yPllhbmcsIEh1aWxpbjwvYXV0aG9yPjxh
dXRob3I+Q2h1LCBMaW1pbjwvYXV0aG9yPjxhdXRob3I+Q2hlbiwgTGltaW5nPC9hdXRob3I+PGF1
dGhvcj5MaSwgSGFuZ3JlbjwvYXV0aG9yPjxhdXRob3I+RGluZywgSmlhbnhpYW5nPC9hdXRob3I+
PGF1dGhvcj5SYW4sIFNvbmdsaW48L2F1dGhvcj48YXV0aG9yPlN1biwgWmhlbmdtaW5nPC9hdXRo
b3I+PGF1dGhvcj5IYW8sIFhpaG9uZzwvYXV0aG9yPjwvYXV0aG9ycz48L2NvbnRyaWJ1dG9ycz48
dGl0bGVzPjx0aXRsZT5FeGNlbGxlbnQgZW5lcmd5IHN0b3JhZ2UgcGVyZm9ybWFuY2Ugb2YgbGVh
ZC1iYXNlZCBhbnRpZmVycm9lbGVjdHJpYyBjZXJhbWljcyB2aWEgZW5oYW5jaW5nIGRpZWxlY3Ry
aWMgYnJlYWtkb3duIG1lY2hhbmlzbTwvdGl0bGU+PHNlY29uZGFyeS10aXRsZT5DaGVtaWNhbCBF
bmdpbmVlcmluZyBKb3VybmFsPC9zZWNvbmRhcnktdGl0bGU+PC90aXRsZXM+PHBlcmlvZGljYWw+
PGZ1bGwtdGl0bGU+Q2hlbWljYWwgRW5naW5lZXJpbmcgSm91cm5hbDwvZnVsbC10aXRsZT48YWJi
ci0xPkNoZW0gRW5nIEo8L2FiYnItMT48L3BlcmlvZGljYWw+PHBhZ2VzPjE1MDQ3NjwvcGFnZXM+
PHZvbHVtZT40ODc8L3ZvbHVtZT48c2VjdGlvbj4xNTA0NzY8L3NlY3Rpb24+PGRhdGVzPjx5ZWFy
PjIwMjQ8L3llYXI+PC9kYXRlcz48aXNibj4xMzg1LTg5NDc8L2lzYm4+PHVybHM+PC91cmxzPjxl
bGVjdHJvbmljLXJlc291cmNlLW51bT4xMC4xMDE2L2ouY2VqLjIwMjQuMTUwNDc2PC9lbGVjdHJv
bmljLXJlc291cmNlLW51bT48L3JlY29yZD48L0NpdGU+PENpdGU+PEF1dGhvcj5ZYW5nPC9BdXRo
b3I+PFllYXI+MjAyMzwvWWVhcj48UmVjTnVtPjQwNTwvUmVjTnVtPjxyZWNvcmQ+PHJlYy1udW1i
ZXI+NDA1PC9yZWMtbnVtYmVyPjxmb3JlaWduLWtleXM+PGtleSBhcHA9IkVOIiBkYi1pZD0iYWZ2
d3dyZnNxdjlhZm5lNTVkMXZzMHNvc3NhZnJyNTBzZWQ1IiB0aW1lc3RhbXA9IjE3MzQzMjk0Nzki
PjQwNTwva2V5PjxrZXkgYXBwPSJFTldlYiIgZGItaWQ9IiI+MDwva2V5PjwvZm9yZWlnbi1rZXlz
PjxyZWYtdHlwZSBuYW1lPSJKb3VybmFsIEFydGljbGUiPjE3PC9yZWYtdHlwZT48Y29udHJpYnV0
b3JzPjxhdXRob3JzPjxhdXRob3I+WWFuZywgSmluZzwvYXV0aG9yPjxhdXRob3I+R2UsIEd1YW5n
bG9uZzwvYXV0aG9yPjxhdXRob3I+Q2hlbiwgQ2h1a2FpPC9hdXRob3I+PGF1dGhvcj5TaGVuLCBC
bzwvYXV0aG9yPjxhdXRob3I+WmhhaSwgSml3ZWk8L2F1dGhvcj48YXV0aG9yPkNob3UsIFhpdWpp
YW48L2F1dGhvcj48L2F1dGhvcnM+PC9jb250cmlidXRvcnM+PHRpdGxlcz48dGl0bGU+RmllbGQt
aW5kdWNlZCBzdHJhaW4gZW5naW5lZXJpbmcgdG8gb3B0aW1pemUgYW50aWZlcnJvZWxlY3RyaWMg
Y2VyYW1pY3MgaW4gYnJlYWtkb3duIHN0cmVuZ3RoIGFuZCBlbmVyZ3kgc3RvcmFnZSBwZXJmb3Jt
YW5jZTwvdGl0bGU+PHNlY29uZGFyeS10aXRsZT5BY3RhIE1hdGVyaWFsaWE8L3NlY29uZGFyeS10
aXRsZT48L3RpdGxlcz48cGVyaW9kaWNhbD48ZnVsbC10aXRsZT5BY3RhIE1hdGVyaWFsaWE8L2Z1
bGwtdGl0bGU+PC9wZXJpb2RpY2FsPjxwYWdlcz4xMTkxODY8L3BhZ2VzPjx2b2x1bWU+MjU3PC92
b2x1bWU+PHNlY3Rpb24+MTE5MTg2PC9zZWN0aW9uPjxkYXRlcz48eWVhcj4yMDIzPC95ZWFyPjwv
ZGF0ZXM+PGlzYm4+MTM1OTY0NTQ8L2lzYm4+PHVybHM+PC91cmxzPjxlbGVjdHJvbmljLXJlc291
cmNlLW51bT4xMC4xMDE2L2ouYWN0YW1hdC4yMDIzLjExOTE4NjwvZWxlY3Ryb25pYy1yZXNvdXJj
ZS1udW0+PC9yZWNvcmQ+PC9DaXRlPjxDaXRlPjxBdXRob3I+TGk8L0F1dGhvcj48WWVhcj4yMDIz
PC9ZZWFyPjxSZWNOdW0+NDcyPC9SZWNOdW0+PHJlY29yZD48cmVjLW51bWJlcj40NzI8L3JlYy1u
dW1iZXI+PGZvcmVpZ24ta2V5cz48a2V5IGFwcD0iRU4iIGRiLWlkPSJhZnZ3d3Jmc3F2OWFmbmU1
NWQxdnMwc29zc2FmcnI1MHNlZDUiIHRpbWVzdGFtcD0iMTc0NzI5Nzg0MyI+NDcyPC9rZXk+PGtl
eSBhcHA9IkVOV2ViIiBkYi1pZD0iIj4wPC9rZXk+PC9mb3JlaWduLWtleXM+PHJlZi10eXBlIG5h
bWU9IkpvdXJuYWwgQXJ0aWNsZSI+MTc8L3JlZi10eXBlPjxjb250cmlidXRvcnM+PGF1dGhvcnM+
PGF1dGhvcj5MaSwgRGE8L2F1dGhvcj48YXV0aG9yPlh1LCBEaW1pbmc8L2F1dGhvcj48YXV0aG9y
PlpoYW8sIFdlaWNoZW48L2F1dGhvcj48YXV0aG9yPkF2ZGVldiwgTWF4PC9hdXRob3I+PGF1dGhv
cj5KaW5nLCBIb25nbWVpPC9hdXRob3I+PGF1dGhvcj5HdW8sIFlhbjwvYXV0aG9yPjxhdXRob3I+
WmhvdSwgVGFvPC9hdXRob3I+PGF1dGhvcj5MaXUsIFdlbmZlbmc8L2F1dGhvcj48YXV0aG9yPldh
bmcsIERvbmc8L2F1dGhvcj48YXV0aG9yPlpob3UsIERpPC9hdXRob3I+PC9hdXRob3JzPjwvY29u
dHJpYnV0b3JzPjx0aXRsZXM+PHRpdGxlPkEgaGlnaC10ZW1wZXJhdHVyZSBwZXJmb3JtaW5nIGFu
ZCBuZWFyLXplcm8gZW5lcmd5IGxvc3MgbGVhZC1mcmVlIGNlcmFtaWMgY2FwYWNpdG9yPC90aXRs
ZT48c2Vjb25kYXJ5LXRpdGxlPkVuZXJneSAmYW1wOyBFbnZpcm9ubWVudGFsIFNjaWVuY2U8L3Nl
Y29uZGFyeS10aXRsZT48L3RpdGxlcz48cGVyaW9kaWNhbD48ZnVsbC10aXRsZT5FbmVyZ3kgJmFt
cDsgRW52aXJvbm1lbnRhbCBTY2llbmNlPC9mdWxsLXRpdGxlPjxhYmJyLTE+RW5lcmcgRW52aXJv
biBTY2k8L2FiYnItMT48L3BlcmlvZGljYWw+PHBhZ2VzPjQ1MTEtNDUyMTwvcGFnZXM+PHZvbHVt
ZT4xNjwvdm9sdW1lPjxudW1iZXI+MTA8L251bWJlcj48c2VjdGlvbj40NTExPC9zZWN0aW9uPjxk
YXRlcz48eWVhcj4yMDIzPC95ZWFyPjwvZGF0ZXM+PGlzYm4+MTc1NC01NjkyJiN4RDsxNzU0LTU3
MDY8L2lzYm4+PHVybHM+PC91cmxzPjxlbGVjdHJvbmljLXJlc291cmNlLW51bT4xMC4xMDM5L2Qz
ZWUwMTU0NWE8L2VsZWN0cm9uaWMtcmVzb3VyY2UtbnVtPjwvcmVjb3JkPjwvQ2l0ZT48Q2l0ZT48
QXV0aG9yPkxpPC9BdXRob3I+PFllYXI+MjAyNDwvWWVhcj48UmVjTnVtPjM5MTwvUmVjTnVtPjxy
ZWNvcmQ+PHJlYy1udW1iZXI+MzkxPC9yZWMtbnVtYmVyPjxmb3JlaWduLWtleXM+PGtleSBhcHA9
IkVOIiBkYi1pZD0iYWZ2d3dyZnNxdjlhZm5lNTVkMXZzMHNvc3NhZnJyNTBzZWQ1IiB0aW1lc3Rh
bXA9IjE3MzQzMjg2NTMiPjM5MTwva2V5PjxrZXkgYXBwPSJFTldlYiIgZGItaWQ9IiI+MDwva2V5
PjwvZm9yZWlnbi1rZXlzPjxyZWYtdHlwZSBuYW1lPSJKb3VybmFsIEFydGljbGUiPjE3PC9yZWYt
dHlwZT48Y29udHJpYnV0b3JzPjxhdXRob3JzPjxhdXRob3I+TGksIENhbmdqaW48L2F1dGhvcj48
YXV0aG9yPllhbywgTWFud2VuPC9hdXRob3I+PGF1dGhvcj5ZYW5nLCBUb25ncWluZzwvYXV0aG9y
PjxhdXRob3I+WWFvLCBYaTwvYXV0aG9yPjwvYXV0aG9ycz48L2NvbnRyaWJ1dG9ycz48dGl0bGVz
Pjx0aXRsZT5PcHRpbWl6aW5nIGVuZXJneSBzdG9yYWdlIHBlcmZvcm1hbmNlIG9mIGxlYWQgemly
Y29uYXRlLWJhc2VkIGFudGlmZXJyb2VsZWN0cmljIGNlcmFtaWNzIGJ5IGEgcGhhc2UgbW9kdWxh
dGlvbiBzdHJhdGVneTwvdGl0bGU+PHNlY29uZGFyeS10aXRsZT5DaGVtaWNhbCBFbmdpbmVlcmlu
ZyBKb3VybmFsPC9zZWNvbmRhcnktdGl0bGU+PC90aXRsZXM+PHBlcmlvZGljYWw+PGZ1bGwtdGl0
bGU+Q2hlbWljYWwgRW5naW5lZXJpbmcgSm91cm5hbDwvZnVsbC10aXRsZT48YWJici0xPkNoZW0g
RW5nIEo8L2FiYnItMT48L3BlcmlvZGljYWw+PHBhZ2VzPjE1NDkxMzwvcGFnZXM+PHZvbHVtZT40
OTc8L3ZvbHVtZT48c2VjdGlvbj4xNTQ5MTM8L3NlY3Rpb24+PGRhdGVzPjx5ZWFyPjIwMjQ8L3ll
YXI+PC9kYXRlcz48aXNibj4xMzg1ODk0NzwvaXNibj48dXJscz48L3VybHM+PGVsZWN0cm9uaWMt
cmVzb3VyY2UtbnVtPjEwLjEwMTYvai5jZWouMjAyNC4xNTQ5MTM8L2VsZWN0cm9uaWMtcmVzb3Vy
Y2UtbnVtPjwvcmVjb3JkPjwvQ2l0ZT48Q2l0ZT48QXV0aG9yPld1PC9BdXRob3I+PFllYXI+MjAy
MzwvWWVhcj48UmVjTnVtPjI5MzwvUmVjTnVtPjxyZWNvcmQ+PHJlYy1udW1iZXI+MjkzPC9yZWMt
bnVtYmVyPjxmb3JlaWduLWtleXM+PGtleSBhcHA9IkVOIiBkYi1pZD0iYWZ2d3dyZnNxdjlhZm5l
NTVkMXZzMHNvc3NhZnJyNTBzZWQ1IiB0aW1lc3RhbXA9IjE3MDQyODM5NDMiPjI5Mzwva2V5Pjwv
Zm9yZWlnbi1rZXlzPjxyZWYtdHlwZSBuYW1lPSJKb3VybmFsIEFydGljbGUiPjE3PC9yZWYtdHlw
ZT48Y29udHJpYnV0b3JzPjxhdXRob3JzPjxhdXRob3I+V3UsIFMuIFkuPC9hdXRob3I+PGF1dGhv
cj5GdSwgQi48L2F1dGhvcj48YXV0aG9yPlpoYW5nLCBKLiBKLjwvYXV0aG9yPjxhdXRob3I+RHUs
IEguIFcuPC9hdXRob3I+PGF1dGhvcj5ab25nLCBRLjwvYXV0aG9yPjxhdXRob3I+V2FuZywgSi4g
WS48L2F1dGhvcj48YXV0aG9yPlBhbiwgWi4gQi48L2F1dGhvcj48YXV0aG9yPkJhaSwgVy4gRi48
L2F1dGhvcj48YXV0aG9yPlpoZW5nLCBQLjwvYXV0aG9yPjwvYXV0aG9ycz48L2NvbnRyaWJ1dG9y
cz48YXV0aC1hZGRyZXNzPkNoaW5hIEppbGlhbmcgVW5pdiwgQ29sbCBNYXQgJmFtcDsgQ2hlbSwg
SGFuZ3pob3UgMzEwMDE4LCBaaGVqaWFuZywgUGVvcGxlcyBSIENoaW5hJiN4RDtOaW5nYm8gVW5p
diwgU2NoIE1hdCBTY2kgJmFtcDsgQ2hlbSBFbmduLCBOaW5nYm8gMzE1MjExLCBaaGVqaWFuZywg
UGVvcGxlcyBSIENoaW5hJiN4RDtIYW5nemhvdSBEaWFuemkgVW5pdiwgQ29sbCBNYXQgJmFtcDsg
RW52aXJvbm0gRW5nbiwgSGFuZ3pob3UgMzEwMDE4LCBaaGVqaWFuZywgUGVvcGxlcyBSIENoaW5h
JiN4RDtIYW5nemhvdSBEaWFuemkgVW5pdiwgQ29sbCBFbGVjdCAmYW1wOyBJbmZvcm1hdCwgSGFu
Z3pob3UgMzEwMDE4LCBaaGVqaWFuZywgUGVvcGxlcyBSIENoaW5hPC9hdXRoLWFkZHJlc3M+PHRp
dGxlcz48dGl0bGU+PHN0eWxlIGZhY2U9Im5vcm1hbCIgZm9udD0iZGVmYXVsdCIgc2l6ZT0iMTAw
JSI+U3VwZXJiIEVuZXJneSBTdG9yYWdlIENhcGFiaWxpdHkgZm9yIE5hTmJPPC9zdHlsZT48c3R5
bGUgZmFjZT0ic3Vic2NyaXB0IiBmb250PSJkZWZhdWx0IiBzaXplPSIxMDAlIj4zPC9zdHlsZT48
c3R5bGUgZmFjZT0ibm9ybWFsIiBmb250PSJkZWZhdWx0IiBzaXplPSIxMDAlIj4tQmFzZWQgQ2Vy
YW1pY3MgRmVhdHVyaW5nIExhYnlyaW50aGluZSBTdWJtaWNyby1Eb21haW5zIHdpdGggQ2x1c3Rl
cmVkIExhdHRpY2UgRGlzdG9ydGlvbnM8L3N0eWxlPjwvdGl0bGU+PHNlY29uZGFyeS10aXRsZT5T
bWFsbDwvc2Vjb25kYXJ5LXRpdGxlPjxhbHQtdGl0bGU+U21hbGw8L2FsdC10aXRsZT48L3RpdGxl
cz48cGVyaW9kaWNhbD48ZnVsbC10aXRsZT5TbWFsbDwvZnVsbC10aXRsZT48YWJici0xPlNtYWxs
PC9hYmJyLTE+PC9wZXJpb2RpY2FsPjxhbHQtcGVyaW9kaWNhbD48ZnVsbC10aXRsZT5TbWFsbDwv
ZnVsbC10aXRsZT48YWJici0xPlNtYWxsPC9hYmJyLTE+PC9hbHQtcGVyaW9kaWNhbD48cGFnZXM+
MjMwMzkxNTwvcGFnZXM+PHZvbHVtZT4xOTwvdm9sdW1lPjxrZXl3b3Jkcz48a2V5d29yZD5lbmVy
Z3kgc3RvcmFnZTwva2V5d29yZD48a2V5d29yZD5sYWJ5cmludGhpbmUgc3VibWljcm8tZG9tYWlu
czwva2V5d29yZD48a2V5d29yZD5tdWx0aXBsZSBsb2NhbCBkaXN0b3J0aW9uczwva2V5d29yZD48
a2V5d29yZD5wb2xhciBjbHVzdGVyczwva2V5d29yZD48a2V5d29yZD5pbXBlZGFuY2Ugc3BlY3Ry
b3Njb3B5PC9rZXl3b3JkPjxrZXl3b3JkPmRpZWxlY3RyaWMgY2VyYW1pY3M8L2tleXdvcmQ+PGtl
eXdvcmQ+ZnJlZSByZWxheG9yczwva2V5d29yZD48a2V5d29yZD5kZW5zaXR5PC9rZXl3b3JkPjxr
ZXl3b3JkPnBlcmZvcm1hbmNlPC9rZXl3b3JkPjxrZXl3b3JkPmRpc2NoYXJnZTwva2V5d29yZD48
a2V5d29yZD5jYXRpbzM8L2tleXdvcmQ+PGtleXdvcmQ+cGhhc2U8L2tleXdvcmQ+PC9rZXl3b3Jk
cz48ZGF0ZXM+PHllYXI+MjAyMzwveWVhcj48cHViLWRhdGVzPjxkYXRlPkp1bCA3PC9kYXRlPjwv
cHViLWRhdGVzPjwvZGF0ZXM+PGlzYm4+MTYxMy02ODEwPC9pc2JuPjxhY2Nlc3Npb24tbnVtPldP
UzowMDEwMjM5MTA2MDAwMDE8L2FjY2Vzc2lvbi1udW0+PHVybHM+PHJlbGF0ZWQtdXJscz48dXJs
PjxzdHlsZSBmYWNlPSJ1bmRlcmxpbmUiIGZvbnQ9ImRlZmF1bHQiIHNpemU9IjEwMCUiPiZsdDtH
byB0byBJU0kmZ3Q7Oi8vV09TOjAwMTAyMzkxMDYwMDAwMTwvc3R5bGU+PC91cmw+PC9yZWxhdGVk
LXVybHM+PC91cmxzPjxlbGVjdHJvbmljLXJlc291cmNlLW51bT4xMC4xMDAyL3NtbGwuMjAyMzAz
OTE1PC9lbGVjdHJvbmljLXJlc291cmNlLW51bT48bGFuZ3VhZ2U+RW5nbGlzaDwvbGFuZ3VhZ2U+
PC9yZWNvcmQ+PC9DaXRlPjxDaXRlPjxBdXRob3I+TGk8L0F1dGhvcj48WWVhcj4yMDI0PC9ZZWFy
PjxSZWNOdW0+NDY5PC9SZWNOdW0+PHJlY29yZD48cmVjLW51bWJlcj40Njk8L3JlYy1udW1iZXI+
PGZvcmVpZ24ta2V5cz48a2V5IGFwcD0iRU4iIGRiLWlkPSJhZnZ3d3Jmc3F2OWFmbmU1NWQxdnMw
c29zc2FmcnI1MHNlZDUiIHRpbWVzdGFtcD0iMTc0NzI5Nzc1OCI+NDY5PC9rZXk+PGtleSBhcHA9
IkVOV2ViIiBkYi1pZD0iIj4wPC9rZXk+PC9mb3JlaWduLWtleXM+PHJlZi10eXBlIG5hbWU9Ikpv
dXJuYWwgQXJ0aWNsZSI+MTc8L3JlZi10eXBlPjxjb250cmlidXRvcnM+PGF1dGhvcnM+PGF1dGhv
cj5MaSwgU2h1aWZlbmc8L2F1dGhvcj48YXV0aG9yPlRhbmcsIFhpbi1HdWk8L2F1dGhvcj48YXV0
aG9yPkd1bywgWGlhby1CaW48L2F1dGhvcj48YXV0aG9yPlRhbmcsIFpoZW5odWE8L2F1dGhvcj48
YXV0aG9yPkxpdSwgUWl1LVhpYW5nPC9hdXRob3I+PGF1dGhvcj5KaWFuZywgWWFuLVBpbmc8L2F1
dGhvcj48YXV0aG9yPkxpLCBXZW5odWE8L2F1dGhvcj48YXV0aG9yPkx1LCBTaGVuZy1HdW88L2F1
dGhvcj48YXV0aG9yPlpoZW5nLCBHdWFuZ3Bpbmc8L2F1dGhvcj48L2F1dGhvcnM+PC9jb250cmli
dXRvcnM+PHRpdGxlcz48dGl0bGU+PHN0eWxlIGZhY2U9Im5vcm1hbCIgZm9udD0iZGVmYXVsdCIg
c2l6ZT0iMTAwJSI+U3VwZXJpb3IgZW5lcmd5IHN0b3JhZ2UgYW5kIGRpc2NoYXJnZSBwZXJmb3Jt
YW5jZSBhY2hpZXZlZCBpbiBQYkhmTzwvc3R5bGU+PHN0eWxlIGZhY2U9InN1YnNjcmlwdCIgZm9u
dD0iZGVmYXVsdCIgc2l6ZT0iMTAwJSI+Mzwvc3R5bGU+PHN0eWxlIGZhY2U9Im5vcm1hbCIgZm9u
dD0iZGVmYXVsdCIgc2l6ZT0iMTAwJSI+LWJhc2VkIGFudGlmZXJyb2VsZWN0cmljIGNlcmFtaWNz
PC9zdHlsZT48L3RpdGxlPjxzZWNvbmRhcnktdGl0bGU+Sm91cm5hbCBvZiBBcHBsaWVkIFBoeXNp
Y3M8L3NlY29uZGFyeS10aXRsZT48L3RpdGxlcz48cGVyaW9kaWNhbD48ZnVsbC10aXRsZT5Kb3Vy
bmFsIG9mIEFwcGxpZWQgUGh5c2ljczwvZnVsbC10aXRsZT48L3BlcmlvZGljYWw+PHZvbHVtZT4x
MzU8L3ZvbHVtZT48bnVtYmVyPjk8L251bWJlcj48ZGF0ZXM+PHllYXI+MjAyNDwveWVhcj48L2Rh
dGVzPjxpc2JuPjAwMjEtODk3OSYjeEQ7MTA4OS03NTUwPC9pc2JuPjx1cmxzPjwvdXJscz48ZWxl
Y3Ryb25pYy1yZXNvdXJjZS1udW0+MTAuMTA2My81LjAxOTkyMDY8L2VsZWN0cm9uaWMtcmVzb3Vy
Y2UtbnVtPjwvcmVjb3JkPjwvQ2l0ZT48Q2l0ZT48QXV0aG9yPkxpdTwvQXV0aG9yPjxZZWFyPjIw
MjM8L1llYXI+PFJlY051bT4zODg8L1JlY051bT48cmVjb3JkPjxyZWMtbnVtYmVyPjM4ODwvcmVj
LW51bWJlcj48Zm9yZWlnbi1rZXlzPjxrZXkgYXBwPSJFTiIgZGItaWQ9ImFmdnd3cmZzcXY5YWZu
ZTU1ZDF2czBzb3NzYWZycjUwc2VkNSIgdGltZXN0YW1wPSIxNzM0MzI4MjkwIj4zODg8L2tleT48
a2V5IGFwcD0iRU5XZWIiIGRiLWlkPSIiPjA8L2tleT48L2ZvcmVpZ24ta2V5cz48cmVmLXR5cGUg
bmFtZT0iSm91cm5hbCBBcnRpY2xlIj4xNzwvcmVmLXR5cGU+PGNvbnRyaWJ1dG9ycz48YXV0aG9y
cz48YXV0aG9yPkxpdSwgSmlrYW5nPC9hdXRob3I+PGF1dGhvcj5EaW5nLCBZdXFpbjwvYXV0aG9y
PjxhdXRob3I+TGksIENob25neWFuZzwvYXV0aG9yPjxhdXRob3I+QmFpLCBXYW5nZmVuZzwvYXV0
aG9yPjxhdXRob3I+WmhlbmcsIFBlbmc8L2F1dGhvcj48YXV0aG9yPld1LCBTaGl0aW5nPC9hdXRo
b3I+PGF1dGhvcj5aaGFuZywgSmluZ2ppPC9hdXRob3I+PGF1dGhvcj5QYW4sIFpob25nYmluPC9h
dXRob3I+PGF1dGhvcj5aaGFpLCBKaXdlaTwvYXV0aG9yPjwvYXV0aG9ycz48L2NvbnRyaWJ1dG9y
cz48dGl0bGVzPjx0aXRsZT48c3R5bGUgZmFjZT0ibm9ybWFsIiBmb250PSJkZWZhdWx0IiBzaXpl
PSIxMDAlIj5BIHN5bmVyZ2lzdGljIHR3by1zdGVwIG9wdGltaXphdGlvbiBkZXNpZ24gZW5hYmxl
cyBoaWdoIGNhcGFjaXRpdmUgZW5lcmd5IHN0b3JhZ2UgaW4gbGVhZC1mcmVlIFNyPC9zdHlsZT48
c3R5bGUgZmFjZT0ic3Vic2NyaXB0IiBmb250PSJkZWZhdWx0IiBzaXplPSIxMDAlIj4wLjc8L3N0
eWxlPjxzdHlsZSBmYWNlPSJub3JtYWwiIGZvbnQ9ImRlZmF1bHQiIHNpemU9IjEwMCUiPkJpPC9z
dHlsZT48c3R5bGUgZmFjZT0ic3Vic2NyaXB0IiBmb250PSJkZWZhdWx0IiBzaXplPSIxMDAlIj4w
LjI8L3N0eWxlPjxzdHlsZSBmYWNlPSJub3JtYWwiIGZvbnQ9ImRlZmF1bHQiIHNpemU9IjEwMCUi
PlRpTzwvc3R5bGU+PHN0eWxlIGZhY2U9InN1YnNjcmlwdCIgZm9udD0iZGVmYXVsdCIgc2l6ZT0i
MTAwJSI+Mzwvc3R5bGU+PHN0eWxlIGZhY2U9Im5vcm1hbCIgZm9udD0iZGVmYXVsdCIgc2l6ZT0i
MTAwJSI+LWJhc2VkIHJlbGF4b3IgZmVycm9lbGVjdHJpYyBjZXJhbWljczwvc3R5bGU+PC90aXRs
ZT48c2Vjb25kYXJ5LXRpdGxlPkpvdXJuYWwgb2YgTWF0ZXJpYWxzIENoZW1pc3RyeSBBPC9zZWNv
bmRhcnktdGl0bGU+PC90aXRsZXM+PHBlcmlvZGljYWw+PGZ1bGwtdGl0bGU+Sm91cm5hbCBvZiBN
YXRlcmlhbHMgQ2hlbWlzdHJ5IEE8L2Z1bGwtdGl0bGU+PC9wZXJpb2RpY2FsPjxwYWdlcz42MDkt
NjIwPC9wYWdlcz48dm9sdW1lPjExPC92b2x1bWU+PG51bWJlcj4yPC9udW1iZXI+PHNlY3Rpb24+
NjA5PC9zZWN0aW9uPjxkYXRlcz48eWVhcj4yMDIzPC95ZWFyPjwvZGF0ZXM+PGlzYm4+MjA1MC03
NDg4JiN4RDsyMDUwLTc0OTY8L2lzYm4+PHVybHM+PC91cmxzPjxlbGVjdHJvbmljLXJlc291cmNl
LW51bT4xMC4xMDM5L2QydGEwODA3NGU8L2VsZWN0cm9uaWMtcmVzb3VyY2UtbnVtPjwvcmVjb3Jk
PjwvQ2l0ZT48Q2l0ZT48QXV0aG9yPllhbjwvQXV0aG9yPjxZZWFyPjIwMjQ8L1llYXI+PFJlY051
bT40ODE8L1JlY051bT48cmVjb3JkPjxyZWMtbnVtYmVyPjQ4MTwvcmVjLW51bWJlcj48Zm9yZWln
bi1rZXlzPjxrZXkgYXBwPSJFTiIgZGItaWQ9ImFmdnd3cmZzcXY5YWZuZTU1ZDF2czBzb3NzYWZy
cjUwc2VkNSIgdGltZXN0YW1wPSIxNzQ3Mjk3ODkyIj40ODE8L2tleT48a2V5IGFwcD0iRU5XZWIi
IGRiLWlkPSIiPjA8L2tleT48L2ZvcmVpZ24ta2V5cz48cmVmLXR5cGUgbmFtZT0iSm91cm5hbCBB
cnRpY2xlIj4xNzwvcmVmLXR5cGU+PGNvbnRyaWJ1dG9ycz48YXV0aG9ycz48YXV0aG9yPllhbiwg
RmVpPC9hdXRob3I+PGF1dGhvcj5XYW5nLCBTaW1pbjwvYXV0aG9yPjxhdXRob3I+UWlhbiwgSmlu
PC9hdXRob3I+PGF1dGhvcj5aaGVuZywgWmloYW88L2F1dGhvcj48YXV0aG9yPkd1LCBMb25nPC9h
dXRob3I+PGF1dGhvcj5HdW8sIEppbm1pbmc8L2F1dGhvcj48YXV0aG9yPlpoYWksIEppd2VpPC9h
dXRob3I+PC9hdXRob3JzPjwvY29udHJpYnV0b3JzPjx0aXRsZXM+PHRpdGxlPlRhcGXigJBDYXN0
aW5nIExlYWTigJBGcmVlIERpZWxlY3RyaWNzIFBlcm1pdCBTdXBlcmlvciBDYXBhY2l0aXZlIEVu
ZXJneSBTdG9yYWdlIFBlcmZvcm1hbmNlPC90aXRsZT48c2Vjb25kYXJ5LXRpdGxlPkFkdmFuY2Vk
IEVuZXJneSBNYXRlcmlhbHM8L3NlY29uZGFyeS10aXRsZT48L3RpdGxlcz48cGVyaW9kaWNhbD48
ZnVsbC10aXRsZT5BZHZhbmNlZCBFbmVyZ3kgTWF0ZXJpYWxzPC9mdWxsLXRpdGxlPjwvcGVyaW9k
aWNhbD48dm9sdW1lPjE1PC92b2x1bWU+PG51bWJlcj4xNDwvbnVtYmVyPjxkYXRlcz48eWVhcj4y
MDI0PC95ZWFyPjwvZGF0ZXM+PGlzYm4+MTYxNC02ODMyJiN4RDsxNjE0LTY4NDA8L2lzYm4+PHVy
bHM+PC91cmxzPjxlbGVjdHJvbmljLXJlc291cmNlLW51bT4xMC4xMDAyL2Flbm0uMjAyNDAzNTM1
PC9lbGVjdHJvbmljLXJlc291cmNlLW51bT48L3JlY29yZD48L0NpdGU+PENpdGU+PEF1dGhvcj5Z
YW48L0F1dGhvcj48WWVhcj4yMDI0PC9ZZWFyPjxSZWNOdW0+NDgwPC9SZWNOdW0+PHJlY29yZD48
cmVjLW51bWJlcj40ODA8L3JlYy1udW1iZXI+PGZvcmVpZ24ta2V5cz48a2V5IGFwcD0iRU4iIGRi
LWlkPSJhZnZ3d3Jmc3F2OWFmbmU1NWQxdnMwc29zc2FmcnI1MHNlZDUiIHRpbWVzdGFtcD0iMTc0
NzI5Nzg4NyI+NDgwPC9rZXk+PGtleSBhcHA9IkVOV2ViIiBkYi1pZD0iIj4wPC9rZXk+PC9mb3Jl
aWduLWtleXM+PHJlZi10eXBlIG5hbWU9IkpvdXJuYWwgQXJ0aWNsZSI+MTc8L3JlZi10eXBlPjxj
b250cmlidXRvcnM+PGF1dGhvcnM+PGF1dGhvcj5ZYW4sIEYuPC9hdXRob3I+PGF1dGhvcj5RaWFu
LCBKLjwvYXV0aG9yPjxhdXRob3I+TGluLCBKLjwvYXV0aG9yPjxhdXRob3I+R2UsIEcuPC9hdXRo
b3I+PGF1dGhvcj5TaGksIEMuPC9hdXRob3I+PGF1dGhvcj5aaGFpLCBKLjwvYXV0aG9yPjwvYXV0
aG9ycz48L2NvbnRyaWJ1dG9ycz48YXV0aC1hZGRyZXNzPlNjaG9vbCBvZiBBZHZhbmNlZCBNYXRl
cmlhbHMgYW5kIE5hbm90ZWNobm9sb2d5LCBYaWRpYW4gVW5pdmVyc2l0eSwgWGkmYXBvczthbiwg
NzEwMTI2LCBDaGluYS4mI3hEO1NoYW5naGFpIEtleSBMYWJvcmF0b3J5IGZvciBSJmFtcDtEIGFu
ZCBBcHBsaWNhdGlvbiBvZiBNZXRhbGxpYyBGdW5jdGlvbmFsIE1hdGVyaWFscywgRnVuY3Rpb25h
bCBNYXRlcmlhbHMgUmVzZWFyY2ggTGFib3JhdG9yeSwgU2Nob29sIG9mIE1hdGVyaWFscyBTY2ll
bmNlIGFuZCBFbmdpbmVlcmluZywgVG9uZ2ppIFVuaXZlcnNpdHksIFNoYW5naGFpLCAyMDE4MDQs
IENoaW5hLjwvYXV0aC1hZGRyZXNzPjx0aXRsZXM+PHRpdGxlPlVsdHJhaGlnaCBFbmVyZ3kgU3Rv
cmFnZSBEZW5zaXR5IGFuZCBFZmZpY2llbmN5IG9mIExlYWQtRnJlZSBEaWVsZWN0cmljcyB3aXRo
IFNhbmR3aWNoIFN0cnVjdHVyZTwvdGl0bGU+PHNlY29uZGFyeS10aXRsZT5TbWFsbDwvc2Vjb25k
YXJ5LXRpdGxlPjwvdGl0bGVzPjxwZXJpb2RpY2FsPjxmdWxsLXRpdGxlPlNtYWxsPC9mdWxsLXRp
dGxlPjxhYmJyLTE+U21hbGw8L2FiYnItMT48L3BlcmlvZGljYWw+PHBhZ2VzPmUyMzA2ODAzPC9w
YWdlcz48dm9sdW1lPjIwPC92b2x1bWU+PG51bWJlcj43PC9udW1iZXI+PGVkaXRpb24+MjAyMy8x
MC8wNzwvZWRpdGlvbj48a2V5d29yZHM+PGtleXdvcmQ+ZGllbGVjdHJpYyBjYXBhY2l0b3JzPC9r
ZXl3b3JkPjxrZXl3b3JkPmVuZXJneSBzdG9yYWdlIGRlbnNpdHkgYW5kIGVmZmljaWVuY3k8L2tl
eXdvcmQ+PGtleXdvcmQ+bGVhZC1mcmVlIGNlcmFtaWNzPC9rZXl3b3JkPjxrZXl3b3JkPnNhbmR3
aWNoIHN0cnVjdHVyZXM8L2tleXdvcmQ+PC9rZXl3b3Jkcz48ZGF0ZXM+PHllYXI+MjAyNDwveWVh
cj48cHViLWRhdGVzPjxkYXRlPkZlYjwvZGF0ZT48L3B1Yi1kYXRlcz48L2RhdGVzPjxpc2JuPjE2
MTMtNjgyOSAoRWxlY3Ryb25pYykmI3hEOzE2MTMtNjgxMCAoTGlua2luZyk8L2lzYm4+PGFjY2Vz
c2lvbi1udW0+Mzc4MDM0ODA8L2FjY2Vzc2lvbi1udW0+PHVybHM+PHJlbGF0ZWQtdXJscz48dXJs
Pmh0dHBzOi8vd3d3Lm5jYmkubmxtLm5paC5nb3YvcHVibWVkLzM3ODAzNDgwPC91cmw+PC9yZWxh
dGVkLXVybHM+PC91cmxzPjxlbGVjdHJvbmljLXJlc291cmNlLW51bT4xMC4xMDAyL3NtbGwuMjAy
MzA2ODAzPC9lbGVjdHJvbmljLXJlc291cmNlLW51bT48L3JlY29yZD48L0NpdGU+PENpdGU+PEF1
dGhvcj5MaXU8L0F1dGhvcj48WWVhcj4yMDE5PC9ZZWFyPjxSZWNOdW0+NDY4PC9SZWNOdW0+PHJl
Y29yZD48cmVjLW51bWJlcj40Njg8L3JlYy1udW1iZXI+PGZvcmVpZ24ta2V5cz48a2V5IGFwcD0i
RU4iIGRiLWlkPSJhZnZ3d3Jmc3F2OWFmbmU1NWQxdnMwc29zc2FmcnI1MHNlZDUiIHRpbWVzdGFt
cD0iMTc0NzI5Nzc1MiI+NDY4PC9rZXk+PGtleSBhcHA9IkVOV2ViIiBkYi1pZD0iIj4wPC9rZXk+
PC9mb3JlaWduLWtleXM+PHJlZi10eXBlIG5hbWU9IkpvdXJuYWwgQXJ0aWNsZSI+MTc8L3JlZi10
eXBlPjxjb250cmlidXRvcnM+PGF1dGhvcnM+PGF1dGhvcj5MaXUsIFhpYW9odWk8L2F1dGhvcj48
YXV0aG9yPkxpLCBZb25nPC9hdXRob3I+PGF1dGhvcj5IYW8sIFhpaG9uZzwvYXV0aG9yPjwvYXV0
aG9ycz48L2NvbnRyaWJ1dG9ycz48dGl0bGVzPjx0aXRsZT48c3R5bGUgZmFjZT0ibm9ybWFsIiBm
b250PSJkZWZhdWx0IiBzaXplPSIxMDAlIj5VbHRyYS1oaWdoIGVuZXJneS1zdG9yYWdlIGRlbnNp
dHkgYW5kIGZhc3QgZGlzY2hhcmdlIHNwZWVkIG9mIChQYjwvc3R5bGU+PHN0eWxlIGZhY2U9InN1
YnNjcmlwdCIgZm9udD0iZGVmYXVsdCIgc2l6ZT0iMTAwJSI+MC45OOKIkjwvc3R5bGU+PHN0eWxl
IGZhY2U9Iml0YWxpYyBzdWJzY3JpcHQiIGZvbnQ9ImRlZmF1bHQiIHNpemU9IjEwMCUiPng8L3N0
eWxlPjxzdHlsZSBmYWNlPSJub3JtYWwiIGZvbnQ9ImRlZmF1bHQiIHNpemU9IjEwMCUiPkxhPC9z
dHlsZT48c3R5bGUgZmFjZT0ic3Vic2NyaXB0IiBmb250PSJkZWZhdWx0IiBzaXplPSIxMDAlIj4w
LjAyPC9zdHlsZT48c3R5bGUgZmFjZT0ibm9ybWFsIiBmb250PSJkZWZhdWx0IiBzaXplPSIxMDAl
Ij5Tcjwvc3R5bGU+PHN0eWxlIGZhY2U9Iml0YWxpYyBzdWJzY3JpcHQiIGZvbnQ9ImRlZmF1bHQi
IHNpemU9IjEwMCUiPng8L3N0eWxlPjxzdHlsZSBmYWNlPSJub3JtYWwiIGZvbnQ9ImRlZmF1bHQi
IHNpemU9IjEwMCUiPikoWnI8L3N0eWxlPjxzdHlsZSBmYWNlPSJzdWJzY3JpcHQiIGZvbnQ9ImRl
ZmF1bHQiIHNpemU9IjEwMCUiPjAuOTwvc3R5bGU+PHN0eWxlIGZhY2U9Im5vcm1hbCIgZm9udD0i
ZGVmYXVsdCIgc2l6ZT0iMTAwJSI+U248L3N0eWxlPjxzdHlsZSBmYWNlPSJzdWJzY3JpcHQiIGZv
bnQ9ImRlZmF1bHQiIHNpemU9IjEwMCUiPjAuMTwvc3R5bGU+PHN0eWxlIGZhY2U9Im5vcm1hbCIg
Zm9udD0iZGVmYXVsdCIgc2l6ZT0iMTAwJSI+KTwvc3R5bGU+PHN0eWxlIGZhY2U9InN1YnNjcmlw
dCIgZm9udD0iZGVmYXVsdCIgc2l6ZT0iMTAwJSI+MC45OTU8L3N0eWxlPjxzdHlsZSBmYWNlPSJu
b3JtYWwiIGZvbnQ9ImRlZmF1bHQiIHNpemU9IjEwMCUiPk88L3N0eWxlPjxzdHlsZSBmYWNlPSJz
dWJzY3JpcHQiIGZvbnQ9ImRlZmF1bHQiIHNpemU9IjEwMCUiPjMgPC9zdHlsZT48c3R5bGUgZmFj
ZT0ibm9ybWFsIiBmb250PSJkZWZhdWx0IiBzaXplPSIxMDAlIj5hbnRpZmVycm9lbGVjdHJpYyBj
ZXJhbWljcyBwcmVwYXJlZCB2aWEgdGhlIHRhcGUtY2FzdGluZyBtZXRob2Q8L3N0eWxlPjwvdGl0
bGU+PHNlY29uZGFyeS10aXRsZT5Kb3VybmFsIG9mIE1hdGVyaWFscyBDaGVtaXN0cnkgQTwvc2Vj
b25kYXJ5LXRpdGxlPjwvdGl0bGVzPjxwZXJpb2RpY2FsPjxmdWxsLXRpdGxlPkpvdXJuYWwgb2Yg
TWF0ZXJpYWxzIENoZW1pc3RyeSBBPC9mdWxsLXRpdGxlPjwvcGVyaW9kaWNhbD48cGFnZXM+MTE4
NTgtMTE4NjY8L3BhZ2VzPjx2b2x1bWU+Nzwvdm9sdW1lPjxudW1iZXI+MTk8L251bWJlcj48c2Vj
dGlvbj4xMTg1ODwvc2VjdGlvbj48ZGF0ZXM+PHllYXI+MjAxOTwveWVhcj48L2RhdGVzPjxpc2Ju
PjIwNTAtNzQ4OCYjeEQ7MjA1MC03NDk2PC9pc2JuPjx1cmxzPjwvdXJscz48ZWxlY3Ryb25pYy1y
ZXNvdXJjZS1udW0+MTAuMTAzOS9jOXRhMDIxNDljPC9lbGVjdHJvbmljLXJlc291cmNlLW51bT48
L3JlY29yZD48L0NpdGU+PC9FbmROb3RlPn==
</w:fldData>
              </w:fldChar>
            </w:r>
            <w:r>
              <w:instrText xml:space="preserve"> ADDIN EN.CITE </w:instrText>
            </w:r>
            <w:r>
              <w:fldChar w:fldCharType="begin">
                <w:fldData xml:space="preserve">PEVuZE5vdGU+PENpdGU+PEF1dGhvcj5HdW88L0F1dGhvcj48WWVhcj4yMDIyPC9ZZWFyPjxSZWNO
dW0+NDI2PC9SZWNOdW0+PERpc3BsYXlUZXh0PjxzdHlsZSBmYWNlPSJzdXBlcnNjcmlwdCI+MS0z
LDUtOSwxMSwxNCwxNywyMiwyMywyNiwyNywzMCwzMjwvc3R5bGU+PC9EaXNwbGF5VGV4dD48cmVj
b3JkPjxyZWMtbnVtYmVyPjQyNjwvcmVjLW51bWJlcj48Zm9yZWlnbi1rZXlzPjxrZXkgYXBwPSJF
TiIgZGItaWQ9ImFmdnd3cmZzcXY5YWZuZTU1ZDF2czBzb3NzYWZycjUwc2VkNSIgdGltZXN0YW1w
PSIxNzQ2NzA5MDA2Ij40MjY8L2tleT48a2V5IGFwcD0iRU5XZWIiIGRiLWlkPSIiPjA8L2tleT48
L2ZvcmVpZ24ta2V5cz48cmVmLXR5cGUgbmFtZT0iSm91cm5hbCBBcnRpY2xlIj4xNzwvcmVmLXR5
cGU+PGNvbnRyaWJ1dG9ycz48YXV0aG9ycz48YXV0aG9yPkd1bywgSmlhbjwvYXV0aG9yPjxhdXRo
b3I+WGlhbywgV2Vucm9uZzwvYXV0aG9yPjxhdXRob3I+WmhhbmcsIFhpYW95dTwvYXV0aG9yPjxh
dXRob3I+WmhhbmcsIEppPC9hdXRob3I+PGF1dGhvcj5XYW5nLCBKaW5nPC9hdXRob3I+PGF1dGhv
cj5aaGFuZywgR3Vhbmd6dTwvYXV0aG9yPjxhdXRob3I+WmhhbmcsIFNoYW7igJBUYW88L2F1dGhv
cj48L2F1dGhvcnM+PC9jb250cmlidXRvcnM+PHRpdGxlcz48dGl0bGU+QWNoaWV2aW5nIEV4Y2Vs
bGVudCBFbmVyZ3kgU3RvcmFnZSBQcm9wZXJ0aWVzIGluIEZpbmXigJBHcmFpbiBIaWdo4oCQRW50
cm9weSBSZWxheG9yIEZlcnJvZWxlY3RyaWMgQ2VyYW1pY3M8L3RpdGxlPjxzZWNvbmRhcnktdGl0
bGU+QWR2YW5jZWQgRWxlY3Ryb25pYyBNYXRlcmlhbHM8L3NlY29uZGFyeS10aXRsZT48L3RpdGxl
cz48cGVyaW9kaWNhbD48ZnVsbC10aXRsZT5BZHZhbmNlZCBFbGVjdHJvbmljIE1hdGVyaWFsczwv
ZnVsbC10aXRsZT48L3BlcmlvZGljYWw+PHZvbHVtZT44PC92b2x1bWU+PG51bWJlcj4xMTwvbnVt
YmVyPjxkYXRlcz48eWVhcj4yMDIyPC95ZWFyPjwvZGF0ZXM+PGlzYm4+MjE5OS0xNjBYJiN4RDsy
MTk5LTE2MFg8L2lzYm4+PHVybHM+PC91cmxzPjxlbGVjdHJvbmljLXJlc291cmNlLW51bT4xMC4x
MDAyL2FlbG0uMjAyMjAwNTAzPC9lbGVjdHJvbmljLXJlc291cmNlLW51bT48L3JlY29yZD48L0Np
dGU+PENpdGU+PEF1dGhvcj5IdTwvQXV0aG9yPjxZZWFyPjIwMjU8L1llYXI+PFJlY051bT40NzA8
L1JlY051bT48cmVjb3JkPjxyZWMtbnVtYmVyPjQ3MDwvcmVjLW51bWJlcj48Zm9yZWlnbi1rZXlz
PjxrZXkgYXBwPSJFTiIgZGItaWQ9ImFmdnd3cmZzcXY5YWZuZTU1ZDF2czBzb3NzYWZycjUwc2Vk
NSIgdGltZXN0YW1wPSIxNzQ3Mjk3NzY0Ij40NzA8L2tleT48a2V5IGFwcD0iRU5XZWIiIGRiLWlk
PSIiPjA8L2tleT48L2ZvcmVpZ24ta2V5cz48cmVmLXR5cGUgbmFtZT0iSm91cm5hbCBBcnRpY2xl
Ij4xNzwvcmVmLXR5cGU+PGNvbnRyaWJ1dG9ycz48YXV0aG9ycz48YXV0aG9yPkh1LCBKLjwvYXV0
aG9yPjxhdXRob3I+WmhvdSwgWi48L2F1dGhvcj48YXV0aG9yPkx2LCBMLjwvYXV0aG9yPjxhdXRo
b3I+WmhhbmcsIFcuPC9hdXRob3I+PGF1dGhvcj5DaGVuLCBTLjwvYXV0aG9yPjxhdXRob3I+TGl1
LCBKLjwvYXV0aG9yPjxhdXRob3I+TGksIFAuPC9hdXRob3I+PGF1dGhvcj5MaXUsIE4uPC9hdXRo
b3I+PGF1dGhvcj5aZW5nLCBULjwvYXV0aG9yPjxhdXRob3I+UGFuLCBaLjwvYXV0aG9yPjwvYXV0
aG9ycz48L2NvbnRyaWJ1dG9ycz48YXV0aC1hZGRyZXNzPlNjaG9vbCBvZiBNYXRlcmlhbHMgU2Np
ZW5jZSBhbmQgQ2hlbWljYWwgRW5naW5lZXJpbmcsIE5pbmdibyBVbml2ZXJzaXR5LCBOaW5nYm8s
IFpoZWppYW5nLCAzMTUyMTEsIENoaW5hLiBwYW56aG9uZ2JpbkBuYnUuZWR1LmNuLiYjeEQ7U2No
b29sIG9mIE1hdGVyaWFscyBTY2llbmNlIGFuZCBFbmdpbmVlcmluZywgTGlhb2NoZW5nIFVuaXZl
cnNpdHksIExpYW9jaGVuZywgU2hhbmRvbmcsIDI1MjA1OSwgQ2hpbmEuJiN4RDtFbmdpbmVlcmlu
ZyAmYW1wOyBUZWNobm9sb2d5IENlbnRlciBmb3IgQWVyb3NwYWNlIE1hdGVyaWFscywgV3V6aGVu
IExhYm9yYXRvcnksIDkyNSBEYW9sZSBSb2FkLCBKaWF4aW5nIDMxNDUwMCwgQ2hpbmEuIGxpdW5A
d3V6aGVubGFiLmNvbS4mI3hEO1NjaG9vbCBvZiBNYXRlcmlhbHMgU2NpZW5jZSBhbmQgRW5naW5l
ZXJpbmcsIEppbmdkZXpoZW4gQ2VyYW1pYyBVbml2ZXJzaXR5LCBKaW5nZGV6aGVuIDMzMzQwMywg
Q2hpbmEuIHplbmd0YW8wNjI2QDEyNi5jb20uPC9hdXRoLWFkZHJlc3M+PHRpdGxlcz48dGl0bGU+
PHN0eWxlIGZhY2U9Im5vcm1hbCIgZm9udD0iZGVmYXVsdCIgc2l6ZT0iMTAwJSI+QWNoaWV2aW5n
IGV4Y2VwdGlvbmFsIGVuZXJneSBzdG9yYWdlIHBlcmZvcm1hbmNlIGluIFBiSGZPPC9zdHlsZT48
c3R5bGUgZmFjZT0ic3Vic2NyaXB0IiBmb250PSJkZWZhdWx0IiBzaXplPSIxMDAlIj4zPC9zdHls
ZT48c3R5bGUgZmFjZT0ibm9ybWFsIiBmb250PSJkZWZhdWx0IiBzaXplPSIxMDAlIj4gYW50aWZl
cnJvZWxlY3RyaWMgY2VyYW1pY3MgdGhyb3VnaCBkZWZlY3QgZW5naW5lZXJpbmcgZGVzaWduPC9z
dHlsZT48L3RpdGxlPjxzZWNvbmRhcnktdGl0bGU+TWF0ZXIgSG9yaXo8L3NlY29uZGFyeS10aXRs
ZT48L3RpdGxlcz48cGVyaW9kaWNhbD48ZnVsbC10aXRsZT5NYXRlciBIb3JpejwvZnVsbC10aXRs
ZT48L3BlcmlvZGljYWw+PGVkaXRpb24+MjAyNS8wMi8xOTwvZWRpdGlvbj48ZGF0ZXM+PHllYXI+
MjAyNTwveWVhcj48cHViLWRhdGVzPjxkYXRlPkZlYiAxOTwvZGF0ZT48L3B1Yi1kYXRlcz48L2Rh
dGVzPjxpc2JuPjIwNTEtNjM1NSAoRWxlY3Ryb25pYykmI3hEOzIwNTEtNjM0NyAoTGlua2luZyk8
L2lzYm4+PGFjY2Vzc2lvbi1udW0+Mzk5Njc0NTY8L2FjY2Vzc2lvbi1udW0+PHVybHM+PHJlbGF0
ZWQtdXJscz48dXJsPmh0dHBzOi8vd3d3Lm5jYmkubmxtLm5paC5nb3YvcHVibWVkLzM5OTY3NDU2
PC91cmw+PC9yZWxhdGVkLXVybHM+PC91cmxzPjxlbGVjdHJvbmljLXJlc291cmNlLW51bT4xMC4x
MDM5L2Q0bWgwMTc4OGE8L2VsZWN0cm9uaWMtcmVzb3VyY2UtbnVtPjwvcmVjb3JkPjwvQ2l0ZT48
Q2l0ZT48QXV0aG9yPkxpdTwvQXV0aG9yPjxZZWFyPjIwMjI8L1llYXI+PFJlY051bT40NzE8L1Jl
Y051bT48cmVjb3JkPjxyZWMtbnVtYmVyPjQ3MTwvcmVjLW51bWJlcj48Zm9yZWlnbi1rZXlzPjxr
ZXkgYXBwPSJFTiIgZGItaWQ9ImFmdnd3cmZzcXY5YWZuZTU1ZDF2czBzb3NzYWZycjUwc2VkNSIg
dGltZXN0YW1wPSIxNzQ3Mjk3NzY5Ij40NzE8L2tleT48a2V5IGFwcD0iRU5XZWIiIGRiLWlkPSIi
PjA8L2tleT48L2ZvcmVpZ24ta2V5cz48cmVmLXR5cGUgbmFtZT0iSm91cm5hbCBBcnRpY2xlIj4x
NzwvcmVmLXR5cGU+PGNvbnRyaWJ1dG9ycz48YXV0aG9ycz48YXV0aG9yPkxpdSwgWGlhb2h1aTwv
YXV0aG9yPjxhdXRob3I+WWFuZywgVG9uZ3Fpbmc8L2F1dGhvcj48YXV0aG9yPkdvbmcsIFdlaXBp
bmc8L2F1dGhvcj48L2F1dGhvcnM+PC9jb250cmlidXRvcnM+PHRpdGxlcz48dGl0bGU+PHN0eWxl
IGZhY2U9Im5vcm1hbCIgZm9udD0iZGVmYXVsdCIgc2l6ZT0iMTAwJSI+QWNoaWV2aW5nIHVsdHJh
aGlnaCBlbmVyZ3ktc3RvcmFnZSBjYXBhYmlsaXR5IGluIFBiWnJPPC9zdHlsZT48c3R5bGUgZmFj
ZT0ic3Vic2NyaXB0IiBmb250PSJkZWZhdWx0IiBzaXplPSIxMDAlIj4zPC9zdHlsZT48c3R5bGUg
ZmFjZT0ibm9ybWFsIiBmb250PSJkZWZhdWx0IiBzaXplPSIxMDAlIj4tYmFzZWQgYW50aWZlcnJv
ZWxlY3RyaWMgY2FwYWNpdG9ycyBiYXNlZCBvbiBvcHRpbWl6YXRpb24gb2YgcHJvcGVydHkgcGFy
YW1ldGVyczwvc3R5bGU+PC90aXRsZT48c2Vjb25kYXJ5LXRpdGxlPkpvdXJuYWwgb2YgTWF0ZXJp
YWxzIENoZW1pc3RyeSBBPC9zZWNvbmRhcnktdGl0bGU+PC90aXRsZXM+PHBlcmlvZGljYWw+PGZ1
bGwtdGl0bGU+Sm91cm5hbCBvZiBNYXRlcmlhbHMgQ2hlbWlzdHJ5IEE8L2Z1bGwtdGl0bGU+PC9w
ZXJpb2RpY2FsPjxwYWdlcz40MTM3LTQxNDU8L3BhZ2VzPjx2b2x1bWU+MTA8L3ZvbHVtZT48bnVt
YmVyPjg8L251bWJlcj48c2VjdGlvbj40MTM3PC9zZWN0aW9uPjxkYXRlcz48eWVhcj4yMDIyPC95
ZWFyPjwvZGF0ZXM+PGlzYm4+MjA1MC03NDg4JiN4RDsyMDUwLTc0OTY8L2lzYm4+PHVybHM+PC91
cmxzPjxlbGVjdHJvbmljLXJlc291cmNlLW51bT4xMC4xMDM5L2QxdGEwODE2N2U8L2VsZWN0cm9u
aWMtcmVzb3VyY2UtbnVtPjwvcmVjb3JkPjwvQ2l0ZT48Q2l0ZT48QXV0aG9yPllhbjwvQXV0aG9y
PjxZZWFyPjIwMjI8L1llYXI+PFJlY051bT40ODI8L1JlY051bT48cmVjb3JkPjxyZWMtbnVtYmVy
PjQ4MjwvcmVjLW51bWJlcj48Zm9yZWlnbi1rZXlzPjxrZXkgYXBwPSJFTiIgZGItaWQ9ImFmdnd3
cmZzcXY5YWZuZTU1ZDF2czBzb3NzYWZycjUwc2VkNSIgdGltZXN0YW1wPSIxNzQ3Mjk3ODk4Ij40
ODI8L2tleT48a2V5IGFwcD0iRU5XZWIiIGRiLWlkPSIiPjA8L2tleT48L2ZvcmVpZ24ta2V5cz48
cmVmLXR5cGUgbmFtZT0iSm91cm5hbCBBcnRpY2xlIj4xNzwvcmVmLXR5cGU+PGNvbnRyaWJ1dG9y
cz48YXV0aG9ycz48YXV0aG9yPllhbiwgRi48L2F1dGhvcj48YXV0aG9yPkJhaSwgSC48L2F1dGhv
cj48YXV0aG9yPkdlLCBHLjwvYXV0aG9yPjxhdXRob3I+TGluLCBKLjwvYXV0aG9yPjxhdXRob3I+
U2hpLCBDLjwvYXV0aG9yPjxhdXRob3I+Wmh1LCBLLjwvYXV0aG9yPjxhdXRob3I+U2hlbiwgQi48
L2F1dGhvcj48YXV0aG9yPlpoYWksIEouPC9hdXRob3I+PGF1dGhvcj5aaGFuZywgUy48L2F1dGhv
cj48L2F1dGhvcnM+PC9jb250cmlidXRvcnM+PGF1dGgtYWRkcmVzcz5TaGFuZ2hhaSBLZXkgTGFi
b3JhdG9yeSBmb3IgUiZhbXA7RCBhbmQgQXBwbGljYXRpb24gb2YgTWV0YWxsaWMgRnVuY3Rpb25h
bCBNYXRlcmlhbHMsIEZ1bmN0aW9uYWwgTWF0ZXJpYWxzIFJlc2VhcmNoIExhYm9yYXRvcnksIFNj
aG9vbCBvZiBNYXRlcmlhbHMgU2NpZW5jZSBhbmQgRW5naW5lZXJpbmcsIFRvbmdqaSBVbml2ZXJz
aXR5LCBTaGFuZ2hhaSwgMjAxODA0LCBDaGluYS4mI3hEO0luc3RpdHV0ZSBmb3IgU3VwZXJjb25k
dWN0aW5nIGFuZCBFbGVjdHJvbmljIE1hdGVyaWFscywgQXVzdHJhbGlhbiBJbnN0aXR1dGUgb2Yg
SW5ub3ZhdGl2ZSBNYXRlcmlhbHMsIFVuaXZlcnNpdHkgb2YgV29sbG9uZ29uZywgV29sbG9uZ29u
ZywgTmV3IFNvdXRoIFdhbGVzLCAyNTAwLCBBdXN0cmFsaWEuPC9hdXRoLWFkZHJlc3M+PHRpdGxl
cz48dGl0bGU+PHN0eWxlIGZhY2U9Im5vcm1hbCIgZm9udD0iZGVmYXVsdCIgc2l6ZT0iMTAwJSI+
Q29tcG9zaXRpb24gYW5kIFN0cnVjdHVyZSBPcHRpbWl6ZWQgQmlGZU88L3N0eWxlPjxzdHlsZSBm
YWNlPSJzdWJzY3JpcHQiIGZvbnQ9ImRlZmF1bHQiIHNpemU9IjEwMCUiPjM8L3N0eWxlPjxzdHls
ZSBmYWNlPSJub3JtYWwiIGZvbnQ9ImRlZmF1bHQiIHNpemU9IjEwMCUiPiAtU3JUaU88L3N0eWxl
PjxzdHlsZSBmYWNlPSJzdWJzY3JpcHQiIGZvbnQ9ImRlZmF1bHQiIHNpemU9IjEwMCUiPjMgPC9z
dHlsZT48c3R5bGUgZmFjZT0ibm9ybWFsIiBmb250PSJkZWZhdWx0IiBzaXplPSIxMDAlIj5MZWFk
LUZyZWUgQ2VyYW1pY3Mgd2l0aCBVbHRyYWhpZ2ggRW5lcmd5IFN0b3JhZ2UgUGVyZm9ybWFuY2U8
L3N0eWxlPjwvdGl0bGU+PHNlY29uZGFyeS10aXRsZT5TbWFsbDwvc2Vjb25kYXJ5LXRpdGxlPjwv
dGl0bGVzPjxwZXJpb2RpY2FsPjxmdWxsLXRpdGxlPlNtYWxsPC9mdWxsLXRpdGxlPjxhYmJyLTE+
U21hbGw8L2FiYnItMT48L3BlcmlvZGljYWw+PHBhZ2VzPmUyMTA2NTE1PC9wYWdlcz48dm9sdW1l
PjE4PC92b2x1bWU+PG51bWJlcj4xMDwvbnVtYmVyPjxlZGl0aW9uPjIwMjIvMDEvMTY8L2VkaXRp
b24+PGtleXdvcmRzPjxrZXl3b3JkPkJpRmVPIDMtU3JUaU8gMzwva2V5d29yZD48a2V5d29yZD5k
aWVsZWN0cmljIGNhcGFjaXRvcnM8L2tleXdvcmQ+PGtleXdvcmQ+ZW5lcmd5IHN0b3JhZ2U8L2tl
eXdvcmQ+PGtleXdvcmQ+bGVhZC1mcmVlIGNlcmFtaWNzPC9rZXl3b3JkPjxrZXl3b3JkPnBvd2Vy
IGRlbnNpdHk8L2tleXdvcmQ+PC9rZXl3b3Jkcz48ZGF0ZXM+PHllYXI+MjAyMjwveWVhcj48cHVi
LWRhdGVzPjxkYXRlPk1hcjwvZGF0ZT48L3B1Yi1kYXRlcz48L2RhdGVzPjxpc2JuPjE2MTMtNjgy
OSAoRWxlY3Ryb25pYykmI3hEOzE2MTMtNjgxMCAoTGlua2luZyk8L2lzYm4+PGFjY2Vzc2lvbi1u
dW0+MzUwMzIwOTI8L2FjY2Vzc2lvbi1udW0+PHVybHM+PHJlbGF0ZWQtdXJscz48dXJsPmh0dHBz
Oi8vd3d3Lm5jYmkubmxtLm5paC5nb3YvcHVibWVkLzM1MDMyMDkyPC91cmw+PC9yZWxhdGVkLXVy
bHM+PC91cmxzPjxlbGVjdHJvbmljLXJlc291cmNlLW51bT4xMC4xMDAyL3NtbGwuMjAyMTA2NTE1
PC9lbGVjdHJvbmljLXJlc291cmNlLW51bT48L3JlY29yZD48L0NpdGU+PENpdGU+PEF1dGhvcj5K
aWFuZzwvQXV0aG9yPjxZZWFyPjIwMjM8L1llYXI+PFJlY051bT4zNzg8L1JlY051bT48cmVjb3Jk
PjxyZWMtbnVtYmVyPjM3ODwvcmVjLW51bWJlcj48Zm9yZWlnbi1rZXlzPjxrZXkgYXBwPSJFTiIg
ZGItaWQ9ImFmdnd3cmZzcXY5YWZuZTU1ZDF2czBzb3NzYWZycjUwc2VkNSIgdGltZXN0YW1wPSIx
NzM0MzIzNTkxIj4zNzg8L2tleT48a2V5IGFwcD0iRU5XZWIiIGRiLWlkPSIiPjA8L2tleT48L2Zv
cmVpZ24ta2V5cz48cmVmLXR5cGUgbmFtZT0iSm91cm5hbCBBcnRpY2xlIj4xNzwvcmVmLXR5cGU+
PGNvbnRyaWJ1dG9ycz48YXV0aG9ycz48YXV0aG9yPkppYW5nLCBTaHVuc2h1bjwvYXV0aG9yPjxh
dXRob3I+WmhhbmcsIEppPC9hdXRob3I+PGF1dGhvcj5XYW5nLCBKaWFqaWE8L2F1dGhvcj48YXV0
aG9yPldhbmcsIFNodWhhbzwvYXV0aG9yPjxhdXRob3I+V2FuZywgSmluZzwvYXV0aG9yPjxhdXRo
b3I+V2FuZywgWWFvamluPC9hdXRob3I+PC9hdXRob3JzPjwvY29udHJpYnV0b3JzPjx0aXRsZXM+
PHRpdGxlPjxzdHlsZSBmYWNlPSJub3JtYWwiIGZvbnQ9ImRlZmF1bHQiIHNpemU9IjEwMCUiPkRl
bGF5ZWQgcGhhc2Ugc3dpdGNoaW5nIGZpZWxkIGFuZCBpbXByb3ZlZCBjYXBhY2l0aXZlIGVuZXJn
eSBzdG9yYWdlIGluIENhPC9zdHlsZT48c3R5bGUgZmFjZT0ic3VwZXJzY3JpcHQiIGZvbnQ9ImRl
ZmF1bHQiIHNpemU9IjEwMCUiPjIrPC9zdHlsZT48c3R5bGUgZmFjZT0ibm9ybWFsIiBmb250PSJk
ZWZhdWx0IiBzaXplPSIxMDAlIj4tbW9kaWZpZWQgKFBiLExhKShacixTbilPPC9zdHlsZT48c3R5
bGUgZmFjZT0ic3Vic2NyaXB0IiBmb250PSJkZWZhdWx0IiBzaXplPSIxMDAlIj4zPC9zdHlsZT48
c3R5bGUgZmFjZT0ibm9ybWFsIiBmb250PSJkZWZhdWx0IiBzaXplPSIxMDAlIj4gYW50aWZlcnJv
ZWxlY3RyaWMgY2VyYW1pY3M8L3N0eWxlPjwvdGl0bGU+PHNlY29uZGFyeS10aXRsZT5TY3JpcHRh
IE1hdGVyaWFsaWE8L3NlY29uZGFyeS10aXRsZT48L3RpdGxlcz48cGVyaW9kaWNhbD48ZnVsbC10
aXRsZT5TY3JpcHRhIE1hdGVyaWFsaWE8L2Z1bGwtdGl0bGU+PC9wZXJpb2RpY2FsPjxwYWdlcz4x
MTU2MDI8L3BhZ2VzPjx2b2x1bWU+MjM1PC92b2x1bWU+PG51bWJlcj4xMzU5LTY0NjI8L251bWJl
cj48c2VjdGlvbj4xMTU2MDI8L3NlY3Rpb24+PGRhdGVzPjx5ZWFyPjIwMjM8L3llYXI+PC9kYXRl
cz48aXNibj4xMzU5NjQ2MjwvaXNibj48dXJscz48L3VybHM+PGVsZWN0cm9uaWMtcmVzb3VyY2Ut
bnVtPjEwLjEwMTYvai5zY3JpcHRhbWF0LjIwMjMuMTE1NjAyPC9lbGVjdHJvbmljLXJlc291cmNl
LW51bT48L3JlY29yZD48L0NpdGU+PENpdGU+PEF1dGhvcj5aaG91PC9BdXRob3I+PFllYXI+MjAy
NTwvWWVhcj48UmVjTnVtPjQzNjwvUmVjTnVtPjxyZWNvcmQ+PHJlYy1udW1iZXI+NDM2PC9yZWMt
bnVtYmVyPjxmb3JlaWduLWtleXM+PGtleSBhcHA9IkVOIiBkYi1pZD0iYWZ2d3dyZnNxdjlhZm5l
NTVkMXZzMHNvc3NhZnJyNTBzZWQ1IiB0aW1lc3RhbXA9IjE3NDcyMTQyODgiPjQzNjwva2V5Pjxr
ZXkgYXBwPSJFTldlYiIgZGItaWQ9IiI+MDwva2V5PjwvZm9yZWlnbi1rZXlzPjxyZWYtdHlwZSBu
YW1lPSJKb3VybmFsIEFydGljbGUiPjE3PC9yZWYtdHlwZT48Y29udHJpYnV0b3JzPjxhdXRob3Jz
PjxhdXRob3I+WmhvdSwgWW9uZ3hpYW88L2F1dGhvcj48YXV0aG9yPlpoYW5nLCBUaWFuZnU8L2F1
dGhvcj48YXV0aG9yPkNoZW4sIExpYW5nPC9hdXRob3I+PGF1dGhvcj5ZdSwgSHVpZmVuPC9hdXRo
b3I+PGF1dGhvcj5XYW5nLCBSdWl5dTwvYXV0aG9yPjxhdXRob3I+WmhhbmcsIEhhbzwvYXV0aG9y
PjxhdXRob3I+V3UsIEppZTwvYXV0aG9yPjxhdXRob3I+RGVuZywgU2hpcWluZzwvYXV0aG9yPjxh
dXRob3I+UWksIEhlPC9hdXRob3I+PGF1dGhvcj5aaG91LCBDaGFuZzwvYXV0aG9yPjxhdXRob3I+
Q2hlbiwgSnVuPC9hdXRob3I+PC9hdXRob3JzPjwvY29udHJpYnV0b3JzPjx0aXRsZXM+PHRpdGxl
PkRlc2lnbiBvZiBhbnRpZmVycm9lbGVjdHJpYyBwb2xhcml6YXRpb24gY29uZmlndXJhdGlvbiBm
b3IgdWx0cmFoaWdoIGNhcGFjaXRpdmUgZW5lcmd5IHN0b3JhZ2UgdmlhIGluY3JlYXNpbmcgZW50
cm9weTwvdGl0bGU+PHNlY29uZGFyeS10aXRsZT5OYXR1cmUgQ29tbXVuaWNhdGlvbnM8L3NlY29u
ZGFyeS10aXRsZT48L3RpdGxlcz48cGVyaW9kaWNhbD48ZnVsbC10aXRsZT5OYXR1cmUgQ29tbXVu
aWNhdGlvbnM8L2Z1bGwtdGl0bGU+PGFiYnItMT5OYXQgQ29tbXVuPC9hYmJyLTE+PC9wZXJpb2Rp
Y2FsPjx2b2x1bWU+MTY8L3ZvbHVtZT48bnVtYmVyPjE8L251bWJlcj48ZGF0ZXM+PHllYXI+MjAy
NTwveWVhcj48L2RhdGVzPjxpc2JuPjIwNDEtMTcyMzwvaXNibj48dXJscz48L3VybHM+PGVsZWN0
cm9uaWMtcmVzb3VyY2UtbnVtPjEwLjEwMzgvczQxNDY3LTAyNS01NjE5NC0xPC9lbGVjdHJvbmlj
LXJlc291cmNlLW51bT48L3JlY29yZD48L0NpdGU+PENpdGU+PEF1dGhvcj5MaTwvQXV0aG9yPjxZ
ZWFyPjIwMjM8L1llYXI+PFJlY051bT4yNDc8L1JlY051bT48cmVjb3JkPjxyZWMtbnVtYmVyPjI0
NzwvcmVjLW51bWJlcj48Zm9yZWlnbi1rZXlzPjxrZXkgYXBwPSJFTiIgZGItaWQ9ImFmdnd3cmZz
cXY5YWZuZTU1ZDF2czBzb3NzYWZycjUwc2VkNSIgdGltZXN0YW1wPSIxNjk3MTc3MTc1Ij4yNDc8
L2tleT48L2ZvcmVpZ24ta2V5cz48cmVmLXR5cGUgbmFtZT0iSm91cm5hbCBBcnRpY2xlIj4xNzwv
cmVmLXR5cGU+PGNvbnRyaWJ1dG9ycz48YXV0aG9ycz48YXV0aG9yPkxpLCBDLiBKLjwvYXV0aG9y
PjxhdXRob3I+WWFvLCBNLiBXLjwvYXV0aG9yPjxhdXRob3I+WWFvLCBYLjwvYXV0aG9yPjwvYXV0
aG9ycz48L2NvbnRyaWJ1dG9ycz48dGl0bGVzPjx0aXRsZT48c3R5bGUgZmFjZT0ibm9ybWFsIiBm
b250PSJkZWZhdWx0IiBzaXplPSIxMDAlIj5BbiBlZmZlY3RpdmUgc3RyYXRlZ3kgZm9yIGVuaGFu
Y2luZyBlbmVyZ3kgc3RvcmFnZSBkZW5zaXR5IGluIChQYjwvc3R5bGU+PHN0eWxlIGZhY2U9InN1
YnNjcmlwdCIgZm9udD0iZGVmYXVsdCIgc2l6ZT0iMTAwJSI+MS0xLjU8L3N0eWxlPjxzdHlsZSBm
YWNlPSJpdGFsaWMgc3Vic2NyaXB0IiBmb250PSJkZWZhdWx0IiBzaXplPSIxMDAlIj54PC9zdHls
ZT48c3R5bGUgZmFjZT0ibm9ybWFsIiBmb250PSJkZWZhdWx0IiBzaXplPSIxMDAlIj5HZDwvc3R5
bGU+PHN0eWxlIGZhY2U9Iml0YWxpYyBzdWJzY3JpcHQiIGZvbnQ9ImRlZmF1bHQiIHNpemU9IjEw
MCUiPng8L3N0eWxlPjxzdHlsZSBmYWNlPSJub3JtYWwiIGZvbnQ9ImRlZmF1bHQiIHNpemU9IjEw
MCUiPikoWnI8L3N0eWxlPjxzdHlsZSBmYWNlPSJzdWJzY3JpcHQiIGZvbnQ9ImRlZmF1bHQiIHNp
emU9IjEwMCUiPjAuODc8L3N0eWxlPjxzdHlsZSBmYWNlPSJub3JtYWwiIGZvbnQ9ImRlZmF1bHQi
IHNpemU9IjEwMCUiPlNuPC9zdHlsZT48c3R5bGUgZmFjZT0ic3Vic2NyaXB0IiBmb250PSJkZWZh
dWx0IiBzaXplPSIxMDAlIj4wLjEyPC9zdHlsZT48c3R5bGUgZmFjZT0ibm9ybWFsIiBmb250PSJk
ZWZhdWx0IiBzaXplPSIxMDAlIj5UaTwvc3R5bGU+PHN0eWxlIGZhY2U9InN1YnNjcmlwdCIgZm9u
dD0iZGVmYXVsdCIgc2l6ZT0iMTAwJSI+MC4wMTwvc3R5bGU+PHN0eWxlIGZhY2U9Im5vcm1hbCIg
Zm9udD0iZGVmYXVsdCIgc2l6ZT0iMTAwJSI+KU88L3N0eWxlPjxzdHlsZSBmYWNlPSJzdWJzY3Jp
cHQiIGZvbnQ9ImRlZmF1bHQiIHNpemU9IjEwMCUiPjMgPC9zdHlsZT48c3R5bGUgZmFjZT0ibm9y
bWFsIiBmb250PSJkZWZhdWx0IiBzaXplPSIxMDAlIj5hbnRpZmVycm9lbGVjdHJpYyBjZXJhbWlj
czwvc3R5bGU+PC90aXRsZT48c2Vjb25kYXJ5LXRpdGxlPkpvdXJuYWwgb2YgTWF0ZXJpYWxzIENo
ZW1pc3RyeSBBPC9zZWNvbmRhcnktdGl0bGU+PC90aXRsZXM+PHBlcmlvZGljYWw+PGZ1bGwtdGl0
bGU+Sm91cm5hbCBvZiBNYXRlcmlhbHMgQ2hlbWlzdHJ5IEE8L2Z1bGwtdGl0bGU+PC9wZXJpb2Rp
Y2FsPjxwYWdlcz4xODY4OS0xODcwMTwvcGFnZXM+PHZvbHVtZT4xMTwvdm9sdW1lPjxudW1iZXI+
MzU8L251bWJlcj48ZGF0ZXM+PHllYXI+MjAyMzwveWVhcj48cHViLWRhdGVzPjxkYXRlPlNlcDwv
ZGF0ZT48L3B1Yi1kYXRlcz48L2RhdGVzPjxpc2JuPjIwNTAtNzQ4ODwvaXNibj48YWNjZXNzaW9u
LW51bT5XT1M6MDAxMDQ0NjM1MzAwMDAxPC9hY2Nlc3Npb24tbnVtPjx1cmxzPjxyZWxhdGVkLXVy
bHM+PHVybD48c3R5bGUgZmFjZT0idW5kZXJsaW5lIiBmb250PSJkZWZhdWx0IiBzaXplPSIxMDAl
Ij4mbHQ7R28gdG8gSVNJJmd0OzovL1dPUzowMDEwNDQ2MzUzMDAwMDE8L3N0eWxlPjwvdXJsPjwv
cmVsYXRlZC11cmxzPjwvdXJscz48ZWxlY3Ryb25pYy1yZXNvdXJjZS1udW0+MTAuMTAzOS9kM3Rh
MDM0OTFnPC9lbGVjdHJvbmljLXJlc291cmNlLW51bT48L3JlY29yZD48L0NpdGU+PENpdGU+PEF1
dGhvcj5aaG91PC9BdXRob3I+PFllYXI+MjAyNDwvWWVhcj48UmVjTnVtPjM3NTwvUmVjTnVtPjxy
ZWNvcmQ+PHJlYy1udW1iZXI+Mzc1PC9yZWMtbnVtYmVyPjxmb3JlaWduLWtleXM+PGtleSBhcHA9
IkVOIiBkYi1pZD0iYWZ2d3dyZnNxdjlhZm5lNTVkMXZzMHNvc3NhZnJyNTBzZWQ1IiB0aW1lc3Rh
bXA9IjE3MzQzMjMwODAiPjM3NTwva2V5PjxrZXkgYXBwPSJFTldlYiIgZGItaWQ9IiI+MDwva2V5
PjwvZm9yZWlnbi1rZXlzPjxyZWYtdHlwZSBuYW1lPSJKb3VybmFsIEFydGljbGUiPjE3PC9yZWYt
dHlwZT48Y29udHJpYnV0b3JzPjxhdXRob3JzPjxhdXRob3I+WmhvdSwgSmlhbjwvYXV0aG9yPjxh
dXRob3I+WHUsIFppc2hlbmc8L2F1dGhvcj48YXV0aG9yPllhbmcsIEh1aWxpbjwvYXV0aG9yPjxh
dXRob3I+Q2h1LCBMaW1pbjwvYXV0aG9yPjxhdXRob3I+Q2hlbiwgTGltaW5nPC9hdXRob3I+PGF1
dGhvcj5MaSwgSGFuZ3JlbjwvYXV0aG9yPjxhdXRob3I+RGluZywgSmlhbnhpYW5nPC9hdXRob3I+
PGF1dGhvcj5SYW4sIFNvbmdsaW48L2F1dGhvcj48YXV0aG9yPlN1biwgWmhlbmdtaW5nPC9hdXRo
b3I+PGF1dGhvcj5IYW8sIFhpaG9uZzwvYXV0aG9yPjwvYXV0aG9ycz48L2NvbnRyaWJ1dG9ycz48
dGl0bGVzPjx0aXRsZT5FeGNlbGxlbnQgZW5lcmd5IHN0b3JhZ2UgcGVyZm9ybWFuY2Ugb2YgbGVh
ZC1iYXNlZCBhbnRpZmVycm9lbGVjdHJpYyBjZXJhbWljcyB2aWEgZW5oYW5jaW5nIGRpZWxlY3Ry
aWMgYnJlYWtkb3duIG1lY2hhbmlzbTwvdGl0bGU+PHNlY29uZGFyeS10aXRsZT5DaGVtaWNhbCBF
bmdpbmVlcmluZyBKb3VybmFsPC9zZWNvbmRhcnktdGl0bGU+PC90aXRsZXM+PHBlcmlvZGljYWw+
PGZ1bGwtdGl0bGU+Q2hlbWljYWwgRW5naW5lZXJpbmcgSm91cm5hbDwvZnVsbC10aXRsZT48YWJi
ci0xPkNoZW0gRW5nIEo8L2FiYnItMT48L3BlcmlvZGljYWw+PHBhZ2VzPjE1MDQ3NjwvcGFnZXM+
PHZvbHVtZT40ODc8L3ZvbHVtZT48c2VjdGlvbj4xNTA0NzY8L3NlY3Rpb24+PGRhdGVzPjx5ZWFy
PjIwMjQ8L3llYXI+PC9kYXRlcz48aXNibj4xMzg1LTg5NDc8L2lzYm4+PHVybHM+PC91cmxzPjxl
bGVjdHJvbmljLXJlc291cmNlLW51bT4xMC4xMDE2L2ouY2VqLjIwMjQuMTUwNDc2PC9lbGVjdHJv
bmljLXJlc291cmNlLW51bT48L3JlY29yZD48L0NpdGU+PENpdGU+PEF1dGhvcj5ZYW5nPC9BdXRo
b3I+PFllYXI+MjAyMzwvWWVhcj48UmVjTnVtPjQwNTwvUmVjTnVtPjxyZWNvcmQ+PHJlYy1udW1i
ZXI+NDA1PC9yZWMtbnVtYmVyPjxmb3JlaWduLWtleXM+PGtleSBhcHA9IkVOIiBkYi1pZD0iYWZ2
d3dyZnNxdjlhZm5lNTVkMXZzMHNvc3NhZnJyNTBzZWQ1IiB0aW1lc3RhbXA9IjE3MzQzMjk0Nzki
PjQwNTwva2V5PjxrZXkgYXBwPSJFTldlYiIgZGItaWQ9IiI+MDwva2V5PjwvZm9yZWlnbi1rZXlz
PjxyZWYtdHlwZSBuYW1lPSJKb3VybmFsIEFydGljbGUiPjE3PC9yZWYtdHlwZT48Y29udHJpYnV0
b3JzPjxhdXRob3JzPjxhdXRob3I+WWFuZywgSmluZzwvYXV0aG9yPjxhdXRob3I+R2UsIEd1YW5n
bG9uZzwvYXV0aG9yPjxhdXRob3I+Q2hlbiwgQ2h1a2FpPC9hdXRob3I+PGF1dGhvcj5TaGVuLCBC
bzwvYXV0aG9yPjxhdXRob3I+WmhhaSwgSml3ZWk8L2F1dGhvcj48YXV0aG9yPkNob3UsIFhpdWpp
YW48L2F1dGhvcj48L2F1dGhvcnM+PC9jb250cmlidXRvcnM+PHRpdGxlcz48dGl0bGU+RmllbGQt
aW5kdWNlZCBzdHJhaW4gZW5naW5lZXJpbmcgdG8gb3B0aW1pemUgYW50aWZlcnJvZWxlY3RyaWMg
Y2VyYW1pY3MgaW4gYnJlYWtkb3duIHN0cmVuZ3RoIGFuZCBlbmVyZ3kgc3RvcmFnZSBwZXJmb3Jt
YW5jZTwvdGl0bGU+PHNlY29uZGFyeS10aXRsZT5BY3RhIE1hdGVyaWFsaWE8L3NlY29uZGFyeS10
aXRsZT48L3RpdGxlcz48cGVyaW9kaWNhbD48ZnVsbC10aXRsZT5BY3RhIE1hdGVyaWFsaWE8L2Z1
bGwtdGl0bGU+PC9wZXJpb2RpY2FsPjxwYWdlcz4xMTkxODY8L3BhZ2VzPjx2b2x1bWU+MjU3PC92
b2x1bWU+PHNlY3Rpb24+MTE5MTg2PC9zZWN0aW9uPjxkYXRlcz48eWVhcj4yMDIzPC95ZWFyPjwv
ZGF0ZXM+PGlzYm4+MTM1OTY0NTQ8L2lzYm4+PHVybHM+PC91cmxzPjxlbGVjdHJvbmljLXJlc291
cmNlLW51bT4xMC4xMDE2L2ouYWN0YW1hdC4yMDIzLjExOTE4NjwvZWxlY3Ryb25pYy1yZXNvdXJj
ZS1udW0+PC9yZWNvcmQ+PC9DaXRlPjxDaXRlPjxBdXRob3I+TGk8L0F1dGhvcj48WWVhcj4yMDIz
PC9ZZWFyPjxSZWNOdW0+NDcyPC9SZWNOdW0+PHJlY29yZD48cmVjLW51bWJlcj40NzI8L3JlYy1u
dW1iZXI+PGZvcmVpZ24ta2V5cz48a2V5IGFwcD0iRU4iIGRiLWlkPSJhZnZ3d3Jmc3F2OWFmbmU1
NWQxdnMwc29zc2FmcnI1MHNlZDUiIHRpbWVzdGFtcD0iMTc0NzI5Nzg0MyI+NDcyPC9rZXk+PGtl
eSBhcHA9IkVOV2ViIiBkYi1pZD0iIj4wPC9rZXk+PC9mb3JlaWduLWtleXM+PHJlZi10eXBlIG5h
bWU9IkpvdXJuYWwgQXJ0aWNsZSI+MTc8L3JlZi10eXBlPjxjb250cmlidXRvcnM+PGF1dGhvcnM+
PGF1dGhvcj5MaSwgRGE8L2F1dGhvcj48YXV0aG9yPlh1LCBEaW1pbmc8L2F1dGhvcj48YXV0aG9y
PlpoYW8sIFdlaWNoZW48L2F1dGhvcj48YXV0aG9yPkF2ZGVldiwgTWF4PC9hdXRob3I+PGF1dGhv
cj5KaW5nLCBIb25nbWVpPC9hdXRob3I+PGF1dGhvcj5HdW8sIFlhbjwvYXV0aG9yPjxhdXRob3I+
WmhvdSwgVGFvPC9hdXRob3I+PGF1dGhvcj5MaXUsIFdlbmZlbmc8L2F1dGhvcj48YXV0aG9yPldh
bmcsIERvbmc8L2F1dGhvcj48YXV0aG9yPlpob3UsIERpPC9hdXRob3I+PC9hdXRob3JzPjwvY29u
dHJpYnV0b3JzPjx0aXRsZXM+PHRpdGxlPkEgaGlnaC10ZW1wZXJhdHVyZSBwZXJmb3JtaW5nIGFu
ZCBuZWFyLXplcm8gZW5lcmd5IGxvc3MgbGVhZC1mcmVlIGNlcmFtaWMgY2FwYWNpdG9yPC90aXRs
ZT48c2Vjb25kYXJ5LXRpdGxlPkVuZXJneSAmYW1wOyBFbnZpcm9ubWVudGFsIFNjaWVuY2U8L3Nl
Y29uZGFyeS10aXRsZT48L3RpdGxlcz48cGVyaW9kaWNhbD48ZnVsbC10aXRsZT5FbmVyZ3kgJmFt
cDsgRW52aXJvbm1lbnRhbCBTY2llbmNlPC9mdWxsLXRpdGxlPjxhYmJyLTE+RW5lcmcgRW52aXJv
biBTY2k8L2FiYnItMT48L3BlcmlvZGljYWw+PHBhZ2VzPjQ1MTEtNDUyMTwvcGFnZXM+PHZvbHVt
ZT4xNjwvdm9sdW1lPjxudW1iZXI+MTA8L251bWJlcj48c2VjdGlvbj40NTExPC9zZWN0aW9uPjxk
YXRlcz48eWVhcj4yMDIzPC95ZWFyPjwvZGF0ZXM+PGlzYm4+MTc1NC01NjkyJiN4RDsxNzU0LTU3
MDY8L2lzYm4+PHVybHM+PC91cmxzPjxlbGVjdHJvbmljLXJlc291cmNlLW51bT4xMC4xMDM5L2Qz
ZWUwMTU0NWE8L2VsZWN0cm9uaWMtcmVzb3VyY2UtbnVtPjwvcmVjb3JkPjwvQ2l0ZT48Q2l0ZT48
QXV0aG9yPkxpPC9BdXRob3I+PFllYXI+MjAyNDwvWWVhcj48UmVjTnVtPjM5MTwvUmVjTnVtPjxy
ZWNvcmQ+PHJlYy1udW1iZXI+MzkxPC9yZWMtbnVtYmVyPjxmb3JlaWduLWtleXM+PGtleSBhcHA9
IkVOIiBkYi1pZD0iYWZ2d3dyZnNxdjlhZm5lNTVkMXZzMHNvc3NhZnJyNTBzZWQ1IiB0aW1lc3Rh
bXA9IjE3MzQzMjg2NTMiPjM5MTwva2V5PjxrZXkgYXBwPSJFTldlYiIgZGItaWQ9IiI+MDwva2V5
PjwvZm9yZWlnbi1rZXlzPjxyZWYtdHlwZSBuYW1lPSJKb3VybmFsIEFydGljbGUiPjE3PC9yZWYt
dHlwZT48Y29udHJpYnV0b3JzPjxhdXRob3JzPjxhdXRob3I+TGksIENhbmdqaW48L2F1dGhvcj48
YXV0aG9yPllhbywgTWFud2VuPC9hdXRob3I+PGF1dGhvcj5ZYW5nLCBUb25ncWluZzwvYXV0aG9y
PjxhdXRob3I+WWFvLCBYaTwvYXV0aG9yPjwvYXV0aG9ycz48L2NvbnRyaWJ1dG9ycz48dGl0bGVz
Pjx0aXRsZT5PcHRpbWl6aW5nIGVuZXJneSBzdG9yYWdlIHBlcmZvcm1hbmNlIG9mIGxlYWQgemly
Y29uYXRlLWJhc2VkIGFudGlmZXJyb2VsZWN0cmljIGNlcmFtaWNzIGJ5IGEgcGhhc2UgbW9kdWxh
dGlvbiBzdHJhdGVneTwvdGl0bGU+PHNlY29uZGFyeS10aXRsZT5DaGVtaWNhbCBFbmdpbmVlcmlu
ZyBKb3VybmFsPC9zZWNvbmRhcnktdGl0bGU+PC90aXRsZXM+PHBlcmlvZGljYWw+PGZ1bGwtdGl0
bGU+Q2hlbWljYWwgRW5naW5lZXJpbmcgSm91cm5hbDwvZnVsbC10aXRsZT48YWJici0xPkNoZW0g
RW5nIEo8L2FiYnItMT48L3BlcmlvZGljYWw+PHBhZ2VzPjE1NDkxMzwvcGFnZXM+PHZvbHVtZT40
OTc8L3ZvbHVtZT48c2VjdGlvbj4xNTQ5MTM8L3NlY3Rpb24+PGRhdGVzPjx5ZWFyPjIwMjQ8L3ll
YXI+PC9kYXRlcz48aXNibj4xMzg1ODk0NzwvaXNibj48dXJscz48L3VybHM+PGVsZWN0cm9uaWMt
cmVzb3VyY2UtbnVtPjEwLjEwMTYvai5jZWouMjAyNC4xNTQ5MTM8L2VsZWN0cm9uaWMtcmVzb3Vy
Y2UtbnVtPjwvcmVjb3JkPjwvQ2l0ZT48Q2l0ZT48QXV0aG9yPld1PC9BdXRob3I+PFllYXI+MjAy
MzwvWWVhcj48UmVjTnVtPjI5MzwvUmVjTnVtPjxyZWNvcmQ+PHJlYy1udW1iZXI+MjkzPC9yZWMt
bnVtYmVyPjxmb3JlaWduLWtleXM+PGtleSBhcHA9IkVOIiBkYi1pZD0iYWZ2d3dyZnNxdjlhZm5l
NTVkMXZzMHNvc3NhZnJyNTBzZWQ1IiB0aW1lc3RhbXA9IjE3MDQyODM5NDMiPjI5Mzwva2V5Pjwv
Zm9yZWlnbi1rZXlzPjxyZWYtdHlwZSBuYW1lPSJKb3VybmFsIEFydGljbGUiPjE3PC9yZWYtdHlw
ZT48Y29udHJpYnV0b3JzPjxhdXRob3JzPjxhdXRob3I+V3UsIFMuIFkuPC9hdXRob3I+PGF1dGhv
cj5GdSwgQi48L2F1dGhvcj48YXV0aG9yPlpoYW5nLCBKLiBKLjwvYXV0aG9yPjxhdXRob3I+RHUs
IEguIFcuPC9hdXRob3I+PGF1dGhvcj5ab25nLCBRLjwvYXV0aG9yPjxhdXRob3I+V2FuZywgSi4g
WS48L2F1dGhvcj48YXV0aG9yPlBhbiwgWi4gQi48L2F1dGhvcj48YXV0aG9yPkJhaSwgVy4gRi48
L2F1dGhvcj48YXV0aG9yPlpoZW5nLCBQLjwvYXV0aG9yPjwvYXV0aG9ycz48L2NvbnRyaWJ1dG9y
cz48YXV0aC1hZGRyZXNzPkNoaW5hIEppbGlhbmcgVW5pdiwgQ29sbCBNYXQgJmFtcDsgQ2hlbSwg
SGFuZ3pob3UgMzEwMDE4LCBaaGVqaWFuZywgUGVvcGxlcyBSIENoaW5hJiN4RDtOaW5nYm8gVW5p
diwgU2NoIE1hdCBTY2kgJmFtcDsgQ2hlbSBFbmduLCBOaW5nYm8gMzE1MjExLCBaaGVqaWFuZywg
UGVvcGxlcyBSIENoaW5hJiN4RDtIYW5nemhvdSBEaWFuemkgVW5pdiwgQ29sbCBNYXQgJmFtcDsg
RW52aXJvbm0gRW5nbiwgSGFuZ3pob3UgMzEwMDE4LCBaaGVqaWFuZywgUGVvcGxlcyBSIENoaW5h
JiN4RDtIYW5nemhvdSBEaWFuemkgVW5pdiwgQ29sbCBFbGVjdCAmYW1wOyBJbmZvcm1hdCwgSGFu
Z3pob3UgMzEwMDE4LCBaaGVqaWFuZywgUGVvcGxlcyBSIENoaW5hPC9hdXRoLWFkZHJlc3M+PHRp
dGxlcz48dGl0bGU+PHN0eWxlIGZhY2U9Im5vcm1hbCIgZm9udD0iZGVmYXVsdCIgc2l6ZT0iMTAw
JSI+U3VwZXJiIEVuZXJneSBTdG9yYWdlIENhcGFiaWxpdHkgZm9yIE5hTmJPPC9zdHlsZT48c3R5
bGUgZmFjZT0ic3Vic2NyaXB0IiBmb250PSJkZWZhdWx0IiBzaXplPSIxMDAlIj4zPC9zdHlsZT48
c3R5bGUgZmFjZT0ibm9ybWFsIiBmb250PSJkZWZhdWx0IiBzaXplPSIxMDAlIj4tQmFzZWQgQ2Vy
YW1pY3MgRmVhdHVyaW5nIExhYnlyaW50aGluZSBTdWJtaWNyby1Eb21haW5zIHdpdGggQ2x1c3Rl
cmVkIExhdHRpY2UgRGlzdG9ydGlvbnM8L3N0eWxlPjwvdGl0bGU+PHNlY29uZGFyeS10aXRsZT5T
bWFsbDwvc2Vjb25kYXJ5LXRpdGxlPjxhbHQtdGl0bGU+U21hbGw8L2FsdC10aXRsZT48L3RpdGxl
cz48cGVyaW9kaWNhbD48ZnVsbC10aXRsZT5TbWFsbDwvZnVsbC10aXRsZT48YWJici0xPlNtYWxs
PC9hYmJyLTE+PC9wZXJpb2RpY2FsPjxhbHQtcGVyaW9kaWNhbD48ZnVsbC10aXRsZT5TbWFsbDwv
ZnVsbC10aXRsZT48YWJici0xPlNtYWxsPC9hYmJyLTE+PC9hbHQtcGVyaW9kaWNhbD48cGFnZXM+
MjMwMzkxNTwvcGFnZXM+PHZvbHVtZT4xOTwvdm9sdW1lPjxrZXl3b3Jkcz48a2V5d29yZD5lbmVy
Z3kgc3RvcmFnZTwva2V5d29yZD48a2V5d29yZD5sYWJ5cmludGhpbmUgc3VibWljcm8tZG9tYWlu
czwva2V5d29yZD48a2V5d29yZD5tdWx0aXBsZSBsb2NhbCBkaXN0b3J0aW9uczwva2V5d29yZD48
a2V5d29yZD5wb2xhciBjbHVzdGVyczwva2V5d29yZD48a2V5d29yZD5pbXBlZGFuY2Ugc3BlY3Ry
b3Njb3B5PC9rZXl3b3JkPjxrZXl3b3JkPmRpZWxlY3RyaWMgY2VyYW1pY3M8L2tleXdvcmQ+PGtl
eXdvcmQ+ZnJlZSByZWxheG9yczwva2V5d29yZD48a2V5d29yZD5kZW5zaXR5PC9rZXl3b3JkPjxr
ZXl3b3JkPnBlcmZvcm1hbmNlPC9rZXl3b3JkPjxrZXl3b3JkPmRpc2NoYXJnZTwva2V5d29yZD48
a2V5d29yZD5jYXRpbzM8L2tleXdvcmQ+PGtleXdvcmQ+cGhhc2U8L2tleXdvcmQ+PC9rZXl3b3Jk
cz48ZGF0ZXM+PHllYXI+MjAyMzwveWVhcj48cHViLWRhdGVzPjxkYXRlPkp1bCA3PC9kYXRlPjwv
cHViLWRhdGVzPjwvZGF0ZXM+PGlzYm4+MTYxMy02ODEwPC9pc2JuPjxhY2Nlc3Npb24tbnVtPldP
UzowMDEwMjM5MTA2MDAwMDE8L2FjY2Vzc2lvbi1udW0+PHVybHM+PHJlbGF0ZWQtdXJscz48dXJs
PjxzdHlsZSBmYWNlPSJ1bmRlcmxpbmUiIGZvbnQ9ImRlZmF1bHQiIHNpemU9IjEwMCUiPiZsdDtH
byB0byBJU0kmZ3Q7Oi8vV09TOjAwMTAyMzkxMDYwMDAwMTwvc3R5bGU+PC91cmw+PC9yZWxhdGVk
LXVybHM+PC91cmxzPjxlbGVjdHJvbmljLXJlc291cmNlLW51bT4xMC4xMDAyL3NtbGwuMjAyMzAz
OTE1PC9lbGVjdHJvbmljLXJlc291cmNlLW51bT48bGFuZ3VhZ2U+RW5nbGlzaDwvbGFuZ3VhZ2U+
PC9yZWNvcmQ+PC9DaXRlPjxDaXRlPjxBdXRob3I+TGk8L0F1dGhvcj48WWVhcj4yMDI0PC9ZZWFy
PjxSZWNOdW0+NDY5PC9SZWNOdW0+PHJlY29yZD48cmVjLW51bWJlcj40Njk8L3JlYy1udW1iZXI+
PGZvcmVpZ24ta2V5cz48a2V5IGFwcD0iRU4iIGRiLWlkPSJhZnZ3d3Jmc3F2OWFmbmU1NWQxdnMw
c29zc2FmcnI1MHNlZDUiIHRpbWVzdGFtcD0iMTc0NzI5Nzc1OCI+NDY5PC9rZXk+PGtleSBhcHA9
IkVOV2ViIiBkYi1pZD0iIj4wPC9rZXk+PC9mb3JlaWduLWtleXM+PHJlZi10eXBlIG5hbWU9Ikpv
dXJuYWwgQXJ0aWNsZSI+MTc8L3JlZi10eXBlPjxjb250cmlidXRvcnM+PGF1dGhvcnM+PGF1dGhv
cj5MaSwgU2h1aWZlbmc8L2F1dGhvcj48YXV0aG9yPlRhbmcsIFhpbi1HdWk8L2F1dGhvcj48YXV0
aG9yPkd1bywgWGlhby1CaW48L2F1dGhvcj48YXV0aG9yPlRhbmcsIFpoZW5odWE8L2F1dGhvcj48
YXV0aG9yPkxpdSwgUWl1LVhpYW5nPC9hdXRob3I+PGF1dGhvcj5KaWFuZywgWWFuLVBpbmc8L2F1
dGhvcj48YXV0aG9yPkxpLCBXZW5odWE8L2F1dGhvcj48YXV0aG9yPkx1LCBTaGVuZy1HdW88L2F1
dGhvcj48YXV0aG9yPlpoZW5nLCBHdWFuZ3Bpbmc8L2F1dGhvcj48L2F1dGhvcnM+PC9jb250cmli
dXRvcnM+PHRpdGxlcz48dGl0bGU+PHN0eWxlIGZhY2U9Im5vcm1hbCIgZm9udD0iZGVmYXVsdCIg
c2l6ZT0iMTAwJSI+U3VwZXJpb3IgZW5lcmd5IHN0b3JhZ2UgYW5kIGRpc2NoYXJnZSBwZXJmb3Jt
YW5jZSBhY2hpZXZlZCBpbiBQYkhmTzwvc3R5bGU+PHN0eWxlIGZhY2U9InN1YnNjcmlwdCIgZm9u
dD0iZGVmYXVsdCIgc2l6ZT0iMTAwJSI+Mzwvc3R5bGU+PHN0eWxlIGZhY2U9Im5vcm1hbCIgZm9u
dD0iZGVmYXVsdCIgc2l6ZT0iMTAwJSI+LWJhc2VkIGFudGlmZXJyb2VsZWN0cmljIGNlcmFtaWNz
PC9zdHlsZT48L3RpdGxlPjxzZWNvbmRhcnktdGl0bGU+Sm91cm5hbCBvZiBBcHBsaWVkIFBoeXNp
Y3M8L3NlY29uZGFyeS10aXRsZT48L3RpdGxlcz48cGVyaW9kaWNhbD48ZnVsbC10aXRsZT5Kb3Vy
bmFsIG9mIEFwcGxpZWQgUGh5c2ljczwvZnVsbC10aXRsZT48L3BlcmlvZGljYWw+PHZvbHVtZT4x
MzU8L3ZvbHVtZT48bnVtYmVyPjk8L251bWJlcj48ZGF0ZXM+PHllYXI+MjAyNDwveWVhcj48L2Rh
dGVzPjxpc2JuPjAwMjEtODk3OSYjeEQ7MTA4OS03NTUwPC9pc2JuPjx1cmxzPjwvdXJscz48ZWxl
Y3Ryb25pYy1yZXNvdXJjZS1udW0+MTAuMTA2My81LjAxOTkyMDY8L2VsZWN0cm9uaWMtcmVzb3Vy
Y2UtbnVtPjwvcmVjb3JkPjwvQ2l0ZT48Q2l0ZT48QXV0aG9yPkxpdTwvQXV0aG9yPjxZZWFyPjIw
MjM8L1llYXI+PFJlY051bT4zODg8L1JlY051bT48cmVjb3JkPjxyZWMtbnVtYmVyPjM4ODwvcmVj
LW51bWJlcj48Zm9yZWlnbi1rZXlzPjxrZXkgYXBwPSJFTiIgZGItaWQ9ImFmdnd3cmZzcXY5YWZu
ZTU1ZDF2czBzb3NzYWZycjUwc2VkNSIgdGltZXN0YW1wPSIxNzM0MzI4MjkwIj4zODg8L2tleT48
a2V5IGFwcD0iRU5XZWIiIGRiLWlkPSIiPjA8L2tleT48L2ZvcmVpZ24ta2V5cz48cmVmLXR5cGUg
bmFtZT0iSm91cm5hbCBBcnRpY2xlIj4xNzwvcmVmLXR5cGU+PGNvbnRyaWJ1dG9ycz48YXV0aG9y
cz48YXV0aG9yPkxpdSwgSmlrYW5nPC9hdXRob3I+PGF1dGhvcj5EaW5nLCBZdXFpbjwvYXV0aG9y
PjxhdXRob3I+TGksIENob25neWFuZzwvYXV0aG9yPjxhdXRob3I+QmFpLCBXYW5nZmVuZzwvYXV0
aG9yPjxhdXRob3I+WmhlbmcsIFBlbmc8L2F1dGhvcj48YXV0aG9yPld1LCBTaGl0aW5nPC9hdXRo
b3I+PGF1dGhvcj5aaGFuZywgSmluZ2ppPC9hdXRob3I+PGF1dGhvcj5QYW4sIFpob25nYmluPC9h
dXRob3I+PGF1dGhvcj5aaGFpLCBKaXdlaTwvYXV0aG9yPjwvYXV0aG9ycz48L2NvbnRyaWJ1dG9y
cz48dGl0bGVzPjx0aXRsZT48c3R5bGUgZmFjZT0ibm9ybWFsIiBmb250PSJkZWZhdWx0IiBzaXpl
PSIxMDAlIj5BIHN5bmVyZ2lzdGljIHR3by1zdGVwIG9wdGltaXphdGlvbiBkZXNpZ24gZW5hYmxl
cyBoaWdoIGNhcGFjaXRpdmUgZW5lcmd5IHN0b3JhZ2UgaW4gbGVhZC1mcmVlIFNyPC9zdHlsZT48
c3R5bGUgZmFjZT0ic3Vic2NyaXB0IiBmb250PSJkZWZhdWx0IiBzaXplPSIxMDAlIj4wLjc8L3N0
eWxlPjxzdHlsZSBmYWNlPSJub3JtYWwiIGZvbnQ9ImRlZmF1bHQiIHNpemU9IjEwMCUiPkJpPC9z
dHlsZT48c3R5bGUgZmFjZT0ic3Vic2NyaXB0IiBmb250PSJkZWZhdWx0IiBzaXplPSIxMDAlIj4w
LjI8L3N0eWxlPjxzdHlsZSBmYWNlPSJub3JtYWwiIGZvbnQ9ImRlZmF1bHQiIHNpemU9IjEwMCUi
PlRpTzwvc3R5bGU+PHN0eWxlIGZhY2U9InN1YnNjcmlwdCIgZm9udD0iZGVmYXVsdCIgc2l6ZT0i
MTAwJSI+Mzwvc3R5bGU+PHN0eWxlIGZhY2U9Im5vcm1hbCIgZm9udD0iZGVmYXVsdCIgc2l6ZT0i
MTAwJSI+LWJhc2VkIHJlbGF4b3IgZmVycm9lbGVjdHJpYyBjZXJhbWljczwvc3R5bGU+PC90aXRs
ZT48c2Vjb25kYXJ5LXRpdGxlPkpvdXJuYWwgb2YgTWF0ZXJpYWxzIENoZW1pc3RyeSBBPC9zZWNv
bmRhcnktdGl0bGU+PC90aXRsZXM+PHBlcmlvZGljYWw+PGZ1bGwtdGl0bGU+Sm91cm5hbCBvZiBN
YXRlcmlhbHMgQ2hlbWlzdHJ5IEE8L2Z1bGwtdGl0bGU+PC9wZXJpb2RpY2FsPjxwYWdlcz42MDkt
NjIwPC9wYWdlcz48dm9sdW1lPjExPC92b2x1bWU+PG51bWJlcj4yPC9udW1iZXI+PHNlY3Rpb24+
NjA5PC9zZWN0aW9uPjxkYXRlcz48eWVhcj4yMDIzPC95ZWFyPjwvZGF0ZXM+PGlzYm4+MjA1MC03
NDg4JiN4RDsyMDUwLTc0OTY8L2lzYm4+PHVybHM+PC91cmxzPjxlbGVjdHJvbmljLXJlc291cmNl
LW51bT4xMC4xMDM5L2QydGEwODA3NGU8L2VsZWN0cm9uaWMtcmVzb3VyY2UtbnVtPjwvcmVjb3Jk
PjwvQ2l0ZT48Q2l0ZT48QXV0aG9yPllhbjwvQXV0aG9yPjxZZWFyPjIwMjQ8L1llYXI+PFJlY051
bT40ODE8L1JlY051bT48cmVjb3JkPjxyZWMtbnVtYmVyPjQ4MTwvcmVjLW51bWJlcj48Zm9yZWln
bi1rZXlzPjxrZXkgYXBwPSJFTiIgZGItaWQ9ImFmdnd3cmZzcXY5YWZuZTU1ZDF2czBzb3NzYWZy
cjUwc2VkNSIgdGltZXN0YW1wPSIxNzQ3Mjk3ODkyIj40ODE8L2tleT48a2V5IGFwcD0iRU5XZWIi
IGRiLWlkPSIiPjA8L2tleT48L2ZvcmVpZ24ta2V5cz48cmVmLXR5cGUgbmFtZT0iSm91cm5hbCBB
cnRpY2xlIj4xNzwvcmVmLXR5cGU+PGNvbnRyaWJ1dG9ycz48YXV0aG9ycz48YXV0aG9yPllhbiwg
RmVpPC9hdXRob3I+PGF1dGhvcj5XYW5nLCBTaW1pbjwvYXV0aG9yPjxhdXRob3I+UWlhbiwgSmlu
PC9hdXRob3I+PGF1dGhvcj5aaGVuZywgWmloYW88L2F1dGhvcj48YXV0aG9yPkd1LCBMb25nPC9h
dXRob3I+PGF1dGhvcj5HdW8sIEppbm1pbmc8L2F1dGhvcj48YXV0aG9yPlpoYWksIEppd2VpPC9h
dXRob3I+PC9hdXRob3JzPjwvY29udHJpYnV0b3JzPjx0aXRsZXM+PHRpdGxlPlRhcGXigJBDYXN0
aW5nIExlYWTigJBGcmVlIERpZWxlY3RyaWNzIFBlcm1pdCBTdXBlcmlvciBDYXBhY2l0aXZlIEVu
ZXJneSBTdG9yYWdlIFBlcmZvcm1hbmNlPC90aXRsZT48c2Vjb25kYXJ5LXRpdGxlPkFkdmFuY2Vk
IEVuZXJneSBNYXRlcmlhbHM8L3NlY29uZGFyeS10aXRsZT48L3RpdGxlcz48cGVyaW9kaWNhbD48
ZnVsbC10aXRsZT5BZHZhbmNlZCBFbmVyZ3kgTWF0ZXJpYWxzPC9mdWxsLXRpdGxlPjwvcGVyaW9k
aWNhbD48dm9sdW1lPjE1PC92b2x1bWU+PG51bWJlcj4xNDwvbnVtYmVyPjxkYXRlcz48eWVhcj4y
MDI0PC95ZWFyPjwvZGF0ZXM+PGlzYm4+MTYxNC02ODMyJiN4RDsxNjE0LTY4NDA8L2lzYm4+PHVy
bHM+PC91cmxzPjxlbGVjdHJvbmljLXJlc291cmNlLW51bT4xMC4xMDAyL2Flbm0uMjAyNDAzNTM1
PC9lbGVjdHJvbmljLXJlc291cmNlLW51bT48L3JlY29yZD48L0NpdGU+PENpdGU+PEF1dGhvcj5Z
YW48L0F1dGhvcj48WWVhcj4yMDI0PC9ZZWFyPjxSZWNOdW0+NDgwPC9SZWNOdW0+PHJlY29yZD48
cmVjLW51bWJlcj40ODA8L3JlYy1udW1iZXI+PGZvcmVpZ24ta2V5cz48a2V5IGFwcD0iRU4iIGRi
LWlkPSJhZnZ3d3Jmc3F2OWFmbmU1NWQxdnMwc29zc2FmcnI1MHNlZDUiIHRpbWVzdGFtcD0iMTc0
NzI5Nzg4NyI+NDgwPC9rZXk+PGtleSBhcHA9IkVOV2ViIiBkYi1pZD0iIj4wPC9rZXk+PC9mb3Jl
aWduLWtleXM+PHJlZi10eXBlIG5hbWU9IkpvdXJuYWwgQXJ0aWNsZSI+MTc8L3JlZi10eXBlPjxj
b250cmlidXRvcnM+PGF1dGhvcnM+PGF1dGhvcj5ZYW4sIEYuPC9hdXRob3I+PGF1dGhvcj5RaWFu
LCBKLjwvYXV0aG9yPjxhdXRob3I+TGluLCBKLjwvYXV0aG9yPjxhdXRob3I+R2UsIEcuPC9hdXRo
b3I+PGF1dGhvcj5TaGksIEMuPC9hdXRob3I+PGF1dGhvcj5aaGFpLCBKLjwvYXV0aG9yPjwvYXV0
aG9ycz48L2NvbnRyaWJ1dG9ycz48YXV0aC1hZGRyZXNzPlNjaG9vbCBvZiBBZHZhbmNlZCBNYXRl
cmlhbHMgYW5kIE5hbm90ZWNobm9sb2d5LCBYaWRpYW4gVW5pdmVyc2l0eSwgWGkmYXBvczthbiwg
NzEwMTI2LCBDaGluYS4mI3hEO1NoYW5naGFpIEtleSBMYWJvcmF0b3J5IGZvciBSJmFtcDtEIGFu
ZCBBcHBsaWNhdGlvbiBvZiBNZXRhbGxpYyBGdW5jdGlvbmFsIE1hdGVyaWFscywgRnVuY3Rpb25h
bCBNYXRlcmlhbHMgUmVzZWFyY2ggTGFib3JhdG9yeSwgU2Nob29sIG9mIE1hdGVyaWFscyBTY2ll
bmNlIGFuZCBFbmdpbmVlcmluZywgVG9uZ2ppIFVuaXZlcnNpdHksIFNoYW5naGFpLCAyMDE4MDQs
IENoaW5hLjwvYXV0aC1hZGRyZXNzPjx0aXRsZXM+PHRpdGxlPlVsdHJhaGlnaCBFbmVyZ3kgU3Rv
cmFnZSBEZW5zaXR5IGFuZCBFZmZpY2llbmN5IG9mIExlYWQtRnJlZSBEaWVsZWN0cmljcyB3aXRo
IFNhbmR3aWNoIFN0cnVjdHVyZTwvdGl0bGU+PHNlY29uZGFyeS10aXRsZT5TbWFsbDwvc2Vjb25k
YXJ5LXRpdGxlPjwvdGl0bGVzPjxwZXJpb2RpY2FsPjxmdWxsLXRpdGxlPlNtYWxsPC9mdWxsLXRp
dGxlPjxhYmJyLTE+U21hbGw8L2FiYnItMT48L3BlcmlvZGljYWw+PHBhZ2VzPmUyMzA2ODAzPC9w
YWdlcz48dm9sdW1lPjIwPC92b2x1bWU+PG51bWJlcj43PC9udW1iZXI+PGVkaXRpb24+MjAyMy8x
MC8wNzwvZWRpdGlvbj48a2V5d29yZHM+PGtleXdvcmQ+ZGllbGVjdHJpYyBjYXBhY2l0b3JzPC9r
ZXl3b3JkPjxrZXl3b3JkPmVuZXJneSBzdG9yYWdlIGRlbnNpdHkgYW5kIGVmZmljaWVuY3k8L2tl
eXdvcmQ+PGtleXdvcmQ+bGVhZC1mcmVlIGNlcmFtaWNzPC9rZXl3b3JkPjxrZXl3b3JkPnNhbmR3
aWNoIHN0cnVjdHVyZXM8L2tleXdvcmQ+PC9rZXl3b3Jkcz48ZGF0ZXM+PHllYXI+MjAyNDwveWVh
cj48cHViLWRhdGVzPjxkYXRlPkZlYjwvZGF0ZT48L3B1Yi1kYXRlcz48L2RhdGVzPjxpc2JuPjE2
MTMtNjgyOSAoRWxlY3Ryb25pYykmI3hEOzE2MTMtNjgxMCAoTGlua2luZyk8L2lzYm4+PGFjY2Vz
c2lvbi1udW0+Mzc4MDM0ODA8L2FjY2Vzc2lvbi1udW0+PHVybHM+PHJlbGF0ZWQtdXJscz48dXJs
Pmh0dHBzOi8vd3d3Lm5jYmkubmxtLm5paC5nb3YvcHVibWVkLzM3ODAzNDgwPC91cmw+PC9yZWxh
dGVkLXVybHM+PC91cmxzPjxlbGVjdHJvbmljLXJlc291cmNlLW51bT4xMC4xMDAyL3NtbGwuMjAy
MzA2ODAzPC9lbGVjdHJvbmljLXJlc291cmNlLW51bT48L3JlY29yZD48L0NpdGU+PENpdGU+PEF1
dGhvcj5MaXU8L0F1dGhvcj48WWVhcj4yMDE5PC9ZZWFyPjxSZWNOdW0+NDY4PC9SZWNOdW0+PHJl
Y29yZD48cmVjLW51bWJlcj40Njg8L3JlYy1udW1iZXI+PGZvcmVpZ24ta2V5cz48a2V5IGFwcD0i
RU4iIGRiLWlkPSJhZnZ3d3Jmc3F2OWFmbmU1NWQxdnMwc29zc2FmcnI1MHNlZDUiIHRpbWVzdGFt
cD0iMTc0NzI5Nzc1MiI+NDY4PC9rZXk+PGtleSBhcHA9IkVOV2ViIiBkYi1pZD0iIj4wPC9rZXk+
PC9mb3JlaWduLWtleXM+PHJlZi10eXBlIG5hbWU9IkpvdXJuYWwgQXJ0aWNsZSI+MTc8L3JlZi10
eXBlPjxjb250cmlidXRvcnM+PGF1dGhvcnM+PGF1dGhvcj5MaXUsIFhpYW9odWk8L2F1dGhvcj48
YXV0aG9yPkxpLCBZb25nPC9hdXRob3I+PGF1dGhvcj5IYW8sIFhpaG9uZzwvYXV0aG9yPjwvYXV0
aG9ycz48L2NvbnRyaWJ1dG9ycz48dGl0bGVzPjx0aXRsZT48c3R5bGUgZmFjZT0ibm9ybWFsIiBm
b250PSJkZWZhdWx0IiBzaXplPSIxMDAlIj5VbHRyYS1oaWdoIGVuZXJneS1zdG9yYWdlIGRlbnNp
dHkgYW5kIGZhc3QgZGlzY2hhcmdlIHNwZWVkIG9mIChQYjwvc3R5bGU+PHN0eWxlIGZhY2U9InN1
YnNjcmlwdCIgZm9udD0iZGVmYXVsdCIgc2l6ZT0iMTAwJSI+MC45OOKIkjwvc3R5bGU+PHN0eWxl
IGZhY2U9Iml0YWxpYyBzdWJzY3JpcHQiIGZvbnQ9ImRlZmF1bHQiIHNpemU9IjEwMCUiPng8L3N0
eWxlPjxzdHlsZSBmYWNlPSJub3JtYWwiIGZvbnQ9ImRlZmF1bHQiIHNpemU9IjEwMCUiPkxhPC9z
dHlsZT48c3R5bGUgZmFjZT0ic3Vic2NyaXB0IiBmb250PSJkZWZhdWx0IiBzaXplPSIxMDAlIj4w
LjAyPC9zdHlsZT48c3R5bGUgZmFjZT0ibm9ybWFsIiBmb250PSJkZWZhdWx0IiBzaXplPSIxMDAl
Ij5Tcjwvc3R5bGU+PHN0eWxlIGZhY2U9Iml0YWxpYyBzdWJzY3JpcHQiIGZvbnQ9ImRlZmF1bHQi
IHNpemU9IjEwMCUiPng8L3N0eWxlPjxzdHlsZSBmYWNlPSJub3JtYWwiIGZvbnQ9ImRlZmF1bHQi
IHNpemU9IjEwMCUiPikoWnI8L3N0eWxlPjxzdHlsZSBmYWNlPSJzdWJzY3JpcHQiIGZvbnQ9ImRl
ZmF1bHQiIHNpemU9IjEwMCUiPjAuOTwvc3R5bGU+PHN0eWxlIGZhY2U9Im5vcm1hbCIgZm9udD0i
ZGVmYXVsdCIgc2l6ZT0iMTAwJSI+U248L3N0eWxlPjxzdHlsZSBmYWNlPSJzdWJzY3JpcHQiIGZv
bnQ9ImRlZmF1bHQiIHNpemU9IjEwMCUiPjAuMTwvc3R5bGU+PHN0eWxlIGZhY2U9Im5vcm1hbCIg
Zm9udD0iZGVmYXVsdCIgc2l6ZT0iMTAwJSI+KTwvc3R5bGU+PHN0eWxlIGZhY2U9InN1YnNjcmlw
dCIgZm9udD0iZGVmYXVsdCIgc2l6ZT0iMTAwJSI+MC45OTU8L3N0eWxlPjxzdHlsZSBmYWNlPSJu
b3JtYWwiIGZvbnQ9ImRlZmF1bHQiIHNpemU9IjEwMCUiPk88L3N0eWxlPjxzdHlsZSBmYWNlPSJz
dWJzY3JpcHQiIGZvbnQ9ImRlZmF1bHQiIHNpemU9IjEwMCUiPjMgPC9zdHlsZT48c3R5bGUgZmFj
ZT0ibm9ybWFsIiBmb250PSJkZWZhdWx0IiBzaXplPSIxMDAlIj5hbnRpZmVycm9lbGVjdHJpYyBj
ZXJhbWljcyBwcmVwYXJlZCB2aWEgdGhlIHRhcGUtY2FzdGluZyBtZXRob2Q8L3N0eWxlPjwvdGl0
bGU+PHNlY29uZGFyeS10aXRsZT5Kb3VybmFsIG9mIE1hdGVyaWFscyBDaGVtaXN0cnkgQTwvc2Vj
b25kYXJ5LXRpdGxlPjwvdGl0bGVzPjxwZXJpb2RpY2FsPjxmdWxsLXRpdGxlPkpvdXJuYWwgb2Yg
TWF0ZXJpYWxzIENoZW1pc3RyeSBBPC9mdWxsLXRpdGxlPjwvcGVyaW9kaWNhbD48cGFnZXM+MTE4
NTgtMTE4NjY8L3BhZ2VzPjx2b2x1bWU+Nzwvdm9sdW1lPjxudW1iZXI+MTk8L251bWJlcj48c2Vj
dGlvbj4xMTg1ODwvc2VjdGlvbj48ZGF0ZXM+PHllYXI+MjAxOTwveWVhcj48L2RhdGVzPjxpc2Ju
PjIwNTAtNzQ4OCYjeEQ7MjA1MC03NDk2PC9pc2JuPjx1cmxzPjwvdXJscz48ZWxlY3Ryb25pYy1y
ZXNvdXJjZS1udW0+MTAuMTAzOS9jOXRhMDIxNDljPC9lbGVjdHJvbmljLXJlc291cmNlLW51bT48
L3JlY29yZD48L0NpdGU+PC9FbmROb3RlPn==
</w:fldData>
              </w:fldChar>
            </w:r>
            <w:r>
              <w:instrText xml:space="preserve"> ADDIN EN.CITE.DATA </w:instrText>
            </w:r>
            <w:r>
              <w:fldChar w:fldCharType="end"/>
            </w:r>
            <w:r>
              <w:fldChar w:fldCharType="separate"/>
            </w:r>
            <w:r w:rsidRPr="00C65F01">
              <w:rPr>
                <w:noProof/>
                <w:vertAlign w:val="superscript"/>
              </w:rPr>
              <w:t>1-3,5-9,11,14,17,22,23,26,27,30,32</w:t>
            </w:r>
            <w:r>
              <w:fldChar w:fldCharType="end"/>
            </w:r>
          </w:p>
        </w:tc>
      </w:tr>
    </w:tbl>
    <w:p w14:paraId="5482749B" w14:textId="77777777" w:rsidR="00B3661A" w:rsidRDefault="00B3661A"/>
    <w:p w14:paraId="097BACDE" w14:textId="2219E8EB" w:rsidR="00B3661A" w:rsidRPr="00CD1DA9" w:rsidRDefault="00B3661A">
      <w:pPr>
        <w:rPr>
          <w:b/>
          <w:bCs/>
        </w:rPr>
      </w:pPr>
      <w:r w:rsidRPr="004A4D07">
        <w:rPr>
          <w:rFonts w:hint="eastAsia"/>
          <w:b/>
          <w:bCs/>
        </w:rPr>
        <w:t xml:space="preserve">Supplementary Table </w:t>
      </w:r>
      <w:r>
        <w:rPr>
          <w:rFonts w:hint="eastAsia"/>
          <w:b/>
          <w:bCs/>
        </w:rPr>
        <w:t>2</w:t>
      </w:r>
    </w:p>
    <w:tbl>
      <w:tblPr>
        <w:tblStyle w:val="a9"/>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926"/>
        <w:gridCol w:w="763"/>
        <w:gridCol w:w="1071"/>
        <w:gridCol w:w="1199"/>
        <w:gridCol w:w="1199"/>
        <w:gridCol w:w="1116"/>
        <w:gridCol w:w="980"/>
        <w:gridCol w:w="1052"/>
      </w:tblGrid>
      <w:tr w:rsidR="0013468E" w14:paraId="74CE5B12" w14:textId="4DBD32A8" w:rsidTr="00DD44AB">
        <w:trPr>
          <w:trHeight w:val="454"/>
        </w:trPr>
        <w:tc>
          <w:tcPr>
            <w:tcW w:w="557" w:type="pct"/>
            <w:tcBorders>
              <w:top w:val="single" w:sz="12" w:space="0" w:color="auto"/>
              <w:bottom w:val="single" w:sz="12" w:space="0" w:color="auto"/>
            </w:tcBorders>
            <w:vAlign w:val="center"/>
          </w:tcPr>
          <w:p w14:paraId="00B401D4" w14:textId="19CA3EB4" w:rsidR="0013468E" w:rsidRPr="0013468E" w:rsidRDefault="0013468E" w:rsidP="00FD2323">
            <w:pPr>
              <w:jc w:val="center"/>
              <w:rPr>
                <w:b/>
                <w:bCs/>
                <w:sz w:val="21"/>
                <w:szCs w:val="20"/>
              </w:rPr>
            </w:pPr>
            <w:r w:rsidRPr="0013468E">
              <w:rPr>
                <w:rFonts w:hint="eastAsia"/>
                <w:b/>
                <w:bCs/>
                <w:sz w:val="21"/>
                <w:szCs w:val="20"/>
              </w:rPr>
              <w:t>Sample</w:t>
            </w:r>
          </w:p>
        </w:tc>
        <w:tc>
          <w:tcPr>
            <w:tcW w:w="459" w:type="pct"/>
            <w:tcBorders>
              <w:top w:val="single" w:sz="12" w:space="0" w:color="auto"/>
              <w:bottom w:val="single" w:sz="12" w:space="0" w:color="auto"/>
            </w:tcBorders>
            <w:vAlign w:val="center"/>
          </w:tcPr>
          <w:p w14:paraId="14B6C53C" w14:textId="602CCBE6" w:rsidR="0013468E" w:rsidRPr="0013468E" w:rsidRDefault="0013468E" w:rsidP="00FD2323">
            <w:pPr>
              <w:jc w:val="center"/>
              <w:rPr>
                <w:b/>
                <w:bCs/>
                <w:sz w:val="21"/>
                <w:szCs w:val="20"/>
              </w:rPr>
            </w:pPr>
            <w:r w:rsidRPr="0013468E">
              <w:rPr>
                <w:rFonts w:hint="eastAsia"/>
                <w:b/>
                <w:bCs/>
                <w:sz w:val="21"/>
                <w:szCs w:val="20"/>
              </w:rPr>
              <w:t>Phase</w:t>
            </w:r>
          </w:p>
        </w:tc>
        <w:tc>
          <w:tcPr>
            <w:tcW w:w="645" w:type="pct"/>
            <w:tcBorders>
              <w:top w:val="single" w:sz="12" w:space="0" w:color="auto"/>
              <w:bottom w:val="single" w:sz="12" w:space="0" w:color="auto"/>
            </w:tcBorders>
            <w:vAlign w:val="center"/>
          </w:tcPr>
          <w:p w14:paraId="42B95083" w14:textId="777A7068" w:rsidR="0013468E" w:rsidRPr="0013468E" w:rsidRDefault="0013468E" w:rsidP="00FD2323">
            <w:pPr>
              <w:jc w:val="center"/>
              <w:rPr>
                <w:b/>
                <w:bCs/>
                <w:sz w:val="21"/>
                <w:szCs w:val="20"/>
              </w:rPr>
            </w:pPr>
            <w:r w:rsidRPr="0013468E">
              <w:rPr>
                <w:rFonts w:hint="eastAsia"/>
                <w:b/>
                <w:bCs/>
                <w:sz w:val="21"/>
                <w:szCs w:val="20"/>
              </w:rPr>
              <w:t>Element</w:t>
            </w:r>
          </w:p>
        </w:tc>
        <w:tc>
          <w:tcPr>
            <w:tcW w:w="722" w:type="pct"/>
            <w:tcBorders>
              <w:top w:val="single" w:sz="12" w:space="0" w:color="auto"/>
              <w:bottom w:val="single" w:sz="12" w:space="0" w:color="auto"/>
            </w:tcBorders>
            <w:vAlign w:val="center"/>
          </w:tcPr>
          <w:p w14:paraId="296D172C" w14:textId="30DA4663" w:rsidR="0013468E" w:rsidRPr="0013468E" w:rsidRDefault="0013468E" w:rsidP="00FD2323">
            <w:pPr>
              <w:jc w:val="center"/>
              <w:rPr>
                <w:b/>
                <w:bCs/>
                <w:sz w:val="21"/>
                <w:szCs w:val="20"/>
              </w:rPr>
            </w:pPr>
            <w:r w:rsidRPr="0013468E">
              <w:rPr>
                <w:rFonts w:hint="eastAsia"/>
                <w:b/>
                <w:bCs/>
                <w:sz w:val="21"/>
                <w:szCs w:val="20"/>
              </w:rPr>
              <w:t>x</w:t>
            </w:r>
          </w:p>
        </w:tc>
        <w:tc>
          <w:tcPr>
            <w:tcW w:w="722" w:type="pct"/>
            <w:tcBorders>
              <w:top w:val="single" w:sz="12" w:space="0" w:color="auto"/>
              <w:bottom w:val="single" w:sz="12" w:space="0" w:color="auto"/>
            </w:tcBorders>
            <w:vAlign w:val="center"/>
          </w:tcPr>
          <w:p w14:paraId="591ECBC6" w14:textId="40CB1BDB" w:rsidR="0013468E" w:rsidRPr="0013468E" w:rsidRDefault="0013468E" w:rsidP="00FD2323">
            <w:pPr>
              <w:jc w:val="center"/>
              <w:rPr>
                <w:b/>
                <w:bCs/>
                <w:sz w:val="21"/>
                <w:szCs w:val="20"/>
              </w:rPr>
            </w:pPr>
            <w:r w:rsidRPr="0013468E">
              <w:rPr>
                <w:rFonts w:hint="eastAsia"/>
                <w:b/>
                <w:bCs/>
                <w:sz w:val="21"/>
                <w:szCs w:val="20"/>
              </w:rPr>
              <w:t>y</w:t>
            </w:r>
          </w:p>
        </w:tc>
        <w:tc>
          <w:tcPr>
            <w:tcW w:w="672" w:type="pct"/>
            <w:tcBorders>
              <w:top w:val="single" w:sz="12" w:space="0" w:color="auto"/>
              <w:bottom w:val="single" w:sz="12" w:space="0" w:color="auto"/>
            </w:tcBorders>
            <w:vAlign w:val="center"/>
          </w:tcPr>
          <w:p w14:paraId="0D7C4E23" w14:textId="2C779B5A" w:rsidR="0013468E" w:rsidRPr="0013468E" w:rsidRDefault="0013468E" w:rsidP="00FD2323">
            <w:pPr>
              <w:jc w:val="center"/>
              <w:rPr>
                <w:b/>
                <w:bCs/>
                <w:sz w:val="21"/>
                <w:szCs w:val="20"/>
              </w:rPr>
            </w:pPr>
            <w:r w:rsidRPr="0013468E">
              <w:rPr>
                <w:rFonts w:hint="eastAsia"/>
                <w:b/>
                <w:bCs/>
                <w:sz w:val="21"/>
                <w:szCs w:val="20"/>
              </w:rPr>
              <w:t>z</w:t>
            </w:r>
          </w:p>
        </w:tc>
        <w:tc>
          <w:tcPr>
            <w:tcW w:w="590" w:type="pct"/>
            <w:tcBorders>
              <w:top w:val="single" w:sz="12" w:space="0" w:color="auto"/>
              <w:bottom w:val="single" w:sz="12" w:space="0" w:color="auto"/>
            </w:tcBorders>
            <w:vAlign w:val="center"/>
          </w:tcPr>
          <w:p w14:paraId="60C47D53" w14:textId="671BD1D1" w:rsidR="0013468E" w:rsidRPr="0013468E" w:rsidRDefault="0013468E" w:rsidP="00FD2323">
            <w:pPr>
              <w:jc w:val="center"/>
              <w:rPr>
                <w:b/>
                <w:bCs/>
                <w:sz w:val="21"/>
                <w:szCs w:val="20"/>
              </w:rPr>
            </w:pPr>
            <w:r w:rsidRPr="0013468E">
              <w:rPr>
                <w:rFonts w:hint="eastAsia"/>
                <w:b/>
                <w:bCs/>
                <w:sz w:val="21"/>
                <w:szCs w:val="20"/>
              </w:rPr>
              <w:t>fraction</w:t>
            </w:r>
          </w:p>
        </w:tc>
        <w:tc>
          <w:tcPr>
            <w:tcW w:w="633" w:type="pct"/>
            <w:tcBorders>
              <w:top w:val="single" w:sz="12" w:space="0" w:color="auto"/>
              <w:bottom w:val="single" w:sz="12" w:space="0" w:color="auto"/>
            </w:tcBorders>
            <w:vAlign w:val="center"/>
          </w:tcPr>
          <w:p w14:paraId="25F6D691" w14:textId="109542F8" w:rsidR="0013468E" w:rsidRPr="0013468E" w:rsidRDefault="0013468E" w:rsidP="00FD2323">
            <w:pPr>
              <w:jc w:val="center"/>
              <w:rPr>
                <w:b/>
                <w:bCs/>
                <w:sz w:val="21"/>
                <w:szCs w:val="20"/>
              </w:rPr>
            </w:pPr>
            <w:proofErr w:type="spellStart"/>
            <w:r w:rsidRPr="0013468E">
              <w:rPr>
                <w:rFonts w:hint="eastAsia"/>
                <w:b/>
                <w:bCs/>
                <w:sz w:val="21"/>
                <w:szCs w:val="20"/>
              </w:rPr>
              <w:t>Uiso</w:t>
            </w:r>
            <w:proofErr w:type="spellEnd"/>
          </w:p>
        </w:tc>
      </w:tr>
      <w:tr w:rsidR="00CD1DA9" w14:paraId="6A5438C0" w14:textId="21A95493" w:rsidTr="00DD44AB">
        <w:trPr>
          <w:trHeight w:val="454"/>
        </w:trPr>
        <w:tc>
          <w:tcPr>
            <w:tcW w:w="557" w:type="pct"/>
            <w:vMerge w:val="restart"/>
            <w:tcBorders>
              <w:top w:val="single" w:sz="12" w:space="0" w:color="auto"/>
              <w:bottom w:val="nil"/>
            </w:tcBorders>
            <w:vAlign w:val="center"/>
          </w:tcPr>
          <w:p w14:paraId="2B88B0E2" w14:textId="6CBB2620" w:rsidR="00CD1DA9" w:rsidRDefault="00CD1DA9" w:rsidP="00FD2323">
            <w:pPr>
              <w:jc w:val="center"/>
            </w:pPr>
            <w:r>
              <w:rPr>
                <w:rFonts w:hint="eastAsia"/>
              </w:rPr>
              <w:t>ZS0</w:t>
            </w:r>
          </w:p>
        </w:tc>
        <w:tc>
          <w:tcPr>
            <w:tcW w:w="459" w:type="pct"/>
            <w:vMerge w:val="restart"/>
            <w:tcBorders>
              <w:top w:val="single" w:sz="12" w:space="0" w:color="auto"/>
              <w:bottom w:val="nil"/>
            </w:tcBorders>
            <w:vAlign w:val="center"/>
          </w:tcPr>
          <w:p w14:paraId="35F6A4F2" w14:textId="6F8A1CC6" w:rsidR="00CD1DA9" w:rsidRDefault="00CD1DA9" w:rsidP="00FD2323">
            <w:pPr>
              <w:jc w:val="center"/>
            </w:pPr>
            <w:r>
              <w:rPr>
                <w:rFonts w:hint="eastAsia"/>
              </w:rPr>
              <w:t>O</w:t>
            </w:r>
          </w:p>
        </w:tc>
        <w:tc>
          <w:tcPr>
            <w:tcW w:w="645" w:type="pct"/>
            <w:tcBorders>
              <w:top w:val="single" w:sz="12" w:space="0" w:color="auto"/>
              <w:bottom w:val="nil"/>
            </w:tcBorders>
            <w:vAlign w:val="center"/>
          </w:tcPr>
          <w:p w14:paraId="52229F65" w14:textId="15042A5D" w:rsidR="00CD1DA9" w:rsidRDefault="00CD1DA9" w:rsidP="00FD2323">
            <w:pPr>
              <w:jc w:val="center"/>
            </w:pPr>
            <w:proofErr w:type="gramStart"/>
            <w:r>
              <w:rPr>
                <w:rFonts w:hint="eastAsia"/>
              </w:rPr>
              <w:t>Pb(1)+</w:t>
            </w:r>
            <w:proofErr w:type="gramEnd"/>
            <w:r>
              <w:rPr>
                <w:rFonts w:hint="eastAsia"/>
              </w:rPr>
              <w:t>2</w:t>
            </w:r>
          </w:p>
        </w:tc>
        <w:tc>
          <w:tcPr>
            <w:tcW w:w="722" w:type="pct"/>
            <w:tcBorders>
              <w:top w:val="single" w:sz="12" w:space="0" w:color="auto"/>
              <w:bottom w:val="nil"/>
            </w:tcBorders>
            <w:vAlign w:val="center"/>
          </w:tcPr>
          <w:p w14:paraId="4AE94332" w14:textId="7D25C56E" w:rsidR="00CD1DA9" w:rsidRDefault="00CD1DA9" w:rsidP="00FD2323">
            <w:pPr>
              <w:jc w:val="center"/>
            </w:pPr>
            <w:r>
              <w:rPr>
                <w:rFonts w:hint="eastAsia"/>
              </w:rPr>
              <w:t>0.722879</w:t>
            </w:r>
          </w:p>
        </w:tc>
        <w:tc>
          <w:tcPr>
            <w:tcW w:w="722" w:type="pct"/>
            <w:tcBorders>
              <w:top w:val="single" w:sz="12" w:space="0" w:color="auto"/>
              <w:bottom w:val="nil"/>
            </w:tcBorders>
            <w:vAlign w:val="center"/>
          </w:tcPr>
          <w:p w14:paraId="71C3BAB0" w14:textId="3CC67986" w:rsidR="00CD1DA9" w:rsidRDefault="00CD1DA9" w:rsidP="00FD2323">
            <w:pPr>
              <w:jc w:val="center"/>
            </w:pPr>
            <w:r>
              <w:rPr>
                <w:rFonts w:hint="eastAsia"/>
              </w:rPr>
              <w:t>0.129297</w:t>
            </w:r>
          </w:p>
        </w:tc>
        <w:tc>
          <w:tcPr>
            <w:tcW w:w="672" w:type="pct"/>
            <w:tcBorders>
              <w:top w:val="single" w:sz="12" w:space="0" w:color="auto"/>
              <w:bottom w:val="nil"/>
            </w:tcBorders>
            <w:vAlign w:val="center"/>
          </w:tcPr>
          <w:p w14:paraId="7CDDF6DB" w14:textId="136280D6" w:rsidR="00CD1DA9" w:rsidRDefault="00CD1DA9" w:rsidP="00FD2323">
            <w:pPr>
              <w:jc w:val="center"/>
            </w:pPr>
            <w:r>
              <w:rPr>
                <w:rFonts w:hint="eastAsia"/>
              </w:rPr>
              <w:t>0</w:t>
            </w:r>
          </w:p>
        </w:tc>
        <w:tc>
          <w:tcPr>
            <w:tcW w:w="590" w:type="pct"/>
            <w:tcBorders>
              <w:top w:val="single" w:sz="12" w:space="0" w:color="auto"/>
              <w:bottom w:val="nil"/>
            </w:tcBorders>
            <w:vAlign w:val="center"/>
          </w:tcPr>
          <w:p w14:paraId="02180854" w14:textId="07395DD8" w:rsidR="00CD1DA9" w:rsidRDefault="00CD1DA9" w:rsidP="00FD2323">
            <w:pPr>
              <w:jc w:val="center"/>
            </w:pPr>
            <w:r>
              <w:rPr>
                <w:rFonts w:hint="eastAsia"/>
              </w:rPr>
              <w:t>0.98</w:t>
            </w:r>
          </w:p>
        </w:tc>
        <w:tc>
          <w:tcPr>
            <w:tcW w:w="633" w:type="pct"/>
            <w:tcBorders>
              <w:top w:val="single" w:sz="12" w:space="0" w:color="auto"/>
              <w:bottom w:val="nil"/>
            </w:tcBorders>
            <w:vAlign w:val="center"/>
          </w:tcPr>
          <w:p w14:paraId="4B88D9BD" w14:textId="517683DD" w:rsidR="00CD1DA9" w:rsidRDefault="00CD1DA9" w:rsidP="00FD2323">
            <w:pPr>
              <w:jc w:val="center"/>
            </w:pPr>
            <w:r>
              <w:rPr>
                <w:rFonts w:hint="eastAsia"/>
              </w:rPr>
              <w:t>0.03853</w:t>
            </w:r>
          </w:p>
        </w:tc>
      </w:tr>
      <w:tr w:rsidR="00CD1DA9" w14:paraId="43AFBAB9" w14:textId="3E7E2B75" w:rsidTr="00DD44AB">
        <w:trPr>
          <w:trHeight w:val="454"/>
        </w:trPr>
        <w:tc>
          <w:tcPr>
            <w:tcW w:w="557" w:type="pct"/>
            <w:vMerge/>
            <w:tcBorders>
              <w:top w:val="nil"/>
              <w:bottom w:val="nil"/>
            </w:tcBorders>
            <w:vAlign w:val="center"/>
          </w:tcPr>
          <w:p w14:paraId="3C120E11" w14:textId="77777777" w:rsidR="00CD1DA9" w:rsidRDefault="00CD1DA9" w:rsidP="00FD2323">
            <w:pPr>
              <w:jc w:val="center"/>
            </w:pPr>
          </w:p>
        </w:tc>
        <w:tc>
          <w:tcPr>
            <w:tcW w:w="459" w:type="pct"/>
            <w:vMerge/>
            <w:tcBorders>
              <w:top w:val="nil"/>
              <w:bottom w:val="nil"/>
            </w:tcBorders>
            <w:vAlign w:val="center"/>
          </w:tcPr>
          <w:p w14:paraId="1BB286BB" w14:textId="77777777" w:rsidR="00CD1DA9" w:rsidRDefault="00CD1DA9" w:rsidP="00FD2323">
            <w:pPr>
              <w:jc w:val="center"/>
            </w:pPr>
          </w:p>
        </w:tc>
        <w:tc>
          <w:tcPr>
            <w:tcW w:w="645" w:type="pct"/>
            <w:tcBorders>
              <w:top w:val="nil"/>
              <w:bottom w:val="nil"/>
            </w:tcBorders>
            <w:vAlign w:val="center"/>
          </w:tcPr>
          <w:p w14:paraId="2AE784A2" w14:textId="08E6DF10" w:rsidR="00CD1DA9" w:rsidRDefault="00CD1DA9" w:rsidP="00FD2323">
            <w:pPr>
              <w:jc w:val="center"/>
            </w:pPr>
            <w:proofErr w:type="gramStart"/>
            <w:r>
              <w:rPr>
                <w:rFonts w:hint="eastAsia"/>
              </w:rPr>
              <w:t>Pb(2)+</w:t>
            </w:r>
            <w:proofErr w:type="gramEnd"/>
            <w:r>
              <w:rPr>
                <w:rFonts w:hint="eastAsia"/>
              </w:rPr>
              <w:t>2</w:t>
            </w:r>
          </w:p>
        </w:tc>
        <w:tc>
          <w:tcPr>
            <w:tcW w:w="722" w:type="pct"/>
            <w:tcBorders>
              <w:top w:val="nil"/>
              <w:bottom w:val="nil"/>
            </w:tcBorders>
            <w:vAlign w:val="center"/>
          </w:tcPr>
          <w:p w14:paraId="107994AD" w14:textId="10838B5B" w:rsidR="00CD1DA9" w:rsidRDefault="00CD1DA9" w:rsidP="00FD2323">
            <w:pPr>
              <w:jc w:val="center"/>
            </w:pPr>
            <w:r>
              <w:rPr>
                <w:rFonts w:hint="eastAsia"/>
              </w:rPr>
              <w:t>0.741365</w:t>
            </w:r>
          </w:p>
        </w:tc>
        <w:tc>
          <w:tcPr>
            <w:tcW w:w="722" w:type="pct"/>
            <w:tcBorders>
              <w:top w:val="nil"/>
              <w:bottom w:val="nil"/>
            </w:tcBorders>
            <w:vAlign w:val="center"/>
          </w:tcPr>
          <w:p w14:paraId="234977BB" w14:textId="50235D9C" w:rsidR="00CD1DA9" w:rsidRDefault="00CD1DA9" w:rsidP="00FD2323">
            <w:pPr>
              <w:jc w:val="center"/>
            </w:pPr>
            <w:r>
              <w:rPr>
                <w:rFonts w:hint="eastAsia"/>
              </w:rPr>
              <w:t>0.12166</w:t>
            </w:r>
          </w:p>
        </w:tc>
        <w:tc>
          <w:tcPr>
            <w:tcW w:w="672" w:type="pct"/>
            <w:tcBorders>
              <w:top w:val="nil"/>
              <w:bottom w:val="nil"/>
            </w:tcBorders>
            <w:vAlign w:val="center"/>
          </w:tcPr>
          <w:p w14:paraId="54831454" w14:textId="5AAC6984" w:rsidR="00CD1DA9" w:rsidRDefault="00CD1DA9" w:rsidP="00FD2323">
            <w:pPr>
              <w:jc w:val="center"/>
            </w:pPr>
            <w:r>
              <w:rPr>
                <w:rFonts w:hint="eastAsia"/>
              </w:rPr>
              <w:t>0.5</w:t>
            </w:r>
          </w:p>
        </w:tc>
        <w:tc>
          <w:tcPr>
            <w:tcW w:w="590" w:type="pct"/>
            <w:tcBorders>
              <w:top w:val="nil"/>
              <w:bottom w:val="nil"/>
            </w:tcBorders>
            <w:vAlign w:val="center"/>
          </w:tcPr>
          <w:p w14:paraId="0EE7AFFC" w14:textId="6A68C833" w:rsidR="00CD1DA9" w:rsidRDefault="00CD1DA9" w:rsidP="00FD2323">
            <w:pPr>
              <w:jc w:val="center"/>
            </w:pPr>
            <w:r>
              <w:rPr>
                <w:rFonts w:hint="eastAsia"/>
              </w:rPr>
              <w:t>0.98</w:t>
            </w:r>
          </w:p>
        </w:tc>
        <w:tc>
          <w:tcPr>
            <w:tcW w:w="633" w:type="pct"/>
            <w:tcBorders>
              <w:top w:val="nil"/>
              <w:bottom w:val="nil"/>
            </w:tcBorders>
            <w:vAlign w:val="center"/>
          </w:tcPr>
          <w:p w14:paraId="55526581" w14:textId="639360C3" w:rsidR="00CD1DA9" w:rsidRDefault="00CD1DA9" w:rsidP="00FD2323">
            <w:pPr>
              <w:jc w:val="center"/>
            </w:pPr>
            <w:r>
              <w:rPr>
                <w:rFonts w:hint="eastAsia"/>
              </w:rPr>
              <w:t>0.0188</w:t>
            </w:r>
          </w:p>
        </w:tc>
      </w:tr>
      <w:tr w:rsidR="00CD1DA9" w14:paraId="23CF2589" w14:textId="77777777" w:rsidTr="00DD44AB">
        <w:trPr>
          <w:trHeight w:val="454"/>
        </w:trPr>
        <w:tc>
          <w:tcPr>
            <w:tcW w:w="557" w:type="pct"/>
            <w:vMerge/>
            <w:tcBorders>
              <w:top w:val="nil"/>
              <w:bottom w:val="nil"/>
            </w:tcBorders>
            <w:vAlign w:val="center"/>
          </w:tcPr>
          <w:p w14:paraId="2A066AC1" w14:textId="77777777" w:rsidR="00CD1DA9" w:rsidRDefault="00CD1DA9" w:rsidP="00CD1DA9">
            <w:pPr>
              <w:jc w:val="center"/>
            </w:pPr>
          </w:p>
        </w:tc>
        <w:tc>
          <w:tcPr>
            <w:tcW w:w="459" w:type="pct"/>
            <w:vMerge/>
            <w:tcBorders>
              <w:top w:val="nil"/>
              <w:bottom w:val="nil"/>
            </w:tcBorders>
            <w:vAlign w:val="center"/>
          </w:tcPr>
          <w:p w14:paraId="533A4A59" w14:textId="77777777" w:rsidR="00CD1DA9" w:rsidRDefault="00CD1DA9" w:rsidP="00CD1DA9">
            <w:pPr>
              <w:jc w:val="center"/>
            </w:pPr>
          </w:p>
        </w:tc>
        <w:tc>
          <w:tcPr>
            <w:tcW w:w="645" w:type="pct"/>
            <w:tcBorders>
              <w:top w:val="nil"/>
              <w:bottom w:val="nil"/>
            </w:tcBorders>
            <w:vAlign w:val="center"/>
          </w:tcPr>
          <w:p w14:paraId="7E43292C" w14:textId="1667D638" w:rsidR="00CD1DA9" w:rsidRDefault="00CD1DA9" w:rsidP="00CD1DA9">
            <w:pPr>
              <w:jc w:val="center"/>
            </w:pPr>
            <w:proofErr w:type="gramStart"/>
            <w:r>
              <w:rPr>
                <w:rFonts w:hint="eastAsia"/>
              </w:rPr>
              <w:t>La(1)+</w:t>
            </w:r>
            <w:proofErr w:type="gramEnd"/>
            <w:r>
              <w:rPr>
                <w:rFonts w:hint="eastAsia"/>
              </w:rPr>
              <w:t>3</w:t>
            </w:r>
          </w:p>
        </w:tc>
        <w:tc>
          <w:tcPr>
            <w:tcW w:w="722" w:type="pct"/>
            <w:tcBorders>
              <w:top w:val="nil"/>
              <w:bottom w:val="nil"/>
            </w:tcBorders>
            <w:vAlign w:val="center"/>
          </w:tcPr>
          <w:p w14:paraId="718F6BF3" w14:textId="1DD32C34" w:rsidR="00CD1DA9" w:rsidRDefault="00CD1DA9" w:rsidP="00CD1DA9">
            <w:pPr>
              <w:jc w:val="center"/>
            </w:pPr>
            <w:r>
              <w:rPr>
                <w:rFonts w:hint="eastAsia"/>
              </w:rPr>
              <w:t>0.722879</w:t>
            </w:r>
          </w:p>
        </w:tc>
        <w:tc>
          <w:tcPr>
            <w:tcW w:w="722" w:type="pct"/>
            <w:tcBorders>
              <w:top w:val="nil"/>
              <w:bottom w:val="nil"/>
            </w:tcBorders>
            <w:vAlign w:val="center"/>
          </w:tcPr>
          <w:p w14:paraId="262D49EE" w14:textId="49537F03" w:rsidR="00CD1DA9" w:rsidRDefault="00CD1DA9" w:rsidP="00CD1DA9">
            <w:pPr>
              <w:jc w:val="center"/>
            </w:pPr>
            <w:r>
              <w:rPr>
                <w:rFonts w:hint="eastAsia"/>
              </w:rPr>
              <w:t>0.129297</w:t>
            </w:r>
          </w:p>
        </w:tc>
        <w:tc>
          <w:tcPr>
            <w:tcW w:w="672" w:type="pct"/>
            <w:tcBorders>
              <w:top w:val="nil"/>
              <w:bottom w:val="nil"/>
            </w:tcBorders>
            <w:vAlign w:val="center"/>
          </w:tcPr>
          <w:p w14:paraId="327A04A8" w14:textId="233C71CE" w:rsidR="00CD1DA9" w:rsidRDefault="00CD1DA9" w:rsidP="00CD1DA9">
            <w:pPr>
              <w:jc w:val="center"/>
            </w:pPr>
            <w:r>
              <w:rPr>
                <w:rFonts w:hint="eastAsia"/>
              </w:rPr>
              <w:t>0</w:t>
            </w:r>
          </w:p>
        </w:tc>
        <w:tc>
          <w:tcPr>
            <w:tcW w:w="590" w:type="pct"/>
            <w:tcBorders>
              <w:top w:val="nil"/>
              <w:bottom w:val="nil"/>
            </w:tcBorders>
            <w:vAlign w:val="center"/>
          </w:tcPr>
          <w:p w14:paraId="0E1168AB" w14:textId="3D910A53" w:rsidR="00CD1DA9" w:rsidRDefault="00CD1DA9" w:rsidP="00CD1DA9">
            <w:pPr>
              <w:jc w:val="center"/>
            </w:pPr>
            <w:r>
              <w:rPr>
                <w:rFonts w:hint="eastAsia"/>
              </w:rPr>
              <w:t>0.02</w:t>
            </w:r>
          </w:p>
        </w:tc>
        <w:tc>
          <w:tcPr>
            <w:tcW w:w="633" w:type="pct"/>
            <w:tcBorders>
              <w:top w:val="nil"/>
              <w:bottom w:val="nil"/>
            </w:tcBorders>
            <w:vAlign w:val="center"/>
          </w:tcPr>
          <w:p w14:paraId="4CE90E1C" w14:textId="572F54D7" w:rsidR="00CD1DA9" w:rsidRDefault="00CD1DA9" w:rsidP="00CD1DA9">
            <w:pPr>
              <w:jc w:val="center"/>
            </w:pPr>
            <w:r>
              <w:rPr>
                <w:rFonts w:hint="eastAsia"/>
              </w:rPr>
              <w:t>0.06353</w:t>
            </w:r>
          </w:p>
        </w:tc>
      </w:tr>
      <w:tr w:rsidR="00CD1DA9" w14:paraId="1E5A7B67" w14:textId="77777777" w:rsidTr="00DD44AB">
        <w:trPr>
          <w:trHeight w:val="454"/>
        </w:trPr>
        <w:tc>
          <w:tcPr>
            <w:tcW w:w="557" w:type="pct"/>
            <w:vMerge/>
            <w:tcBorders>
              <w:top w:val="nil"/>
              <w:bottom w:val="nil"/>
            </w:tcBorders>
            <w:vAlign w:val="center"/>
          </w:tcPr>
          <w:p w14:paraId="627B92C3" w14:textId="77777777" w:rsidR="00CD1DA9" w:rsidRDefault="00CD1DA9" w:rsidP="00CD1DA9">
            <w:pPr>
              <w:jc w:val="center"/>
            </w:pPr>
          </w:p>
        </w:tc>
        <w:tc>
          <w:tcPr>
            <w:tcW w:w="459" w:type="pct"/>
            <w:vMerge/>
            <w:tcBorders>
              <w:top w:val="nil"/>
              <w:bottom w:val="nil"/>
            </w:tcBorders>
            <w:vAlign w:val="center"/>
          </w:tcPr>
          <w:p w14:paraId="39BA2599" w14:textId="77777777" w:rsidR="00CD1DA9" w:rsidRDefault="00CD1DA9" w:rsidP="00CD1DA9">
            <w:pPr>
              <w:jc w:val="center"/>
            </w:pPr>
          </w:p>
        </w:tc>
        <w:tc>
          <w:tcPr>
            <w:tcW w:w="645" w:type="pct"/>
            <w:tcBorders>
              <w:top w:val="nil"/>
              <w:bottom w:val="nil"/>
            </w:tcBorders>
            <w:vAlign w:val="center"/>
          </w:tcPr>
          <w:p w14:paraId="3541217E" w14:textId="2891D7C5" w:rsidR="00CD1DA9" w:rsidRDefault="00CD1DA9" w:rsidP="00CD1DA9">
            <w:pPr>
              <w:jc w:val="center"/>
            </w:pPr>
            <w:proofErr w:type="gramStart"/>
            <w:r>
              <w:rPr>
                <w:rFonts w:hint="eastAsia"/>
              </w:rPr>
              <w:t>La(2)+</w:t>
            </w:r>
            <w:proofErr w:type="gramEnd"/>
            <w:r>
              <w:rPr>
                <w:rFonts w:hint="eastAsia"/>
              </w:rPr>
              <w:t>3</w:t>
            </w:r>
          </w:p>
        </w:tc>
        <w:tc>
          <w:tcPr>
            <w:tcW w:w="722" w:type="pct"/>
            <w:tcBorders>
              <w:top w:val="nil"/>
              <w:bottom w:val="nil"/>
            </w:tcBorders>
            <w:vAlign w:val="center"/>
          </w:tcPr>
          <w:p w14:paraId="1EAEC07B" w14:textId="708B27A2" w:rsidR="00CD1DA9" w:rsidRDefault="00CD1DA9" w:rsidP="00CD1DA9">
            <w:pPr>
              <w:jc w:val="center"/>
            </w:pPr>
            <w:r>
              <w:rPr>
                <w:rFonts w:hint="eastAsia"/>
              </w:rPr>
              <w:t>0.741365</w:t>
            </w:r>
          </w:p>
        </w:tc>
        <w:tc>
          <w:tcPr>
            <w:tcW w:w="722" w:type="pct"/>
            <w:tcBorders>
              <w:top w:val="nil"/>
              <w:bottom w:val="nil"/>
            </w:tcBorders>
            <w:vAlign w:val="center"/>
          </w:tcPr>
          <w:p w14:paraId="311B0321" w14:textId="257C69AA" w:rsidR="00CD1DA9" w:rsidRDefault="00CD1DA9" w:rsidP="00CD1DA9">
            <w:pPr>
              <w:jc w:val="center"/>
            </w:pPr>
            <w:r>
              <w:rPr>
                <w:rFonts w:hint="eastAsia"/>
              </w:rPr>
              <w:t>0.12166</w:t>
            </w:r>
          </w:p>
        </w:tc>
        <w:tc>
          <w:tcPr>
            <w:tcW w:w="672" w:type="pct"/>
            <w:tcBorders>
              <w:top w:val="nil"/>
              <w:bottom w:val="nil"/>
            </w:tcBorders>
            <w:vAlign w:val="center"/>
          </w:tcPr>
          <w:p w14:paraId="7453D7A9" w14:textId="30EE6352" w:rsidR="00CD1DA9" w:rsidRDefault="00CD1DA9" w:rsidP="00CD1DA9">
            <w:pPr>
              <w:jc w:val="center"/>
            </w:pPr>
            <w:r>
              <w:rPr>
                <w:rFonts w:hint="eastAsia"/>
              </w:rPr>
              <w:t>0.5</w:t>
            </w:r>
          </w:p>
        </w:tc>
        <w:tc>
          <w:tcPr>
            <w:tcW w:w="590" w:type="pct"/>
            <w:tcBorders>
              <w:top w:val="nil"/>
              <w:bottom w:val="nil"/>
            </w:tcBorders>
            <w:vAlign w:val="center"/>
          </w:tcPr>
          <w:p w14:paraId="4F8563F5" w14:textId="3AAF937F" w:rsidR="00CD1DA9" w:rsidRDefault="00CD1DA9" w:rsidP="00CD1DA9">
            <w:pPr>
              <w:jc w:val="center"/>
            </w:pPr>
            <w:r>
              <w:rPr>
                <w:rFonts w:hint="eastAsia"/>
              </w:rPr>
              <w:t>0.02</w:t>
            </w:r>
          </w:p>
        </w:tc>
        <w:tc>
          <w:tcPr>
            <w:tcW w:w="633" w:type="pct"/>
            <w:tcBorders>
              <w:top w:val="nil"/>
              <w:bottom w:val="nil"/>
            </w:tcBorders>
            <w:vAlign w:val="center"/>
          </w:tcPr>
          <w:p w14:paraId="4B5887B1" w14:textId="503D09C8" w:rsidR="00CD1DA9" w:rsidRDefault="00CD1DA9" w:rsidP="00CD1DA9">
            <w:pPr>
              <w:jc w:val="center"/>
            </w:pPr>
            <w:r>
              <w:rPr>
                <w:rFonts w:hint="eastAsia"/>
              </w:rPr>
              <w:t>0.04738</w:t>
            </w:r>
          </w:p>
        </w:tc>
      </w:tr>
      <w:tr w:rsidR="00CD1DA9" w14:paraId="0F334679" w14:textId="4436565D" w:rsidTr="00DD44AB">
        <w:trPr>
          <w:trHeight w:val="454"/>
        </w:trPr>
        <w:tc>
          <w:tcPr>
            <w:tcW w:w="557" w:type="pct"/>
            <w:vMerge/>
            <w:tcBorders>
              <w:top w:val="nil"/>
              <w:bottom w:val="nil"/>
            </w:tcBorders>
            <w:vAlign w:val="center"/>
          </w:tcPr>
          <w:p w14:paraId="479B2DBD" w14:textId="77777777" w:rsidR="00CD1DA9" w:rsidRDefault="00CD1DA9" w:rsidP="00CD1DA9">
            <w:pPr>
              <w:jc w:val="center"/>
            </w:pPr>
          </w:p>
        </w:tc>
        <w:tc>
          <w:tcPr>
            <w:tcW w:w="459" w:type="pct"/>
            <w:vMerge/>
            <w:tcBorders>
              <w:top w:val="nil"/>
              <w:bottom w:val="nil"/>
            </w:tcBorders>
            <w:vAlign w:val="center"/>
          </w:tcPr>
          <w:p w14:paraId="27368008" w14:textId="77777777" w:rsidR="00CD1DA9" w:rsidRDefault="00CD1DA9" w:rsidP="00CD1DA9">
            <w:pPr>
              <w:jc w:val="center"/>
            </w:pPr>
          </w:p>
        </w:tc>
        <w:tc>
          <w:tcPr>
            <w:tcW w:w="645" w:type="pct"/>
            <w:tcBorders>
              <w:top w:val="nil"/>
              <w:bottom w:val="nil"/>
            </w:tcBorders>
            <w:vAlign w:val="center"/>
          </w:tcPr>
          <w:p w14:paraId="70DA7A9C" w14:textId="72F6D337" w:rsidR="00CD1DA9" w:rsidRDefault="00CD1DA9" w:rsidP="00CD1DA9">
            <w:pPr>
              <w:jc w:val="center"/>
            </w:pPr>
            <w:r>
              <w:rPr>
                <w:rFonts w:hint="eastAsia"/>
              </w:rPr>
              <w:t>Zr+4</w:t>
            </w:r>
          </w:p>
        </w:tc>
        <w:tc>
          <w:tcPr>
            <w:tcW w:w="722" w:type="pct"/>
            <w:tcBorders>
              <w:top w:val="nil"/>
              <w:bottom w:val="nil"/>
            </w:tcBorders>
            <w:vAlign w:val="center"/>
          </w:tcPr>
          <w:p w14:paraId="4A46F84C" w14:textId="475477D5" w:rsidR="00CD1DA9" w:rsidRDefault="00CD1DA9" w:rsidP="00CD1DA9">
            <w:pPr>
              <w:jc w:val="center"/>
            </w:pPr>
            <w:r>
              <w:rPr>
                <w:rFonts w:hint="eastAsia"/>
              </w:rPr>
              <w:t>0.229892</w:t>
            </w:r>
          </w:p>
        </w:tc>
        <w:tc>
          <w:tcPr>
            <w:tcW w:w="722" w:type="pct"/>
            <w:tcBorders>
              <w:top w:val="nil"/>
              <w:bottom w:val="nil"/>
            </w:tcBorders>
            <w:vAlign w:val="center"/>
          </w:tcPr>
          <w:p w14:paraId="1FB06243" w14:textId="2E8F8E09" w:rsidR="00CD1DA9" w:rsidRDefault="00CD1DA9" w:rsidP="00CD1DA9">
            <w:pPr>
              <w:jc w:val="center"/>
            </w:pPr>
            <w:r>
              <w:rPr>
                <w:rFonts w:hint="eastAsia"/>
              </w:rPr>
              <w:t>0.120982</w:t>
            </w:r>
          </w:p>
        </w:tc>
        <w:tc>
          <w:tcPr>
            <w:tcW w:w="672" w:type="pct"/>
            <w:tcBorders>
              <w:top w:val="nil"/>
              <w:bottom w:val="nil"/>
            </w:tcBorders>
            <w:vAlign w:val="center"/>
          </w:tcPr>
          <w:p w14:paraId="4CB67856" w14:textId="095C99EC" w:rsidR="00CD1DA9" w:rsidRDefault="00CD1DA9" w:rsidP="00CD1DA9">
            <w:pPr>
              <w:jc w:val="center"/>
            </w:pPr>
            <w:r>
              <w:rPr>
                <w:rFonts w:hint="eastAsia"/>
              </w:rPr>
              <w:t>0.251543</w:t>
            </w:r>
          </w:p>
        </w:tc>
        <w:tc>
          <w:tcPr>
            <w:tcW w:w="590" w:type="pct"/>
            <w:tcBorders>
              <w:top w:val="nil"/>
              <w:bottom w:val="nil"/>
            </w:tcBorders>
            <w:vAlign w:val="center"/>
          </w:tcPr>
          <w:p w14:paraId="4DBD7C1B" w14:textId="0DBFD424" w:rsidR="00CD1DA9" w:rsidRDefault="00CD1DA9" w:rsidP="00CD1DA9">
            <w:pPr>
              <w:jc w:val="center"/>
            </w:pPr>
            <w:r>
              <w:rPr>
                <w:rFonts w:hint="eastAsia"/>
              </w:rPr>
              <w:t>0.6</w:t>
            </w:r>
          </w:p>
        </w:tc>
        <w:tc>
          <w:tcPr>
            <w:tcW w:w="633" w:type="pct"/>
            <w:tcBorders>
              <w:top w:val="nil"/>
              <w:bottom w:val="nil"/>
            </w:tcBorders>
            <w:vAlign w:val="center"/>
          </w:tcPr>
          <w:p w14:paraId="6BD49834" w14:textId="133A191C" w:rsidR="00CD1DA9" w:rsidRDefault="00CD1DA9" w:rsidP="00CD1DA9">
            <w:pPr>
              <w:jc w:val="center"/>
            </w:pPr>
            <w:r>
              <w:rPr>
                <w:rFonts w:hint="eastAsia"/>
              </w:rPr>
              <w:t>0</w:t>
            </w:r>
          </w:p>
        </w:tc>
      </w:tr>
      <w:tr w:rsidR="00CD1DA9" w14:paraId="5DA6F40E" w14:textId="44840F4C" w:rsidTr="00DD44AB">
        <w:trPr>
          <w:trHeight w:val="454"/>
        </w:trPr>
        <w:tc>
          <w:tcPr>
            <w:tcW w:w="557" w:type="pct"/>
            <w:vMerge/>
            <w:tcBorders>
              <w:top w:val="nil"/>
              <w:bottom w:val="nil"/>
            </w:tcBorders>
            <w:vAlign w:val="center"/>
          </w:tcPr>
          <w:p w14:paraId="3D235185" w14:textId="77777777" w:rsidR="00CD1DA9" w:rsidRDefault="00CD1DA9" w:rsidP="00CD1DA9">
            <w:pPr>
              <w:jc w:val="center"/>
            </w:pPr>
          </w:p>
        </w:tc>
        <w:tc>
          <w:tcPr>
            <w:tcW w:w="459" w:type="pct"/>
            <w:vMerge/>
            <w:tcBorders>
              <w:top w:val="nil"/>
              <w:bottom w:val="nil"/>
            </w:tcBorders>
            <w:vAlign w:val="center"/>
          </w:tcPr>
          <w:p w14:paraId="0EFB32B0" w14:textId="77777777" w:rsidR="00CD1DA9" w:rsidRDefault="00CD1DA9" w:rsidP="00CD1DA9">
            <w:pPr>
              <w:jc w:val="center"/>
            </w:pPr>
          </w:p>
        </w:tc>
        <w:tc>
          <w:tcPr>
            <w:tcW w:w="645" w:type="pct"/>
            <w:tcBorders>
              <w:top w:val="nil"/>
              <w:bottom w:val="nil"/>
            </w:tcBorders>
            <w:vAlign w:val="center"/>
          </w:tcPr>
          <w:p w14:paraId="55D43578" w14:textId="0211CC89" w:rsidR="00CD1DA9" w:rsidRDefault="00CD1DA9" w:rsidP="00CD1DA9">
            <w:pPr>
              <w:jc w:val="center"/>
            </w:pPr>
            <w:r>
              <w:rPr>
                <w:rFonts w:hint="eastAsia"/>
              </w:rPr>
              <w:t>Sn+4</w:t>
            </w:r>
          </w:p>
        </w:tc>
        <w:tc>
          <w:tcPr>
            <w:tcW w:w="722" w:type="pct"/>
            <w:tcBorders>
              <w:top w:val="nil"/>
              <w:bottom w:val="nil"/>
            </w:tcBorders>
            <w:vAlign w:val="center"/>
          </w:tcPr>
          <w:p w14:paraId="25BE2EB1" w14:textId="66910424" w:rsidR="00CD1DA9" w:rsidRDefault="00CD1DA9" w:rsidP="00CD1DA9">
            <w:pPr>
              <w:jc w:val="center"/>
            </w:pPr>
            <w:r>
              <w:rPr>
                <w:rFonts w:hint="eastAsia"/>
              </w:rPr>
              <w:t>0.24916</w:t>
            </w:r>
          </w:p>
        </w:tc>
        <w:tc>
          <w:tcPr>
            <w:tcW w:w="722" w:type="pct"/>
            <w:tcBorders>
              <w:top w:val="nil"/>
              <w:bottom w:val="nil"/>
            </w:tcBorders>
            <w:vAlign w:val="center"/>
          </w:tcPr>
          <w:p w14:paraId="0C12092E" w14:textId="16041BF4" w:rsidR="00CD1DA9" w:rsidRDefault="00CD1DA9" w:rsidP="00CD1DA9">
            <w:pPr>
              <w:jc w:val="center"/>
            </w:pPr>
            <w:r>
              <w:rPr>
                <w:rFonts w:hint="eastAsia"/>
              </w:rPr>
              <w:t>0.127508</w:t>
            </w:r>
          </w:p>
        </w:tc>
        <w:tc>
          <w:tcPr>
            <w:tcW w:w="672" w:type="pct"/>
            <w:tcBorders>
              <w:top w:val="nil"/>
              <w:bottom w:val="nil"/>
            </w:tcBorders>
            <w:vAlign w:val="center"/>
          </w:tcPr>
          <w:p w14:paraId="2AF6EB20" w14:textId="4B831C11" w:rsidR="00CD1DA9" w:rsidRDefault="00CD1DA9" w:rsidP="00CD1DA9">
            <w:pPr>
              <w:jc w:val="center"/>
            </w:pPr>
            <w:r>
              <w:rPr>
                <w:rFonts w:hint="eastAsia"/>
              </w:rPr>
              <w:t>0.243941</w:t>
            </w:r>
          </w:p>
        </w:tc>
        <w:tc>
          <w:tcPr>
            <w:tcW w:w="590" w:type="pct"/>
            <w:tcBorders>
              <w:top w:val="nil"/>
              <w:bottom w:val="nil"/>
            </w:tcBorders>
            <w:vAlign w:val="center"/>
          </w:tcPr>
          <w:p w14:paraId="66372C5A" w14:textId="393320CB" w:rsidR="00CD1DA9" w:rsidRDefault="00CD1DA9" w:rsidP="00CD1DA9">
            <w:pPr>
              <w:jc w:val="center"/>
            </w:pPr>
            <w:r>
              <w:rPr>
                <w:rFonts w:hint="eastAsia"/>
              </w:rPr>
              <w:t>0.4</w:t>
            </w:r>
          </w:p>
        </w:tc>
        <w:tc>
          <w:tcPr>
            <w:tcW w:w="633" w:type="pct"/>
            <w:tcBorders>
              <w:top w:val="nil"/>
              <w:bottom w:val="nil"/>
            </w:tcBorders>
            <w:vAlign w:val="center"/>
          </w:tcPr>
          <w:p w14:paraId="0CEF2C89" w14:textId="797DD193" w:rsidR="00CD1DA9" w:rsidRDefault="00CD1DA9" w:rsidP="00CD1DA9">
            <w:pPr>
              <w:jc w:val="center"/>
            </w:pPr>
            <w:r>
              <w:rPr>
                <w:rFonts w:hint="eastAsia"/>
              </w:rPr>
              <w:t>0</w:t>
            </w:r>
          </w:p>
        </w:tc>
      </w:tr>
      <w:tr w:rsidR="00CD1DA9" w14:paraId="01F062DE" w14:textId="77777777" w:rsidTr="00DD44AB">
        <w:trPr>
          <w:trHeight w:val="454"/>
        </w:trPr>
        <w:tc>
          <w:tcPr>
            <w:tcW w:w="557" w:type="pct"/>
            <w:vMerge/>
            <w:tcBorders>
              <w:top w:val="nil"/>
              <w:bottom w:val="nil"/>
            </w:tcBorders>
            <w:vAlign w:val="center"/>
          </w:tcPr>
          <w:p w14:paraId="4E7806E8" w14:textId="77777777" w:rsidR="00CD1DA9" w:rsidRDefault="00CD1DA9" w:rsidP="00CD1DA9">
            <w:pPr>
              <w:jc w:val="center"/>
            </w:pPr>
          </w:p>
        </w:tc>
        <w:tc>
          <w:tcPr>
            <w:tcW w:w="459" w:type="pct"/>
            <w:vMerge/>
            <w:tcBorders>
              <w:top w:val="nil"/>
              <w:bottom w:val="nil"/>
            </w:tcBorders>
            <w:vAlign w:val="center"/>
          </w:tcPr>
          <w:p w14:paraId="6DADE2BF" w14:textId="77777777" w:rsidR="00CD1DA9" w:rsidRDefault="00CD1DA9" w:rsidP="00CD1DA9">
            <w:pPr>
              <w:jc w:val="center"/>
            </w:pPr>
          </w:p>
        </w:tc>
        <w:tc>
          <w:tcPr>
            <w:tcW w:w="645" w:type="pct"/>
            <w:tcBorders>
              <w:top w:val="nil"/>
              <w:bottom w:val="nil"/>
            </w:tcBorders>
            <w:vAlign w:val="center"/>
          </w:tcPr>
          <w:p w14:paraId="42E0ABE1" w14:textId="3915AA62" w:rsidR="00CD1DA9" w:rsidRDefault="00CD1DA9" w:rsidP="00CD1DA9">
            <w:pPr>
              <w:jc w:val="center"/>
            </w:pPr>
            <w:proofErr w:type="gramStart"/>
            <w:r>
              <w:t>O</w:t>
            </w:r>
            <w:r>
              <w:rPr>
                <w:rFonts w:hint="eastAsia"/>
              </w:rPr>
              <w:t>(</w:t>
            </w:r>
            <w:proofErr w:type="gramEnd"/>
            <w:r>
              <w:rPr>
                <w:rFonts w:hint="eastAsia"/>
              </w:rPr>
              <w:t>1)-2</w:t>
            </w:r>
          </w:p>
        </w:tc>
        <w:tc>
          <w:tcPr>
            <w:tcW w:w="722" w:type="pct"/>
            <w:tcBorders>
              <w:top w:val="nil"/>
              <w:bottom w:val="nil"/>
            </w:tcBorders>
            <w:vAlign w:val="center"/>
          </w:tcPr>
          <w:p w14:paraId="579E0D71" w14:textId="54327367" w:rsidR="00CD1DA9" w:rsidRDefault="00CD1DA9" w:rsidP="00CD1DA9">
            <w:pPr>
              <w:jc w:val="center"/>
            </w:pPr>
            <w:r>
              <w:rPr>
                <w:rFonts w:hint="eastAsia"/>
              </w:rPr>
              <w:t>0.299537</w:t>
            </w:r>
          </w:p>
        </w:tc>
        <w:tc>
          <w:tcPr>
            <w:tcW w:w="722" w:type="pct"/>
            <w:tcBorders>
              <w:top w:val="nil"/>
              <w:bottom w:val="nil"/>
            </w:tcBorders>
            <w:vAlign w:val="center"/>
          </w:tcPr>
          <w:p w14:paraId="65767E71" w14:textId="4A85F454" w:rsidR="00CD1DA9" w:rsidRDefault="00CD1DA9" w:rsidP="00CD1DA9">
            <w:pPr>
              <w:jc w:val="center"/>
            </w:pPr>
            <w:r>
              <w:rPr>
                <w:rFonts w:hint="eastAsia"/>
              </w:rPr>
              <w:t>0.15864</w:t>
            </w:r>
          </w:p>
        </w:tc>
        <w:tc>
          <w:tcPr>
            <w:tcW w:w="672" w:type="pct"/>
            <w:tcBorders>
              <w:top w:val="nil"/>
              <w:bottom w:val="nil"/>
            </w:tcBorders>
            <w:vAlign w:val="center"/>
          </w:tcPr>
          <w:p w14:paraId="0DDD9F74" w14:textId="0FFB1448" w:rsidR="00CD1DA9" w:rsidRDefault="00CD1DA9" w:rsidP="00CD1DA9">
            <w:pPr>
              <w:jc w:val="center"/>
            </w:pPr>
            <w:r>
              <w:rPr>
                <w:rFonts w:hint="eastAsia"/>
              </w:rPr>
              <w:t>0</w:t>
            </w:r>
          </w:p>
        </w:tc>
        <w:tc>
          <w:tcPr>
            <w:tcW w:w="590" w:type="pct"/>
            <w:tcBorders>
              <w:top w:val="nil"/>
              <w:bottom w:val="nil"/>
            </w:tcBorders>
            <w:vAlign w:val="center"/>
          </w:tcPr>
          <w:p w14:paraId="0A3AD5EC" w14:textId="4D73B48D" w:rsidR="00CD1DA9" w:rsidRDefault="00CD1DA9" w:rsidP="00CD1DA9">
            <w:pPr>
              <w:jc w:val="center"/>
            </w:pPr>
            <w:r>
              <w:rPr>
                <w:rFonts w:hint="eastAsia"/>
              </w:rPr>
              <w:t>1</w:t>
            </w:r>
          </w:p>
        </w:tc>
        <w:tc>
          <w:tcPr>
            <w:tcW w:w="633" w:type="pct"/>
            <w:tcBorders>
              <w:top w:val="nil"/>
              <w:bottom w:val="nil"/>
            </w:tcBorders>
          </w:tcPr>
          <w:p w14:paraId="0E2D7BBB" w14:textId="6D464E46" w:rsidR="00CD1DA9" w:rsidRDefault="00CD1DA9" w:rsidP="00CD1DA9">
            <w:pPr>
              <w:jc w:val="center"/>
            </w:pPr>
            <w:r w:rsidRPr="00DB5DB5">
              <w:rPr>
                <w:rFonts w:hint="eastAsia"/>
              </w:rPr>
              <w:t>0.00216</w:t>
            </w:r>
          </w:p>
        </w:tc>
      </w:tr>
      <w:tr w:rsidR="00CD1DA9" w14:paraId="5039B703" w14:textId="77777777" w:rsidTr="00DD44AB">
        <w:trPr>
          <w:trHeight w:val="454"/>
        </w:trPr>
        <w:tc>
          <w:tcPr>
            <w:tcW w:w="557" w:type="pct"/>
            <w:vMerge/>
            <w:tcBorders>
              <w:top w:val="nil"/>
              <w:bottom w:val="nil"/>
            </w:tcBorders>
            <w:vAlign w:val="center"/>
          </w:tcPr>
          <w:p w14:paraId="2CFF2ADF" w14:textId="77777777" w:rsidR="00CD1DA9" w:rsidRDefault="00CD1DA9" w:rsidP="00CD1DA9">
            <w:pPr>
              <w:jc w:val="center"/>
            </w:pPr>
          </w:p>
        </w:tc>
        <w:tc>
          <w:tcPr>
            <w:tcW w:w="459" w:type="pct"/>
            <w:vMerge/>
            <w:tcBorders>
              <w:top w:val="nil"/>
              <w:bottom w:val="nil"/>
            </w:tcBorders>
            <w:vAlign w:val="center"/>
          </w:tcPr>
          <w:p w14:paraId="541C65E2" w14:textId="77777777" w:rsidR="00CD1DA9" w:rsidRDefault="00CD1DA9" w:rsidP="00CD1DA9">
            <w:pPr>
              <w:jc w:val="center"/>
            </w:pPr>
          </w:p>
        </w:tc>
        <w:tc>
          <w:tcPr>
            <w:tcW w:w="645" w:type="pct"/>
            <w:tcBorders>
              <w:top w:val="nil"/>
              <w:bottom w:val="nil"/>
            </w:tcBorders>
            <w:vAlign w:val="center"/>
          </w:tcPr>
          <w:p w14:paraId="607D63C5" w14:textId="4252D829" w:rsidR="00CD1DA9" w:rsidRDefault="00CD1DA9" w:rsidP="00CD1DA9">
            <w:pPr>
              <w:jc w:val="center"/>
            </w:pPr>
            <w:proofErr w:type="gramStart"/>
            <w:r>
              <w:t>O</w:t>
            </w:r>
            <w:r>
              <w:rPr>
                <w:rFonts w:hint="eastAsia"/>
              </w:rPr>
              <w:t>(</w:t>
            </w:r>
            <w:proofErr w:type="gramEnd"/>
            <w:r>
              <w:rPr>
                <w:rFonts w:hint="eastAsia"/>
              </w:rPr>
              <w:t>2)-2</w:t>
            </w:r>
          </w:p>
        </w:tc>
        <w:tc>
          <w:tcPr>
            <w:tcW w:w="722" w:type="pct"/>
            <w:tcBorders>
              <w:top w:val="nil"/>
              <w:bottom w:val="nil"/>
            </w:tcBorders>
            <w:vAlign w:val="center"/>
          </w:tcPr>
          <w:p w14:paraId="45696025" w14:textId="42ABDDBF" w:rsidR="00CD1DA9" w:rsidRDefault="00CD1DA9" w:rsidP="00CD1DA9">
            <w:pPr>
              <w:jc w:val="center"/>
            </w:pPr>
            <w:r>
              <w:rPr>
                <w:rFonts w:hint="eastAsia"/>
              </w:rPr>
              <w:t>0.185222</w:t>
            </w:r>
          </w:p>
        </w:tc>
        <w:tc>
          <w:tcPr>
            <w:tcW w:w="722" w:type="pct"/>
            <w:tcBorders>
              <w:top w:val="nil"/>
              <w:bottom w:val="nil"/>
            </w:tcBorders>
            <w:vAlign w:val="center"/>
          </w:tcPr>
          <w:p w14:paraId="769A54A3" w14:textId="6CB671E2" w:rsidR="00CD1DA9" w:rsidRDefault="00CD1DA9" w:rsidP="00CD1DA9">
            <w:pPr>
              <w:jc w:val="center"/>
            </w:pPr>
            <w:r>
              <w:rPr>
                <w:rFonts w:hint="eastAsia"/>
              </w:rPr>
              <w:t>0.14248</w:t>
            </w:r>
          </w:p>
        </w:tc>
        <w:tc>
          <w:tcPr>
            <w:tcW w:w="672" w:type="pct"/>
            <w:tcBorders>
              <w:top w:val="nil"/>
              <w:bottom w:val="nil"/>
            </w:tcBorders>
            <w:vAlign w:val="center"/>
          </w:tcPr>
          <w:p w14:paraId="19ADF252" w14:textId="0AD47587" w:rsidR="00CD1DA9" w:rsidRDefault="00CD1DA9" w:rsidP="00CD1DA9">
            <w:pPr>
              <w:jc w:val="center"/>
            </w:pPr>
            <w:r>
              <w:rPr>
                <w:rFonts w:hint="eastAsia"/>
              </w:rPr>
              <w:t>0.5</w:t>
            </w:r>
          </w:p>
        </w:tc>
        <w:tc>
          <w:tcPr>
            <w:tcW w:w="590" w:type="pct"/>
            <w:tcBorders>
              <w:top w:val="nil"/>
              <w:bottom w:val="nil"/>
            </w:tcBorders>
            <w:vAlign w:val="center"/>
          </w:tcPr>
          <w:p w14:paraId="4135E611" w14:textId="6AE26521" w:rsidR="00CD1DA9" w:rsidRDefault="00CD1DA9" w:rsidP="00CD1DA9">
            <w:pPr>
              <w:jc w:val="center"/>
            </w:pPr>
            <w:r>
              <w:rPr>
                <w:rFonts w:hint="eastAsia"/>
              </w:rPr>
              <w:t>1</w:t>
            </w:r>
          </w:p>
        </w:tc>
        <w:tc>
          <w:tcPr>
            <w:tcW w:w="633" w:type="pct"/>
            <w:tcBorders>
              <w:top w:val="nil"/>
              <w:bottom w:val="nil"/>
            </w:tcBorders>
          </w:tcPr>
          <w:p w14:paraId="4BC7EF72" w14:textId="3D35B4B9" w:rsidR="00CD1DA9" w:rsidRDefault="00CD1DA9" w:rsidP="00CD1DA9">
            <w:pPr>
              <w:jc w:val="center"/>
            </w:pPr>
            <w:r w:rsidRPr="00DB5DB5">
              <w:rPr>
                <w:rFonts w:hint="eastAsia"/>
              </w:rPr>
              <w:t>0.00216</w:t>
            </w:r>
          </w:p>
        </w:tc>
      </w:tr>
      <w:tr w:rsidR="00CD1DA9" w14:paraId="4E4804BF" w14:textId="77777777" w:rsidTr="00DD44AB">
        <w:trPr>
          <w:trHeight w:val="454"/>
        </w:trPr>
        <w:tc>
          <w:tcPr>
            <w:tcW w:w="557" w:type="pct"/>
            <w:vMerge/>
            <w:tcBorders>
              <w:top w:val="nil"/>
              <w:bottom w:val="nil"/>
            </w:tcBorders>
            <w:vAlign w:val="center"/>
          </w:tcPr>
          <w:p w14:paraId="2569F71B" w14:textId="77777777" w:rsidR="00CD1DA9" w:rsidRDefault="00CD1DA9" w:rsidP="00CD1DA9">
            <w:pPr>
              <w:jc w:val="center"/>
            </w:pPr>
          </w:p>
        </w:tc>
        <w:tc>
          <w:tcPr>
            <w:tcW w:w="459" w:type="pct"/>
            <w:vMerge/>
            <w:tcBorders>
              <w:top w:val="nil"/>
              <w:bottom w:val="nil"/>
            </w:tcBorders>
            <w:vAlign w:val="center"/>
          </w:tcPr>
          <w:p w14:paraId="6D398393" w14:textId="77777777" w:rsidR="00CD1DA9" w:rsidRDefault="00CD1DA9" w:rsidP="00CD1DA9">
            <w:pPr>
              <w:jc w:val="center"/>
            </w:pPr>
          </w:p>
        </w:tc>
        <w:tc>
          <w:tcPr>
            <w:tcW w:w="645" w:type="pct"/>
            <w:tcBorders>
              <w:top w:val="nil"/>
              <w:bottom w:val="nil"/>
            </w:tcBorders>
            <w:vAlign w:val="center"/>
          </w:tcPr>
          <w:p w14:paraId="52798427" w14:textId="295D83EA" w:rsidR="00CD1DA9" w:rsidRDefault="00CD1DA9" w:rsidP="00CD1DA9">
            <w:pPr>
              <w:jc w:val="center"/>
            </w:pPr>
            <w:proofErr w:type="gramStart"/>
            <w:r>
              <w:t>O</w:t>
            </w:r>
            <w:r>
              <w:rPr>
                <w:rFonts w:hint="eastAsia"/>
              </w:rPr>
              <w:t>(</w:t>
            </w:r>
            <w:proofErr w:type="gramEnd"/>
            <w:r>
              <w:rPr>
                <w:rFonts w:hint="eastAsia"/>
              </w:rPr>
              <w:t>3)-2</w:t>
            </w:r>
          </w:p>
        </w:tc>
        <w:tc>
          <w:tcPr>
            <w:tcW w:w="722" w:type="pct"/>
            <w:tcBorders>
              <w:top w:val="nil"/>
              <w:bottom w:val="nil"/>
            </w:tcBorders>
            <w:vAlign w:val="center"/>
          </w:tcPr>
          <w:p w14:paraId="1ACFBFC9" w14:textId="082607E1" w:rsidR="00CD1DA9" w:rsidRDefault="00CD1DA9" w:rsidP="00CD1DA9">
            <w:pPr>
              <w:jc w:val="center"/>
            </w:pPr>
            <w:r>
              <w:rPr>
                <w:rFonts w:hint="eastAsia"/>
              </w:rPr>
              <w:t>0.08075</w:t>
            </w:r>
          </w:p>
        </w:tc>
        <w:tc>
          <w:tcPr>
            <w:tcW w:w="722" w:type="pct"/>
            <w:tcBorders>
              <w:top w:val="nil"/>
              <w:bottom w:val="nil"/>
            </w:tcBorders>
            <w:vAlign w:val="center"/>
          </w:tcPr>
          <w:p w14:paraId="2EFD3FE9" w14:textId="6F97C7F0" w:rsidR="00CD1DA9" w:rsidRDefault="00CD1DA9" w:rsidP="00CD1DA9">
            <w:pPr>
              <w:jc w:val="center"/>
            </w:pPr>
            <w:r>
              <w:rPr>
                <w:rFonts w:hint="eastAsia"/>
              </w:rPr>
              <w:t>0.14832</w:t>
            </w:r>
          </w:p>
        </w:tc>
        <w:tc>
          <w:tcPr>
            <w:tcW w:w="672" w:type="pct"/>
            <w:tcBorders>
              <w:top w:val="nil"/>
              <w:bottom w:val="nil"/>
            </w:tcBorders>
            <w:vAlign w:val="center"/>
          </w:tcPr>
          <w:p w14:paraId="4489A8D5" w14:textId="4BF6DC39" w:rsidR="00CD1DA9" w:rsidRDefault="00CD1DA9" w:rsidP="00CD1DA9">
            <w:pPr>
              <w:jc w:val="center"/>
            </w:pPr>
            <w:r>
              <w:rPr>
                <w:rFonts w:hint="eastAsia"/>
              </w:rPr>
              <w:t>0.231165</w:t>
            </w:r>
          </w:p>
        </w:tc>
        <w:tc>
          <w:tcPr>
            <w:tcW w:w="590" w:type="pct"/>
            <w:tcBorders>
              <w:top w:val="nil"/>
              <w:bottom w:val="nil"/>
            </w:tcBorders>
            <w:vAlign w:val="center"/>
          </w:tcPr>
          <w:p w14:paraId="701ECF63" w14:textId="0A4E9003" w:rsidR="00CD1DA9" w:rsidRDefault="00CD1DA9" w:rsidP="00CD1DA9">
            <w:pPr>
              <w:jc w:val="center"/>
            </w:pPr>
            <w:r>
              <w:rPr>
                <w:rFonts w:hint="eastAsia"/>
              </w:rPr>
              <w:t>1</w:t>
            </w:r>
          </w:p>
        </w:tc>
        <w:tc>
          <w:tcPr>
            <w:tcW w:w="633" w:type="pct"/>
            <w:tcBorders>
              <w:top w:val="nil"/>
              <w:bottom w:val="nil"/>
            </w:tcBorders>
          </w:tcPr>
          <w:p w14:paraId="69070B43" w14:textId="506304FB" w:rsidR="00CD1DA9" w:rsidRDefault="00CD1DA9" w:rsidP="00CD1DA9">
            <w:pPr>
              <w:jc w:val="center"/>
            </w:pPr>
            <w:r w:rsidRPr="00DB5DB5">
              <w:rPr>
                <w:rFonts w:hint="eastAsia"/>
              </w:rPr>
              <w:t>0.00216</w:t>
            </w:r>
          </w:p>
        </w:tc>
      </w:tr>
      <w:tr w:rsidR="00CD1DA9" w14:paraId="068582DC" w14:textId="77777777" w:rsidTr="00DD44AB">
        <w:trPr>
          <w:trHeight w:val="454"/>
        </w:trPr>
        <w:tc>
          <w:tcPr>
            <w:tcW w:w="557" w:type="pct"/>
            <w:vMerge/>
            <w:tcBorders>
              <w:top w:val="nil"/>
              <w:bottom w:val="nil"/>
            </w:tcBorders>
            <w:vAlign w:val="center"/>
          </w:tcPr>
          <w:p w14:paraId="2881D103" w14:textId="77777777" w:rsidR="00CD1DA9" w:rsidRDefault="00CD1DA9" w:rsidP="00CD1DA9">
            <w:pPr>
              <w:jc w:val="center"/>
            </w:pPr>
          </w:p>
        </w:tc>
        <w:tc>
          <w:tcPr>
            <w:tcW w:w="459" w:type="pct"/>
            <w:vMerge/>
            <w:tcBorders>
              <w:top w:val="nil"/>
              <w:bottom w:val="nil"/>
            </w:tcBorders>
            <w:vAlign w:val="center"/>
          </w:tcPr>
          <w:p w14:paraId="173C35A9" w14:textId="77777777" w:rsidR="00CD1DA9" w:rsidRDefault="00CD1DA9" w:rsidP="00CD1DA9">
            <w:pPr>
              <w:jc w:val="center"/>
            </w:pPr>
          </w:p>
        </w:tc>
        <w:tc>
          <w:tcPr>
            <w:tcW w:w="645" w:type="pct"/>
            <w:tcBorders>
              <w:top w:val="nil"/>
              <w:bottom w:val="nil"/>
            </w:tcBorders>
            <w:vAlign w:val="center"/>
          </w:tcPr>
          <w:p w14:paraId="7BE36401" w14:textId="1A03A667" w:rsidR="00CD1DA9" w:rsidRDefault="00CD1DA9" w:rsidP="00CD1DA9">
            <w:pPr>
              <w:jc w:val="center"/>
            </w:pPr>
            <w:proofErr w:type="gramStart"/>
            <w:r>
              <w:t>O</w:t>
            </w:r>
            <w:r>
              <w:rPr>
                <w:rFonts w:hint="eastAsia"/>
              </w:rPr>
              <w:t>(</w:t>
            </w:r>
            <w:proofErr w:type="gramEnd"/>
            <w:r>
              <w:rPr>
                <w:rFonts w:hint="eastAsia"/>
              </w:rPr>
              <w:t>4)-2</w:t>
            </w:r>
          </w:p>
        </w:tc>
        <w:tc>
          <w:tcPr>
            <w:tcW w:w="722" w:type="pct"/>
            <w:tcBorders>
              <w:top w:val="nil"/>
              <w:bottom w:val="nil"/>
            </w:tcBorders>
            <w:vAlign w:val="center"/>
          </w:tcPr>
          <w:p w14:paraId="5D80671F" w14:textId="586B624E" w:rsidR="00CD1DA9" w:rsidRDefault="00CD1DA9" w:rsidP="00CD1DA9">
            <w:pPr>
              <w:jc w:val="center"/>
            </w:pPr>
            <w:r>
              <w:rPr>
                <w:rFonts w:hint="eastAsia"/>
              </w:rPr>
              <w:t>0</w:t>
            </w:r>
          </w:p>
        </w:tc>
        <w:tc>
          <w:tcPr>
            <w:tcW w:w="722" w:type="pct"/>
            <w:tcBorders>
              <w:top w:val="nil"/>
              <w:bottom w:val="nil"/>
            </w:tcBorders>
            <w:vAlign w:val="center"/>
          </w:tcPr>
          <w:p w14:paraId="2200EFF3" w14:textId="683D6E63" w:rsidR="00CD1DA9" w:rsidRDefault="00CD1DA9" w:rsidP="00CD1DA9">
            <w:pPr>
              <w:jc w:val="center"/>
            </w:pPr>
            <w:r>
              <w:rPr>
                <w:rFonts w:hint="eastAsia"/>
              </w:rPr>
              <w:t>0.5</w:t>
            </w:r>
          </w:p>
        </w:tc>
        <w:tc>
          <w:tcPr>
            <w:tcW w:w="672" w:type="pct"/>
            <w:tcBorders>
              <w:top w:val="nil"/>
              <w:bottom w:val="nil"/>
            </w:tcBorders>
            <w:vAlign w:val="center"/>
          </w:tcPr>
          <w:p w14:paraId="1901EF08" w14:textId="4B66A3C7" w:rsidR="00CD1DA9" w:rsidRDefault="00CD1DA9" w:rsidP="00CD1DA9">
            <w:pPr>
              <w:jc w:val="center"/>
            </w:pPr>
            <w:r>
              <w:rPr>
                <w:rFonts w:hint="eastAsia"/>
              </w:rPr>
              <w:t>0.247393</w:t>
            </w:r>
          </w:p>
        </w:tc>
        <w:tc>
          <w:tcPr>
            <w:tcW w:w="590" w:type="pct"/>
            <w:tcBorders>
              <w:top w:val="nil"/>
              <w:bottom w:val="nil"/>
            </w:tcBorders>
            <w:vAlign w:val="center"/>
          </w:tcPr>
          <w:p w14:paraId="7A3BD0C2" w14:textId="02F781A9" w:rsidR="00CD1DA9" w:rsidRDefault="00CD1DA9" w:rsidP="00CD1DA9">
            <w:pPr>
              <w:jc w:val="center"/>
            </w:pPr>
            <w:r>
              <w:rPr>
                <w:rFonts w:hint="eastAsia"/>
              </w:rPr>
              <w:t>1</w:t>
            </w:r>
          </w:p>
        </w:tc>
        <w:tc>
          <w:tcPr>
            <w:tcW w:w="633" w:type="pct"/>
            <w:tcBorders>
              <w:top w:val="nil"/>
              <w:bottom w:val="nil"/>
            </w:tcBorders>
          </w:tcPr>
          <w:p w14:paraId="63C48DEC" w14:textId="01C300FB" w:rsidR="00CD1DA9" w:rsidRDefault="00CD1DA9" w:rsidP="00CD1DA9">
            <w:pPr>
              <w:jc w:val="center"/>
            </w:pPr>
            <w:r w:rsidRPr="00DB5DB5">
              <w:rPr>
                <w:rFonts w:hint="eastAsia"/>
              </w:rPr>
              <w:t>0.00216</w:t>
            </w:r>
          </w:p>
        </w:tc>
      </w:tr>
      <w:tr w:rsidR="00CD1DA9" w14:paraId="03620B16" w14:textId="77777777" w:rsidTr="00DD44AB">
        <w:trPr>
          <w:trHeight w:val="454"/>
        </w:trPr>
        <w:tc>
          <w:tcPr>
            <w:tcW w:w="557" w:type="pct"/>
            <w:vMerge/>
            <w:tcBorders>
              <w:top w:val="nil"/>
              <w:bottom w:val="single" w:sz="12" w:space="0" w:color="auto"/>
            </w:tcBorders>
            <w:vAlign w:val="center"/>
          </w:tcPr>
          <w:p w14:paraId="452D7887" w14:textId="77777777" w:rsidR="00CD1DA9" w:rsidRDefault="00CD1DA9" w:rsidP="00CD1DA9">
            <w:pPr>
              <w:jc w:val="center"/>
            </w:pPr>
          </w:p>
        </w:tc>
        <w:tc>
          <w:tcPr>
            <w:tcW w:w="459" w:type="pct"/>
            <w:vMerge/>
            <w:tcBorders>
              <w:top w:val="nil"/>
              <w:bottom w:val="single" w:sz="12" w:space="0" w:color="auto"/>
            </w:tcBorders>
            <w:vAlign w:val="center"/>
          </w:tcPr>
          <w:p w14:paraId="7C75B57F" w14:textId="77777777" w:rsidR="00CD1DA9" w:rsidRDefault="00CD1DA9" w:rsidP="00CD1DA9">
            <w:pPr>
              <w:jc w:val="center"/>
            </w:pPr>
          </w:p>
        </w:tc>
        <w:tc>
          <w:tcPr>
            <w:tcW w:w="645" w:type="pct"/>
            <w:tcBorders>
              <w:top w:val="nil"/>
              <w:bottom w:val="single" w:sz="12" w:space="0" w:color="auto"/>
            </w:tcBorders>
            <w:vAlign w:val="center"/>
          </w:tcPr>
          <w:p w14:paraId="4AC0BCE7" w14:textId="194399D9" w:rsidR="00CD1DA9" w:rsidRDefault="00CD1DA9" w:rsidP="00CD1DA9">
            <w:pPr>
              <w:jc w:val="center"/>
            </w:pPr>
            <w:proofErr w:type="gramStart"/>
            <w:r>
              <w:t>O</w:t>
            </w:r>
            <w:r>
              <w:rPr>
                <w:rFonts w:hint="eastAsia"/>
              </w:rPr>
              <w:t>(</w:t>
            </w:r>
            <w:proofErr w:type="gramEnd"/>
            <w:r>
              <w:rPr>
                <w:rFonts w:hint="eastAsia"/>
              </w:rPr>
              <w:t>5)-2</w:t>
            </w:r>
          </w:p>
        </w:tc>
        <w:tc>
          <w:tcPr>
            <w:tcW w:w="722" w:type="pct"/>
            <w:tcBorders>
              <w:top w:val="nil"/>
              <w:bottom w:val="single" w:sz="12" w:space="0" w:color="auto"/>
            </w:tcBorders>
            <w:vAlign w:val="center"/>
          </w:tcPr>
          <w:p w14:paraId="5F1BB5D2" w14:textId="3BA5E634" w:rsidR="00CD1DA9" w:rsidRDefault="00CD1DA9" w:rsidP="00CD1DA9">
            <w:pPr>
              <w:jc w:val="center"/>
            </w:pPr>
            <w:r>
              <w:rPr>
                <w:rFonts w:hint="eastAsia"/>
              </w:rPr>
              <w:t>0</w:t>
            </w:r>
          </w:p>
        </w:tc>
        <w:tc>
          <w:tcPr>
            <w:tcW w:w="722" w:type="pct"/>
            <w:tcBorders>
              <w:top w:val="nil"/>
              <w:bottom w:val="single" w:sz="12" w:space="0" w:color="auto"/>
            </w:tcBorders>
            <w:vAlign w:val="center"/>
          </w:tcPr>
          <w:p w14:paraId="451B1334" w14:textId="667D3BB8" w:rsidR="00CD1DA9" w:rsidRDefault="00CD1DA9" w:rsidP="00CD1DA9">
            <w:pPr>
              <w:jc w:val="center"/>
            </w:pPr>
            <w:r>
              <w:rPr>
                <w:rFonts w:hint="eastAsia"/>
              </w:rPr>
              <w:t>0</w:t>
            </w:r>
          </w:p>
        </w:tc>
        <w:tc>
          <w:tcPr>
            <w:tcW w:w="672" w:type="pct"/>
            <w:tcBorders>
              <w:top w:val="nil"/>
              <w:bottom w:val="single" w:sz="12" w:space="0" w:color="auto"/>
            </w:tcBorders>
            <w:vAlign w:val="center"/>
          </w:tcPr>
          <w:p w14:paraId="3ABC8A88" w14:textId="082B460C" w:rsidR="00CD1DA9" w:rsidRDefault="00CD1DA9" w:rsidP="00CD1DA9">
            <w:pPr>
              <w:jc w:val="center"/>
            </w:pPr>
            <w:r>
              <w:rPr>
                <w:rFonts w:hint="eastAsia"/>
              </w:rPr>
              <w:t>0.186477</w:t>
            </w:r>
          </w:p>
        </w:tc>
        <w:tc>
          <w:tcPr>
            <w:tcW w:w="590" w:type="pct"/>
            <w:tcBorders>
              <w:top w:val="nil"/>
              <w:bottom w:val="single" w:sz="12" w:space="0" w:color="auto"/>
            </w:tcBorders>
            <w:vAlign w:val="center"/>
          </w:tcPr>
          <w:p w14:paraId="6E1B58AC" w14:textId="6C35D734" w:rsidR="00CD1DA9" w:rsidRDefault="00CD1DA9" w:rsidP="00CD1DA9">
            <w:pPr>
              <w:jc w:val="center"/>
            </w:pPr>
            <w:r>
              <w:rPr>
                <w:rFonts w:hint="eastAsia"/>
              </w:rPr>
              <w:t>1</w:t>
            </w:r>
          </w:p>
        </w:tc>
        <w:tc>
          <w:tcPr>
            <w:tcW w:w="633" w:type="pct"/>
            <w:tcBorders>
              <w:top w:val="nil"/>
              <w:bottom w:val="single" w:sz="12" w:space="0" w:color="auto"/>
            </w:tcBorders>
          </w:tcPr>
          <w:p w14:paraId="2A25B373" w14:textId="310950F6" w:rsidR="00CD1DA9" w:rsidRDefault="00CD1DA9" w:rsidP="00CD1DA9">
            <w:pPr>
              <w:jc w:val="center"/>
            </w:pPr>
            <w:r w:rsidRPr="00DB5DB5">
              <w:rPr>
                <w:rFonts w:hint="eastAsia"/>
              </w:rPr>
              <w:t>0.00216</w:t>
            </w:r>
          </w:p>
        </w:tc>
      </w:tr>
      <w:tr w:rsidR="00CD1DA9" w14:paraId="599F4660" w14:textId="77777777" w:rsidTr="00DD44AB">
        <w:trPr>
          <w:trHeight w:val="454"/>
        </w:trPr>
        <w:tc>
          <w:tcPr>
            <w:tcW w:w="557" w:type="pct"/>
            <w:vMerge w:val="restart"/>
            <w:tcBorders>
              <w:top w:val="single" w:sz="12" w:space="0" w:color="auto"/>
            </w:tcBorders>
            <w:vAlign w:val="center"/>
          </w:tcPr>
          <w:p w14:paraId="3526125C" w14:textId="7C3194FD" w:rsidR="00CD1DA9" w:rsidRDefault="00CD1DA9" w:rsidP="00CD1DA9">
            <w:pPr>
              <w:jc w:val="center"/>
            </w:pPr>
            <w:r>
              <w:rPr>
                <w:rFonts w:hint="eastAsia"/>
              </w:rPr>
              <w:t>ZS45</w:t>
            </w:r>
          </w:p>
        </w:tc>
        <w:tc>
          <w:tcPr>
            <w:tcW w:w="459" w:type="pct"/>
            <w:vMerge w:val="restart"/>
            <w:tcBorders>
              <w:top w:val="single" w:sz="12" w:space="0" w:color="auto"/>
            </w:tcBorders>
            <w:vAlign w:val="center"/>
          </w:tcPr>
          <w:p w14:paraId="109B33B5" w14:textId="6F8C0573" w:rsidR="00CD1DA9" w:rsidRDefault="00CD1DA9" w:rsidP="00CD1DA9">
            <w:pPr>
              <w:jc w:val="center"/>
            </w:pPr>
            <w:r>
              <w:rPr>
                <w:rFonts w:hint="eastAsia"/>
              </w:rPr>
              <w:t>O</w:t>
            </w:r>
          </w:p>
        </w:tc>
        <w:tc>
          <w:tcPr>
            <w:tcW w:w="645" w:type="pct"/>
            <w:tcBorders>
              <w:top w:val="single" w:sz="12" w:space="0" w:color="auto"/>
            </w:tcBorders>
            <w:vAlign w:val="center"/>
          </w:tcPr>
          <w:p w14:paraId="2D1B69E4" w14:textId="0572537E" w:rsidR="00CD1DA9" w:rsidRDefault="00CD1DA9" w:rsidP="00CD1DA9">
            <w:pPr>
              <w:jc w:val="center"/>
            </w:pPr>
            <w:proofErr w:type="gramStart"/>
            <w:r>
              <w:rPr>
                <w:rFonts w:hint="eastAsia"/>
              </w:rPr>
              <w:t>Pb(1)+</w:t>
            </w:r>
            <w:proofErr w:type="gramEnd"/>
            <w:r>
              <w:rPr>
                <w:rFonts w:hint="eastAsia"/>
              </w:rPr>
              <w:t>2</w:t>
            </w:r>
          </w:p>
        </w:tc>
        <w:tc>
          <w:tcPr>
            <w:tcW w:w="722" w:type="pct"/>
            <w:tcBorders>
              <w:top w:val="single" w:sz="12" w:space="0" w:color="auto"/>
            </w:tcBorders>
            <w:vAlign w:val="center"/>
          </w:tcPr>
          <w:p w14:paraId="726D6758" w14:textId="0DF9BF8D" w:rsidR="00CD1DA9" w:rsidRDefault="00CD1DA9" w:rsidP="00CD1DA9">
            <w:pPr>
              <w:jc w:val="center"/>
            </w:pPr>
            <w:r>
              <w:rPr>
                <w:rFonts w:hint="eastAsia"/>
              </w:rPr>
              <w:t>0.719388</w:t>
            </w:r>
          </w:p>
        </w:tc>
        <w:tc>
          <w:tcPr>
            <w:tcW w:w="722" w:type="pct"/>
            <w:tcBorders>
              <w:top w:val="single" w:sz="12" w:space="0" w:color="auto"/>
            </w:tcBorders>
            <w:vAlign w:val="center"/>
          </w:tcPr>
          <w:p w14:paraId="6A229121" w14:textId="41362F3B" w:rsidR="00CD1DA9" w:rsidRDefault="00CD1DA9" w:rsidP="00CD1DA9">
            <w:pPr>
              <w:jc w:val="center"/>
            </w:pPr>
            <w:r>
              <w:rPr>
                <w:rFonts w:hint="eastAsia"/>
              </w:rPr>
              <w:t>0.126508</w:t>
            </w:r>
          </w:p>
        </w:tc>
        <w:tc>
          <w:tcPr>
            <w:tcW w:w="672" w:type="pct"/>
            <w:tcBorders>
              <w:top w:val="single" w:sz="12" w:space="0" w:color="auto"/>
            </w:tcBorders>
            <w:vAlign w:val="center"/>
          </w:tcPr>
          <w:p w14:paraId="4B268A0F" w14:textId="56BECE50" w:rsidR="00CD1DA9" w:rsidRDefault="00CD1DA9" w:rsidP="00CD1DA9">
            <w:pPr>
              <w:jc w:val="center"/>
            </w:pPr>
            <w:r>
              <w:rPr>
                <w:rFonts w:hint="eastAsia"/>
              </w:rPr>
              <w:t>0</w:t>
            </w:r>
          </w:p>
        </w:tc>
        <w:tc>
          <w:tcPr>
            <w:tcW w:w="590" w:type="pct"/>
            <w:tcBorders>
              <w:top w:val="single" w:sz="12" w:space="0" w:color="auto"/>
            </w:tcBorders>
            <w:vAlign w:val="center"/>
          </w:tcPr>
          <w:p w14:paraId="208B50F2" w14:textId="70FDB1C5" w:rsidR="00CD1DA9" w:rsidRDefault="00CD1DA9" w:rsidP="00CD1DA9">
            <w:pPr>
              <w:jc w:val="center"/>
            </w:pPr>
            <w:r>
              <w:rPr>
                <w:rFonts w:hint="eastAsia"/>
              </w:rPr>
              <w:t>0.98</w:t>
            </w:r>
          </w:p>
        </w:tc>
        <w:tc>
          <w:tcPr>
            <w:tcW w:w="633" w:type="pct"/>
            <w:tcBorders>
              <w:top w:val="single" w:sz="12" w:space="0" w:color="auto"/>
            </w:tcBorders>
            <w:vAlign w:val="center"/>
          </w:tcPr>
          <w:p w14:paraId="1BAD122F" w14:textId="4F99C32F" w:rsidR="00CD1DA9" w:rsidRDefault="00CD1DA9" w:rsidP="00CD1DA9">
            <w:pPr>
              <w:jc w:val="center"/>
            </w:pPr>
            <w:r>
              <w:rPr>
                <w:rFonts w:hint="eastAsia"/>
              </w:rPr>
              <w:t>0.02605</w:t>
            </w:r>
          </w:p>
        </w:tc>
      </w:tr>
      <w:tr w:rsidR="00CD1DA9" w14:paraId="2D033862" w14:textId="77777777" w:rsidTr="0013468E">
        <w:trPr>
          <w:trHeight w:val="454"/>
        </w:trPr>
        <w:tc>
          <w:tcPr>
            <w:tcW w:w="557" w:type="pct"/>
            <w:vMerge/>
            <w:vAlign w:val="center"/>
          </w:tcPr>
          <w:p w14:paraId="4E5BBEA5" w14:textId="77777777" w:rsidR="00CD1DA9" w:rsidRDefault="00CD1DA9" w:rsidP="00CD1DA9">
            <w:pPr>
              <w:jc w:val="center"/>
            </w:pPr>
          </w:p>
        </w:tc>
        <w:tc>
          <w:tcPr>
            <w:tcW w:w="459" w:type="pct"/>
            <w:vMerge/>
            <w:vAlign w:val="center"/>
          </w:tcPr>
          <w:p w14:paraId="30AD9DC1" w14:textId="77777777" w:rsidR="00CD1DA9" w:rsidRDefault="00CD1DA9" w:rsidP="00CD1DA9">
            <w:pPr>
              <w:jc w:val="center"/>
            </w:pPr>
          </w:p>
        </w:tc>
        <w:tc>
          <w:tcPr>
            <w:tcW w:w="645" w:type="pct"/>
            <w:vAlign w:val="center"/>
          </w:tcPr>
          <w:p w14:paraId="0F89B87A" w14:textId="66FE5129" w:rsidR="00CD1DA9" w:rsidRDefault="00CD1DA9" w:rsidP="00CD1DA9">
            <w:pPr>
              <w:jc w:val="center"/>
            </w:pPr>
            <w:proofErr w:type="gramStart"/>
            <w:r>
              <w:rPr>
                <w:rFonts w:hint="eastAsia"/>
              </w:rPr>
              <w:t>Pb(2)+</w:t>
            </w:r>
            <w:proofErr w:type="gramEnd"/>
            <w:r>
              <w:rPr>
                <w:rFonts w:hint="eastAsia"/>
              </w:rPr>
              <w:t>2</w:t>
            </w:r>
          </w:p>
        </w:tc>
        <w:tc>
          <w:tcPr>
            <w:tcW w:w="722" w:type="pct"/>
            <w:vAlign w:val="center"/>
          </w:tcPr>
          <w:p w14:paraId="385A1741" w14:textId="457C812A" w:rsidR="00CD1DA9" w:rsidRDefault="00CD1DA9" w:rsidP="00CD1DA9">
            <w:pPr>
              <w:jc w:val="center"/>
            </w:pPr>
            <w:r>
              <w:rPr>
                <w:rFonts w:hint="eastAsia"/>
              </w:rPr>
              <w:t>0.722549</w:t>
            </w:r>
          </w:p>
        </w:tc>
        <w:tc>
          <w:tcPr>
            <w:tcW w:w="722" w:type="pct"/>
            <w:vAlign w:val="center"/>
          </w:tcPr>
          <w:p w14:paraId="733AE988" w14:textId="5473F7FB" w:rsidR="00CD1DA9" w:rsidRDefault="00CD1DA9" w:rsidP="00CD1DA9">
            <w:pPr>
              <w:jc w:val="center"/>
            </w:pPr>
            <w:r>
              <w:rPr>
                <w:rFonts w:hint="eastAsia"/>
              </w:rPr>
              <w:t>0.125088</w:t>
            </w:r>
          </w:p>
        </w:tc>
        <w:tc>
          <w:tcPr>
            <w:tcW w:w="672" w:type="pct"/>
            <w:vAlign w:val="center"/>
          </w:tcPr>
          <w:p w14:paraId="361E0D34" w14:textId="7FFD3C36" w:rsidR="00CD1DA9" w:rsidRDefault="00CD1DA9" w:rsidP="00CD1DA9">
            <w:pPr>
              <w:jc w:val="center"/>
            </w:pPr>
            <w:r>
              <w:rPr>
                <w:rFonts w:hint="eastAsia"/>
              </w:rPr>
              <w:t>0.5</w:t>
            </w:r>
          </w:p>
        </w:tc>
        <w:tc>
          <w:tcPr>
            <w:tcW w:w="590" w:type="pct"/>
            <w:vAlign w:val="center"/>
          </w:tcPr>
          <w:p w14:paraId="39ED550A" w14:textId="30FBD044" w:rsidR="00CD1DA9" w:rsidRDefault="00CD1DA9" w:rsidP="00CD1DA9">
            <w:pPr>
              <w:jc w:val="center"/>
            </w:pPr>
            <w:r>
              <w:rPr>
                <w:rFonts w:hint="eastAsia"/>
              </w:rPr>
              <w:t>0.98</w:t>
            </w:r>
          </w:p>
        </w:tc>
        <w:tc>
          <w:tcPr>
            <w:tcW w:w="633" w:type="pct"/>
            <w:vAlign w:val="center"/>
          </w:tcPr>
          <w:p w14:paraId="60E42F9B" w14:textId="477182DD" w:rsidR="00CD1DA9" w:rsidRDefault="00CD1DA9" w:rsidP="00CD1DA9">
            <w:pPr>
              <w:jc w:val="center"/>
            </w:pPr>
            <w:r>
              <w:rPr>
                <w:rFonts w:hint="eastAsia"/>
              </w:rPr>
              <w:t>0.01791</w:t>
            </w:r>
          </w:p>
        </w:tc>
      </w:tr>
      <w:tr w:rsidR="00CD1DA9" w14:paraId="126F19D6" w14:textId="77777777" w:rsidTr="0013468E">
        <w:trPr>
          <w:trHeight w:val="454"/>
        </w:trPr>
        <w:tc>
          <w:tcPr>
            <w:tcW w:w="557" w:type="pct"/>
            <w:vMerge/>
            <w:vAlign w:val="center"/>
          </w:tcPr>
          <w:p w14:paraId="6F8CD8CE" w14:textId="77777777" w:rsidR="00CD1DA9" w:rsidRDefault="00CD1DA9" w:rsidP="00CD1DA9">
            <w:pPr>
              <w:jc w:val="center"/>
            </w:pPr>
          </w:p>
        </w:tc>
        <w:tc>
          <w:tcPr>
            <w:tcW w:w="459" w:type="pct"/>
            <w:vMerge/>
            <w:vAlign w:val="center"/>
          </w:tcPr>
          <w:p w14:paraId="0966376C" w14:textId="77777777" w:rsidR="00CD1DA9" w:rsidRDefault="00CD1DA9" w:rsidP="00CD1DA9">
            <w:pPr>
              <w:jc w:val="center"/>
            </w:pPr>
          </w:p>
        </w:tc>
        <w:tc>
          <w:tcPr>
            <w:tcW w:w="645" w:type="pct"/>
            <w:vAlign w:val="center"/>
          </w:tcPr>
          <w:p w14:paraId="3168E2F5" w14:textId="5ADA5226" w:rsidR="00CD1DA9" w:rsidRDefault="00CD1DA9" w:rsidP="00CD1DA9">
            <w:pPr>
              <w:jc w:val="center"/>
            </w:pPr>
            <w:proofErr w:type="gramStart"/>
            <w:r>
              <w:rPr>
                <w:rFonts w:hint="eastAsia"/>
              </w:rPr>
              <w:t>La(1)+</w:t>
            </w:r>
            <w:proofErr w:type="gramEnd"/>
            <w:r>
              <w:rPr>
                <w:rFonts w:hint="eastAsia"/>
              </w:rPr>
              <w:t>3</w:t>
            </w:r>
          </w:p>
        </w:tc>
        <w:tc>
          <w:tcPr>
            <w:tcW w:w="722" w:type="pct"/>
            <w:vAlign w:val="center"/>
          </w:tcPr>
          <w:p w14:paraId="1FD797BD" w14:textId="0C24E2AB" w:rsidR="00CD1DA9" w:rsidRDefault="00CD1DA9" w:rsidP="00CD1DA9">
            <w:pPr>
              <w:jc w:val="center"/>
            </w:pPr>
            <w:r>
              <w:rPr>
                <w:rFonts w:hint="eastAsia"/>
              </w:rPr>
              <w:t>0.719388</w:t>
            </w:r>
          </w:p>
        </w:tc>
        <w:tc>
          <w:tcPr>
            <w:tcW w:w="722" w:type="pct"/>
            <w:vAlign w:val="center"/>
          </w:tcPr>
          <w:p w14:paraId="2CE4F31F" w14:textId="7E187995" w:rsidR="00CD1DA9" w:rsidRDefault="00CD1DA9" w:rsidP="00CD1DA9">
            <w:pPr>
              <w:jc w:val="center"/>
            </w:pPr>
            <w:r>
              <w:rPr>
                <w:rFonts w:hint="eastAsia"/>
              </w:rPr>
              <w:t>0.126508</w:t>
            </w:r>
          </w:p>
        </w:tc>
        <w:tc>
          <w:tcPr>
            <w:tcW w:w="672" w:type="pct"/>
            <w:vAlign w:val="center"/>
          </w:tcPr>
          <w:p w14:paraId="664FAE59" w14:textId="0BFD4391" w:rsidR="00CD1DA9" w:rsidRDefault="00CD1DA9" w:rsidP="00CD1DA9">
            <w:pPr>
              <w:jc w:val="center"/>
            </w:pPr>
            <w:r>
              <w:rPr>
                <w:rFonts w:hint="eastAsia"/>
              </w:rPr>
              <w:t>0</w:t>
            </w:r>
          </w:p>
        </w:tc>
        <w:tc>
          <w:tcPr>
            <w:tcW w:w="590" w:type="pct"/>
            <w:vAlign w:val="center"/>
          </w:tcPr>
          <w:p w14:paraId="19E06E1E" w14:textId="62EE10F6" w:rsidR="00CD1DA9" w:rsidRDefault="00CD1DA9" w:rsidP="00CD1DA9">
            <w:pPr>
              <w:jc w:val="center"/>
            </w:pPr>
            <w:r>
              <w:rPr>
                <w:rFonts w:hint="eastAsia"/>
              </w:rPr>
              <w:t>0.02</w:t>
            </w:r>
          </w:p>
        </w:tc>
        <w:tc>
          <w:tcPr>
            <w:tcW w:w="633" w:type="pct"/>
            <w:vAlign w:val="center"/>
          </w:tcPr>
          <w:p w14:paraId="51ED29F2" w14:textId="57CA92A6" w:rsidR="00CD1DA9" w:rsidRDefault="00CD1DA9" w:rsidP="00CD1DA9">
            <w:pPr>
              <w:jc w:val="center"/>
            </w:pPr>
            <w:r>
              <w:rPr>
                <w:rFonts w:hint="eastAsia"/>
              </w:rPr>
              <w:t>0.05105</w:t>
            </w:r>
          </w:p>
        </w:tc>
      </w:tr>
      <w:tr w:rsidR="00CD1DA9" w14:paraId="60A8BAFD" w14:textId="77777777" w:rsidTr="0013468E">
        <w:trPr>
          <w:trHeight w:val="454"/>
        </w:trPr>
        <w:tc>
          <w:tcPr>
            <w:tcW w:w="557" w:type="pct"/>
            <w:vMerge/>
            <w:vAlign w:val="center"/>
          </w:tcPr>
          <w:p w14:paraId="2FC5E8D1" w14:textId="77777777" w:rsidR="00CD1DA9" w:rsidRDefault="00CD1DA9" w:rsidP="00CD1DA9">
            <w:pPr>
              <w:jc w:val="center"/>
            </w:pPr>
          </w:p>
        </w:tc>
        <w:tc>
          <w:tcPr>
            <w:tcW w:w="459" w:type="pct"/>
            <w:vMerge/>
            <w:vAlign w:val="center"/>
          </w:tcPr>
          <w:p w14:paraId="5681751D" w14:textId="77777777" w:rsidR="00CD1DA9" w:rsidRDefault="00CD1DA9" w:rsidP="00CD1DA9">
            <w:pPr>
              <w:jc w:val="center"/>
            </w:pPr>
          </w:p>
        </w:tc>
        <w:tc>
          <w:tcPr>
            <w:tcW w:w="645" w:type="pct"/>
            <w:vAlign w:val="center"/>
          </w:tcPr>
          <w:p w14:paraId="3F76B58C" w14:textId="046A0B4B" w:rsidR="00CD1DA9" w:rsidRDefault="00CD1DA9" w:rsidP="00CD1DA9">
            <w:pPr>
              <w:jc w:val="center"/>
            </w:pPr>
            <w:proofErr w:type="gramStart"/>
            <w:r>
              <w:rPr>
                <w:rFonts w:hint="eastAsia"/>
              </w:rPr>
              <w:t>La(2)+</w:t>
            </w:r>
            <w:proofErr w:type="gramEnd"/>
            <w:r>
              <w:rPr>
                <w:rFonts w:hint="eastAsia"/>
              </w:rPr>
              <w:t>3</w:t>
            </w:r>
          </w:p>
        </w:tc>
        <w:tc>
          <w:tcPr>
            <w:tcW w:w="722" w:type="pct"/>
            <w:vAlign w:val="center"/>
          </w:tcPr>
          <w:p w14:paraId="481F97CC" w14:textId="6A0E6E7E" w:rsidR="00CD1DA9" w:rsidRDefault="00CD1DA9" w:rsidP="00CD1DA9">
            <w:pPr>
              <w:jc w:val="center"/>
            </w:pPr>
            <w:r>
              <w:rPr>
                <w:rFonts w:hint="eastAsia"/>
              </w:rPr>
              <w:t>0.722549</w:t>
            </w:r>
          </w:p>
        </w:tc>
        <w:tc>
          <w:tcPr>
            <w:tcW w:w="722" w:type="pct"/>
            <w:vAlign w:val="center"/>
          </w:tcPr>
          <w:p w14:paraId="7F0F4213" w14:textId="46B1D86D" w:rsidR="00CD1DA9" w:rsidRDefault="00CD1DA9" w:rsidP="00CD1DA9">
            <w:pPr>
              <w:jc w:val="center"/>
            </w:pPr>
            <w:r>
              <w:rPr>
                <w:rFonts w:hint="eastAsia"/>
              </w:rPr>
              <w:t>0.125088</w:t>
            </w:r>
          </w:p>
        </w:tc>
        <w:tc>
          <w:tcPr>
            <w:tcW w:w="672" w:type="pct"/>
            <w:vAlign w:val="center"/>
          </w:tcPr>
          <w:p w14:paraId="0766D25C" w14:textId="2FC8A2B8" w:rsidR="00CD1DA9" w:rsidRDefault="00CD1DA9" w:rsidP="00CD1DA9">
            <w:pPr>
              <w:jc w:val="center"/>
            </w:pPr>
            <w:r>
              <w:rPr>
                <w:rFonts w:hint="eastAsia"/>
              </w:rPr>
              <w:t>0.5</w:t>
            </w:r>
          </w:p>
        </w:tc>
        <w:tc>
          <w:tcPr>
            <w:tcW w:w="590" w:type="pct"/>
            <w:vAlign w:val="center"/>
          </w:tcPr>
          <w:p w14:paraId="0EA0C5DA" w14:textId="19832C2C" w:rsidR="00CD1DA9" w:rsidRDefault="00CD1DA9" w:rsidP="00CD1DA9">
            <w:pPr>
              <w:jc w:val="center"/>
            </w:pPr>
            <w:r>
              <w:rPr>
                <w:rFonts w:hint="eastAsia"/>
              </w:rPr>
              <w:t>0.02</w:t>
            </w:r>
          </w:p>
        </w:tc>
        <w:tc>
          <w:tcPr>
            <w:tcW w:w="633" w:type="pct"/>
            <w:vAlign w:val="center"/>
          </w:tcPr>
          <w:p w14:paraId="48D2F909" w14:textId="233627AC" w:rsidR="00CD1DA9" w:rsidRDefault="00CD1DA9" w:rsidP="00CD1DA9">
            <w:pPr>
              <w:jc w:val="center"/>
            </w:pPr>
            <w:r>
              <w:rPr>
                <w:rFonts w:hint="eastAsia"/>
              </w:rPr>
              <w:t>0.04291</w:t>
            </w:r>
          </w:p>
        </w:tc>
      </w:tr>
      <w:tr w:rsidR="00CD1DA9" w14:paraId="3CD90FC2" w14:textId="77777777" w:rsidTr="0013468E">
        <w:trPr>
          <w:trHeight w:val="454"/>
        </w:trPr>
        <w:tc>
          <w:tcPr>
            <w:tcW w:w="557" w:type="pct"/>
            <w:vMerge/>
            <w:vAlign w:val="center"/>
          </w:tcPr>
          <w:p w14:paraId="6F96D0BB" w14:textId="77777777" w:rsidR="00CD1DA9" w:rsidRDefault="00CD1DA9" w:rsidP="00CD1DA9">
            <w:pPr>
              <w:jc w:val="center"/>
            </w:pPr>
          </w:p>
        </w:tc>
        <w:tc>
          <w:tcPr>
            <w:tcW w:w="459" w:type="pct"/>
            <w:vMerge/>
            <w:vAlign w:val="center"/>
          </w:tcPr>
          <w:p w14:paraId="07D27A91" w14:textId="77777777" w:rsidR="00CD1DA9" w:rsidRDefault="00CD1DA9" w:rsidP="00CD1DA9">
            <w:pPr>
              <w:jc w:val="center"/>
            </w:pPr>
          </w:p>
        </w:tc>
        <w:tc>
          <w:tcPr>
            <w:tcW w:w="645" w:type="pct"/>
            <w:vAlign w:val="center"/>
          </w:tcPr>
          <w:p w14:paraId="30B4BE0E" w14:textId="32E9CD90" w:rsidR="00CD1DA9" w:rsidRDefault="00CD1DA9" w:rsidP="00CD1DA9">
            <w:pPr>
              <w:jc w:val="center"/>
            </w:pPr>
            <w:r>
              <w:rPr>
                <w:rFonts w:hint="eastAsia"/>
              </w:rPr>
              <w:t>Zr+4</w:t>
            </w:r>
          </w:p>
        </w:tc>
        <w:tc>
          <w:tcPr>
            <w:tcW w:w="722" w:type="pct"/>
            <w:vAlign w:val="center"/>
          </w:tcPr>
          <w:p w14:paraId="1601A18F" w14:textId="4E7FD83E" w:rsidR="00CD1DA9" w:rsidRDefault="00CD1DA9" w:rsidP="00CD1DA9">
            <w:pPr>
              <w:jc w:val="center"/>
            </w:pPr>
            <w:r>
              <w:rPr>
                <w:rFonts w:hint="eastAsia"/>
              </w:rPr>
              <w:t>0.243628</w:t>
            </w:r>
          </w:p>
        </w:tc>
        <w:tc>
          <w:tcPr>
            <w:tcW w:w="722" w:type="pct"/>
            <w:vAlign w:val="center"/>
          </w:tcPr>
          <w:p w14:paraId="579FAEAF" w14:textId="19978E94" w:rsidR="00CD1DA9" w:rsidRDefault="00CD1DA9" w:rsidP="00CD1DA9">
            <w:pPr>
              <w:jc w:val="center"/>
            </w:pPr>
            <w:r>
              <w:rPr>
                <w:rFonts w:hint="eastAsia"/>
              </w:rPr>
              <w:t>0.125581</w:t>
            </w:r>
          </w:p>
        </w:tc>
        <w:tc>
          <w:tcPr>
            <w:tcW w:w="672" w:type="pct"/>
            <w:vAlign w:val="center"/>
          </w:tcPr>
          <w:p w14:paraId="23FD5135" w14:textId="66458540" w:rsidR="00CD1DA9" w:rsidRDefault="00CD1DA9" w:rsidP="00CD1DA9">
            <w:pPr>
              <w:jc w:val="center"/>
            </w:pPr>
            <w:r>
              <w:rPr>
                <w:rFonts w:hint="eastAsia"/>
              </w:rPr>
              <w:t>0.249048</w:t>
            </w:r>
          </w:p>
        </w:tc>
        <w:tc>
          <w:tcPr>
            <w:tcW w:w="590" w:type="pct"/>
            <w:vAlign w:val="center"/>
          </w:tcPr>
          <w:p w14:paraId="48212BBB" w14:textId="1415DF04" w:rsidR="00CD1DA9" w:rsidRDefault="00CD1DA9" w:rsidP="00CD1DA9">
            <w:pPr>
              <w:jc w:val="center"/>
            </w:pPr>
            <w:r>
              <w:rPr>
                <w:rFonts w:hint="eastAsia"/>
              </w:rPr>
              <w:t>0.6</w:t>
            </w:r>
          </w:p>
        </w:tc>
        <w:tc>
          <w:tcPr>
            <w:tcW w:w="633" w:type="pct"/>
            <w:vAlign w:val="center"/>
          </w:tcPr>
          <w:p w14:paraId="3B9777BB" w14:textId="26194C1C" w:rsidR="00CD1DA9" w:rsidRDefault="00CD1DA9" w:rsidP="00CD1DA9">
            <w:pPr>
              <w:jc w:val="center"/>
            </w:pPr>
            <w:r>
              <w:rPr>
                <w:rFonts w:hint="eastAsia"/>
              </w:rPr>
              <w:t>0</w:t>
            </w:r>
          </w:p>
        </w:tc>
      </w:tr>
      <w:tr w:rsidR="00CD1DA9" w14:paraId="694C75FD" w14:textId="77777777" w:rsidTr="0013468E">
        <w:trPr>
          <w:trHeight w:val="454"/>
        </w:trPr>
        <w:tc>
          <w:tcPr>
            <w:tcW w:w="557" w:type="pct"/>
            <w:vMerge/>
            <w:vAlign w:val="center"/>
          </w:tcPr>
          <w:p w14:paraId="6E3E629C" w14:textId="77777777" w:rsidR="00CD1DA9" w:rsidRDefault="00CD1DA9" w:rsidP="00CD1DA9">
            <w:pPr>
              <w:jc w:val="center"/>
            </w:pPr>
          </w:p>
        </w:tc>
        <w:tc>
          <w:tcPr>
            <w:tcW w:w="459" w:type="pct"/>
            <w:vMerge/>
            <w:vAlign w:val="center"/>
          </w:tcPr>
          <w:p w14:paraId="6A59F268" w14:textId="77777777" w:rsidR="00CD1DA9" w:rsidRDefault="00CD1DA9" w:rsidP="00CD1DA9">
            <w:pPr>
              <w:jc w:val="center"/>
            </w:pPr>
          </w:p>
        </w:tc>
        <w:tc>
          <w:tcPr>
            <w:tcW w:w="645" w:type="pct"/>
            <w:vAlign w:val="center"/>
          </w:tcPr>
          <w:p w14:paraId="17B563D0" w14:textId="4041EC51" w:rsidR="00CD1DA9" w:rsidRDefault="00CD1DA9" w:rsidP="00CD1DA9">
            <w:pPr>
              <w:jc w:val="center"/>
            </w:pPr>
            <w:r>
              <w:rPr>
                <w:rFonts w:hint="eastAsia"/>
              </w:rPr>
              <w:t>Sn+4</w:t>
            </w:r>
          </w:p>
        </w:tc>
        <w:tc>
          <w:tcPr>
            <w:tcW w:w="722" w:type="pct"/>
            <w:vAlign w:val="center"/>
          </w:tcPr>
          <w:p w14:paraId="646B8ED8" w14:textId="3C13C0E8" w:rsidR="00CD1DA9" w:rsidRDefault="00CD1DA9" w:rsidP="00CD1DA9">
            <w:pPr>
              <w:jc w:val="center"/>
            </w:pPr>
            <w:r>
              <w:rPr>
                <w:rFonts w:hint="eastAsia"/>
              </w:rPr>
              <w:t>0.235454</w:t>
            </w:r>
          </w:p>
        </w:tc>
        <w:tc>
          <w:tcPr>
            <w:tcW w:w="722" w:type="pct"/>
            <w:vAlign w:val="center"/>
          </w:tcPr>
          <w:p w14:paraId="0D53CF49" w14:textId="5CDC6A2F" w:rsidR="00CD1DA9" w:rsidRDefault="00CD1DA9" w:rsidP="00CD1DA9">
            <w:pPr>
              <w:jc w:val="center"/>
            </w:pPr>
            <w:r>
              <w:rPr>
                <w:rFonts w:hint="eastAsia"/>
              </w:rPr>
              <w:t>0.123091</w:t>
            </w:r>
          </w:p>
        </w:tc>
        <w:tc>
          <w:tcPr>
            <w:tcW w:w="672" w:type="pct"/>
            <w:vAlign w:val="center"/>
          </w:tcPr>
          <w:p w14:paraId="6343DCB0" w14:textId="0EE2681E" w:rsidR="00CD1DA9" w:rsidRDefault="00CD1DA9" w:rsidP="00CD1DA9">
            <w:pPr>
              <w:jc w:val="center"/>
            </w:pPr>
            <w:r>
              <w:rPr>
                <w:rFonts w:hint="eastAsia"/>
              </w:rPr>
              <w:t>0.247689</w:t>
            </w:r>
          </w:p>
        </w:tc>
        <w:tc>
          <w:tcPr>
            <w:tcW w:w="590" w:type="pct"/>
            <w:vAlign w:val="center"/>
          </w:tcPr>
          <w:p w14:paraId="3D763C7B" w14:textId="1EC0EE9D" w:rsidR="00CD1DA9" w:rsidRDefault="00CD1DA9" w:rsidP="00CD1DA9">
            <w:pPr>
              <w:jc w:val="center"/>
            </w:pPr>
            <w:r>
              <w:rPr>
                <w:rFonts w:hint="eastAsia"/>
              </w:rPr>
              <w:t>0.4</w:t>
            </w:r>
          </w:p>
        </w:tc>
        <w:tc>
          <w:tcPr>
            <w:tcW w:w="633" w:type="pct"/>
            <w:vAlign w:val="center"/>
          </w:tcPr>
          <w:p w14:paraId="7BFB0DC7" w14:textId="6A8EBAD9" w:rsidR="00CD1DA9" w:rsidRDefault="00CD1DA9" w:rsidP="00CD1DA9">
            <w:pPr>
              <w:jc w:val="center"/>
            </w:pPr>
            <w:r>
              <w:rPr>
                <w:rFonts w:hint="eastAsia"/>
              </w:rPr>
              <w:t>0</w:t>
            </w:r>
          </w:p>
        </w:tc>
      </w:tr>
      <w:tr w:rsidR="00CD1DA9" w14:paraId="22CA08F8" w14:textId="77777777" w:rsidTr="0013468E">
        <w:trPr>
          <w:trHeight w:val="454"/>
        </w:trPr>
        <w:tc>
          <w:tcPr>
            <w:tcW w:w="557" w:type="pct"/>
            <w:vMerge/>
            <w:vAlign w:val="center"/>
          </w:tcPr>
          <w:p w14:paraId="35575DED" w14:textId="77777777" w:rsidR="00CD1DA9" w:rsidRDefault="00CD1DA9" w:rsidP="00CD1DA9">
            <w:pPr>
              <w:jc w:val="center"/>
            </w:pPr>
          </w:p>
        </w:tc>
        <w:tc>
          <w:tcPr>
            <w:tcW w:w="459" w:type="pct"/>
            <w:vMerge/>
            <w:vAlign w:val="center"/>
          </w:tcPr>
          <w:p w14:paraId="73BB1FF7" w14:textId="77777777" w:rsidR="00CD1DA9" w:rsidRDefault="00CD1DA9" w:rsidP="00CD1DA9">
            <w:pPr>
              <w:jc w:val="center"/>
            </w:pPr>
          </w:p>
        </w:tc>
        <w:tc>
          <w:tcPr>
            <w:tcW w:w="645" w:type="pct"/>
            <w:vAlign w:val="center"/>
          </w:tcPr>
          <w:p w14:paraId="6CC642E2" w14:textId="4BF94224" w:rsidR="00CD1DA9" w:rsidRDefault="00CD1DA9" w:rsidP="00CD1DA9">
            <w:pPr>
              <w:jc w:val="center"/>
            </w:pPr>
            <w:proofErr w:type="gramStart"/>
            <w:r>
              <w:rPr>
                <w:rFonts w:hint="eastAsia"/>
              </w:rPr>
              <w:t>O(</w:t>
            </w:r>
            <w:proofErr w:type="gramEnd"/>
            <w:r>
              <w:rPr>
                <w:rFonts w:hint="eastAsia"/>
              </w:rPr>
              <w:t>1)-2</w:t>
            </w:r>
          </w:p>
        </w:tc>
        <w:tc>
          <w:tcPr>
            <w:tcW w:w="722" w:type="pct"/>
            <w:vAlign w:val="center"/>
          </w:tcPr>
          <w:p w14:paraId="745A3B60" w14:textId="3217E9EA" w:rsidR="00CD1DA9" w:rsidRDefault="00CD1DA9" w:rsidP="00CD1DA9">
            <w:pPr>
              <w:jc w:val="center"/>
            </w:pPr>
            <w:r>
              <w:rPr>
                <w:rFonts w:hint="eastAsia"/>
              </w:rPr>
              <w:t>0.295181</w:t>
            </w:r>
          </w:p>
        </w:tc>
        <w:tc>
          <w:tcPr>
            <w:tcW w:w="722" w:type="pct"/>
            <w:vAlign w:val="center"/>
          </w:tcPr>
          <w:p w14:paraId="44A4B515" w14:textId="22F58EBD" w:rsidR="00CD1DA9" w:rsidRDefault="00CD1DA9" w:rsidP="00CD1DA9">
            <w:pPr>
              <w:jc w:val="center"/>
            </w:pPr>
            <w:r>
              <w:rPr>
                <w:rFonts w:hint="eastAsia"/>
              </w:rPr>
              <w:t>0.064838</w:t>
            </w:r>
          </w:p>
        </w:tc>
        <w:tc>
          <w:tcPr>
            <w:tcW w:w="672" w:type="pct"/>
            <w:vAlign w:val="center"/>
          </w:tcPr>
          <w:p w14:paraId="7DC3ACFC" w14:textId="4171A188" w:rsidR="00CD1DA9" w:rsidRDefault="00CD1DA9" w:rsidP="00CD1DA9">
            <w:pPr>
              <w:jc w:val="center"/>
            </w:pPr>
            <w:r>
              <w:rPr>
                <w:rFonts w:hint="eastAsia"/>
              </w:rPr>
              <w:t>0</w:t>
            </w:r>
          </w:p>
        </w:tc>
        <w:tc>
          <w:tcPr>
            <w:tcW w:w="590" w:type="pct"/>
            <w:vAlign w:val="center"/>
          </w:tcPr>
          <w:p w14:paraId="56D02EE4" w14:textId="688DE98A" w:rsidR="00CD1DA9" w:rsidRDefault="00CD1DA9" w:rsidP="00CD1DA9">
            <w:pPr>
              <w:jc w:val="center"/>
            </w:pPr>
            <w:r>
              <w:rPr>
                <w:rFonts w:hint="eastAsia"/>
              </w:rPr>
              <w:t>1</w:t>
            </w:r>
          </w:p>
        </w:tc>
        <w:tc>
          <w:tcPr>
            <w:tcW w:w="633" w:type="pct"/>
            <w:vAlign w:val="center"/>
          </w:tcPr>
          <w:p w14:paraId="0BA3B7AC" w14:textId="0A698975" w:rsidR="00CD1DA9" w:rsidRDefault="00CD1DA9" w:rsidP="00CD1DA9">
            <w:pPr>
              <w:jc w:val="center"/>
            </w:pPr>
            <w:r>
              <w:rPr>
                <w:rFonts w:hint="eastAsia"/>
              </w:rPr>
              <w:t>0.0015</w:t>
            </w:r>
          </w:p>
        </w:tc>
      </w:tr>
      <w:tr w:rsidR="00CD1DA9" w14:paraId="3E588075" w14:textId="77777777" w:rsidTr="0013468E">
        <w:trPr>
          <w:trHeight w:val="454"/>
        </w:trPr>
        <w:tc>
          <w:tcPr>
            <w:tcW w:w="557" w:type="pct"/>
            <w:vMerge/>
            <w:vAlign w:val="center"/>
          </w:tcPr>
          <w:p w14:paraId="66E65048" w14:textId="77777777" w:rsidR="00CD1DA9" w:rsidRDefault="00CD1DA9" w:rsidP="00CD1DA9">
            <w:pPr>
              <w:jc w:val="center"/>
            </w:pPr>
          </w:p>
        </w:tc>
        <w:tc>
          <w:tcPr>
            <w:tcW w:w="459" w:type="pct"/>
            <w:vMerge/>
            <w:vAlign w:val="center"/>
          </w:tcPr>
          <w:p w14:paraId="2CA2D4BE" w14:textId="77777777" w:rsidR="00CD1DA9" w:rsidRDefault="00CD1DA9" w:rsidP="00CD1DA9">
            <w:pPr>
              <w:jc w:val="center"/>
            </w:pPr>
          </w:p>
        </w:tc>
        <w:tc>
          <w:tcPr>
            <w:tcW w:w="645" w:type="pct"/>
            <w:vAlign w:val="center"/>
          </w:tcPr>
          <w:p w14:paraId="7DC836CA" w14:textId="10204FB1" w:rsidR="00CD1DA9" w:rsidRDefault="00CD1DA9" w:rsidP="00CD1DA9">
            <w:pPr>
              <w:jc w:val="center"/>
            </w:pPr>
            <w:proofErr w:type="gramStart"/>
            <w:r>
              <w:rPr>
                <w:rFonts w:hint="eastAsia"/>
              </w:rPr>
              <w:t>O(</w:t>
            </w:r>
            <w:proofErr w:type="gramEnd"/>
            <w:r>
              <w:rPr>
                <w:rFonts w:hint="eastAsia"/>
              </w:rPr>
              <w:t>2)-2</w:t>
            </w:r>
          </w:p>
        </w:tc>
        <w:tc>
          <w:tcPr>
            <w:tcW w:w="722" w:type="pct"/>
            <w:vAlign w:val="center"/>
          </w:tcPr>
          <w:p w14:paraId="04EAE550" w14:textId="4385359D" w:rsidR="00CD1DA9" w:rsidRDefault="00CD1DA9" w:rsidP="00CD1DA9">
            <w:pPr>
              <w:jc w:val="center"/>
            </w:pPr>
            <w:r>
              <w:rPr>
                <w:rFonts w:hint="eastAsia"/>
              </w:rPr>
              <w:t>0.249219</w:t>
            </w:r>
          </w:p>
        </w:tc>
        <w:tc>
          <w:tcPr>
            <w:tcW w:w="722" w:type="pct"/>
            <w:vAlign w:val="center"/>
          </w:tcPr>
          <w:p w14:paraId="426BE057" w14:textId="5B2C54E2" w:rsidR="00CD1DA9" w:rsidRDefault="00CD1DA9" w:rsidP="00CD1DA9">
            <w:pPr>
              <w:jc w:val="center"/>
            </w:pPr>
            <w:r>
              <w:rPr>
                <w:rFonts w:hint="eastAsia"/>
              </w:rPr>
              <w:t>0.131597</w:t>
            </w:r>
          </w:p>
        </w:tc>
        <w:tc>
          <w:tcPr>
            <w:tcW w:w="672" w:type="pct"/>
            <w:vAlign w:val="center"/>
          </w:tcPr>
          <w:p w14:paraId="3F8A3EE0" w14:textId="4A573775" w:rsidR="00CD1DA9" w:rsidRDefault="00CD1DA9" w:rsidP="00CD1DA9">
            <w:pPr>
              <w:jc w:val="center"/>
            </w:pPr>
            <w:r>
              <w:rPr>
                <w:rFonts w:hint="eastAsia"/>
              </w:rPr>
              <w:t>0.5</w:t>
            </w:r>
          </w:p>
        </w:tc>
        <w:tc>
          <w:tcPr>
            <w:tcW w:w="590" w:type="pct"/>
            <w:vAlign w:val="center"/>
          </w:tcPr>
          <w:p w14:paraId="359AE5FA" w14:textId="27454972" w:rsidR="00CD1DA9" w:rsidRDefault="00CD1DA9" w:rsidP="00CD1DA9">
            <w:pPr>
              <w:jc w:val="center"/>
            </w:pPr>
            <w:r>
              <w:rPr>
                <w:rFonts w:hint="eastAsia"/>
              </w:rPr>
              <w:t>1</w:t>
            </w:r>
          </w:p>
        </w:tc>
        <w:tc>
          <w:tcPr>
            <w:tcW w:w="633" w:type="pct"/>
            <w:vAlign w:val="center"/>
          </w:tcPr>
          <w:p w14:paraId="1275700E" w14:textId="46B6CF55" w:rsidR="00CD1DA9" w:rsidRDefault="00CD1DA9" w:rsidP="00CD1DA9">
            <w:pPr>
              <w:jc w:val="center"/>
            </w:pPr>
            <w:r>
              <w:rPr>
                <w:rFonts w:hint="eastAsia"/>
              </w:rPr>
              <w:t>0.0015</w:t>
            </w:r>
          </w:p>
        </w:tc>
      </w:tr>
      <w:tr w:rsidR="00CD1DA9" w14:paraId="77B5FEDF" w14:textId="77777777" w:rsidTr="0013468E">
        <w:trPr>
          <w:trHeight w:val="454"/>
        </w:trPr>
        <w:tc>
          <w:tcPr>
            <w:tcW w:w="557" w:type="pct"/>
            <w:vMerge/>
            <w:vAlign w:val="center"/>
          </w:tcPr>
          <w:p w14:paraId="3664999A" w14:textId="77777777" w:rsidR="00CD1DA9" w:rsidRDefault="00CD1DA9" w:rsidP="00CD1DA9">
            <w:pPr>
              <w:jc w:val="center"/>
            </w:pPr>
          </w:p>
        </w:tc>
        <w:tc>
          <w:tcPr>
            <w:tcW w:w="459" w:type="pct"/>
            <w:vMerge/>
            <w:vAlign w:val="center"/>
          </w:tcPr>
          <w:p w14:paraId="4C65767F" w14:textId="77777777" w:rsidR="00CD1DA9" w:rsidRDefault="00CD1DA9" w:rsidP="00CD1DA9">
            <w:pPr>
              <w:jc w:val="center"/>
            </w:pPr>
          </w:p>
        </w:tc>
        <w:tc>
          <w:tcPr>
            <w:tcW w:w="645" w:type="pct"/>
            <w:vAlign w:val="center"/>
          </w:tcPr>
          <w:p w14:paraId="6B7FBFE6" w14:textId="421822DE" w:rsidR="00CD1DA9" w:rsidRDefault="00CD1DA9" w:rsidP="00CD1DA9">
            <w:pPr>
              <w:jc w:val="center"/>
            </w:pPr>
            <w:proofErr w:type="gramStart"/>
            <w:r>
              <w:rPr>
                <w:rFonts w:hint="eastAsia"/>
              </w:rPr>
              <w:t>O(</w:t>
            </w:r>
            <w:proofErr w:type="gramEnd"/>
            <w:r>
              <w:rPr>
                <w:rFonts w:hint="eastAsia"/>
              </w:rPr>
              <w:t>3)-2</w:t>
            </w:r>
          </w:p>
        </w:tc>
        <w:tc>
          <w:tcPr>
            <w:tcW w:w="722" w:type="pct"/>
            <w:vAlign w:val="center"/>
          </w:tcPr>
          <w:p w14:paraId="1EF1CBA0" w14:textId="0CBB1B2C" w:rsidR="00CD1DA9" w:rsidRDefault="00CD1DA9" w:rsidP="00CD1DA9">
            <w:pPr>
              <w:jc w:val="center"/>
            </w:pPr>
            <w:r>
              <w:rPr>
                <w:rFonts w:hint="eastAsia"/>
              </w:rPr>
              <w:t>0.059482</w:t>
            </w:r>
          </w:p>
        </w:tc>
        <w:tc>
          <w:tcPr>
            <w:tcW w:w="722" w:type="pct"/>
            <w:vAlign w:val="center"/>
          </w:tcPr>
          <w:p w14:paraId="3D1D7059" w14:textId="165207FB" w:rsidR="00CD1DA9" w:rsidRDefault="00CD1DA9" w:rsidP="00CD1DA9">
            <w:pPr>
              <w:jc w:val="center"/>
            </w:pPr>
            <w:r>
              <w:rPr>
                <w:rFonts w:hint="eastAsia"/>
              </w:rPr>
              <w:t>0.260808</w:t>
            </w:r>
          </w:p>
        </w:tc>
        <w:tc>
          <w:tcPr>
            <w:tcW w:w="672" w:type="pct"/>
            <w:vAlign w:val="center"/>
          </w:tcPr>
          <w:p w14:paraId="2D6BDB27" w14:textId="674C031C" w:rsidR="00CD1DA9" w:rsidRDefault="00CD1DA9" w:rsidP="00CD1DA9">
            <w:pPr>
              <w:jc w:val="center"/>
            </w:pPr>
            <w:r>
              <w:rPr>
                <w:rFonts w:hint="eastAsia"/>
              </w:rPr>
              <w:t>0.218031</w:t>
            </w:r>
          </w:p>
        </w:tc>
        <w:tc>
          <w:tcPr>
            <w:tcW w:w="590" w:type="pct"/>
            <w:vAlign w:val="center"/>
          </w:tcPr>
          <w:p w14:paraId="1DC33253" w14:textId="281F6CFD" w:rsidR="00CD1DA9" w:rsidRDefault="00CD1DA9" w:rsidP="00CD1DA9">
            <w:pPr>
              <w:jc w:val="center"/>
            </w:pPr>
            <w:r>
              <w:rPr>
                <w:rFonts w:hint="eastAsia"/>
              </w:rPr>
              <w:t>1</w:t>
            </w:r>
          </w:p>
        </w:tc>
        <w:tc>
          <w:tcPr>
            <w:tcW w:w="633" w:type="pct"/>
            <w:vAlign w:val="center"/>
          </w:tcPr>
          <w:p w14:paraId="646E54BF" w14:textId="00398004" w:rsidR="00CD1DA9" w:rsidRDefault="00CD1DA9" w:rsidP="00CD1DA9">
            <w:pPr>
              <w:jc w:val="center"/>
            </w:pPr>
            <w:r>
              <w:rPr>
                <w:rFonts w:hint="eastAsia"/>
              </w:rPr>
              <w:t>0.0015</w:t>
            </w:r>
          </w:p>
        </w:tc>
      </w:tr>
      <w:tr w:rsidR="00CD1DA9" w14:paraId="1AE3FDB9" w14:textId="77777777" w:rsidTr="0013468E">
        <w:trPr>
          <w:trHeight w:val="454"/>
        </w:trPr>
        <w:tc>
          <w:tcPr>
            <w:tcW w:w="557" w:type="pct"/>
            <w:vMerge/>
            <w:vAlign w:val="center"/>
          </w:tcPr>
          <w:p w14:paraId="7C36FC74" w14:textId="77777777" w:rsidR="00CD1DA9" w:rsidRDefault="00CD1DA9" w:rsidP="00CD1DA9">
            <w:pPr>
              <w:jc w:val="center"/>
            </w:pPr>
          </w:p>
        </w:tc>
        <w:tc>
          <w:tcPr>
            <w:tcW w:w="459" w:type="pct"/>
            <w:vMerge/>
            <w:vAlign w:val="center"/>
          </w:tcPr>
          <w:p w14:paraId="647FDBC2" w14:textId="77777777" w:rsidR="00CD1DA9" w:rsidRDefault="00CD1DA9" w:rsidP="00CD1DA9">
            <w:pPr>
              <w:jc w:val="center"/>
            </w:pPr>
          </w:p>
        </w:tc>
        <w:tc>
          <w:tcPr>
            <w:tcW w:w="645" w:type="pct"/>
            <w:vAlign w:val="center"/>
          </w:tcPr>
          <w:p w14:paraId="181E97CB" w14:textId="6655D11B" w:rsidR="00CD1DA9" w:rsidRDefault="00CD1DA9" w:rsidP="00CD1DA9">
            <w:pPr>
              <w:jc w:val="center"/>
            </w:pPr>
            <w:proofErr w:type="gramStart"/>
            <w:r>
              <w:rPr>
                <w:rFonts w:hint="eastAsia"/>
              </w:rPr>
              <w:t>O(</w:t>
            </w:r>
            <w:proofErr w:type="gramEnd"/>
            <w:r>
              <w:rPr>
                <w:rFonts w:hint="eastAsia"/>
              </w:rPr>
              <w:t>4)-2</w:t>
            </w:r>
          </w:p>
        </w:tc>
        <w:tc>
          <w:tcPr>
            <w:tcW w:w="722" w:type="pct"/>
            <w:vAlign w:val="center"/>
          </w:tcPr>
          <w:p w14:paraId="68B1F2F4" w14:textId="6A204912" w:rsidR="00CD1DA9" w:rsidRDefault="00CD1DA9" w:rsidP="00CD1DA9">
            <w:pPr>
              <w:jc w:val="center"/>
            </w:pPr>
            <w:r>
              <w:rPr>
                <w:rFonts w:hint="eastAsia"/>
              </w:rPr>
              <w:t>0</w:t>
            </w:r>
          </w:p>
        </w:tc>
        <w:tc>
          <w:tcPr>
            <w:tcW w:w="722" w:type="pct"/>
            <w:vAlign w:val="center"/>
          </w:tcPr>
          <w:p w14:paraId="0DC25AED" w14:textId="7A718234" w:rsidR="00CD1DA9" w:rsidRDefault="00CD1DA9" w:rsidP="00CD1DA9">
            <w:pPr>
              <w:jc w:val="center"/>
            </w:pPr>
            <w:r>
              <w:rPr>
                <w:rFonts w:hint="eastAsia"/>
              </w:rPr>
              <w:t>0.5</w:t>
            </w:r>
          </w:p>
        </w:tc>
        <w:tc>
          <w:tcPr>
            <w:tcW w:w="672" w:type="pct"/>
            <w:vAlign w:val="center"/>
          </w:tcPr>
          <w:p w14:paraId="7426F93B" w14:textId="1EAC9558" w:rsidR="00CD1DA9" w:rsidRDefault="00CD1DA9" w:rsidP="00CD1DA9">
            <w:pPr>
              <w:jc w:val="center"/>
            </w:pPr>
            <w:r>
              <w:rPr>
                <w:rFonts w:hint="eastAsia"/>
              </w:rPr>
              <w:t>0.204647</w:t>
            </w:r>
          </w:p>
        </w:tc>
        <w:tc>
          <w:tcPr>
            <w:tcW w:w="590" w:type="pct"/>
            <w:vAlign w:val="center"/>
          </w:tcPr>
          <w:p w14:paraId="1634430C" w14:textId="58A4DFD4" w:rsidR="00CD1DA9" w:rsidRDefault="00CD1DA9" w:rsidP="00CD1DA9">
            <w:pPr>
              <w:jc w:val="center"/>
            </w:pPr>
            <w:r>
              <w:rPr>
                <w:rFonts w:hint="eastAsia"/>
              </w:rPr>
              <w:t>1</w:t>
            </w:r>
          </w:p>
        </w:tc>
        <w:tc>
          <w:tcPr>
            <w:tcW w:w="633" w:type="pct"/>
            <w:vAlign w:val="center"/>
          </w:tcPr>
          <w:p w14:paraId="6DFCEB83" w14:textId="54BDC357" w:rsidR="00CD1DA9" w:rsidRDefault="00CD1DA9" w:rsidP="00CD1DA9">
            <w:pPr>
              <w:jc w:val="center"/>
            </w:pPr>
            <w:r>
              <w:rPr>
                <w:rFonts w:hint="eastAsia"/>
              </w:rPr>
              <w:t>0.0015</w:t>
            </w:r>
          </w:p>
        </w:tc>
      </w:tr>
      <w:tr w:rsidR="00CD1DA9" w14:paraId="784B57BE" w14:textId="77777777" w:rsidTr="0013468E">
        <w:trPr>
          <w:trHeight w:val="454"/>
        </w:trPr>
        <w:tc>
          <w:tcPr>
            <w:tcW w:w="557" w:type="pct"/>
            <w:vMerge/>
            <w:vAlign w:val="center"/>
          </w:tcPr>
          <w:p w14:paraId="766A4BE6" w14:textId="77777777" w:rsidR="00CD1DA9" w:rsidRDefault="00CD1DA9" w:rsidP="00CD1DA9">
            <w:pPr>
              <w:jc w:val="center"/>
            </w:pPr>
          </w:p>
        </w:tc>
        <w:tc>
          <w:tcPr>
            <w:tcW w:w="459" w:type="pct"/>
            <w:vMerge/>
            <w:vAlign w:val="center"/>
          </w:tcPr>
          <w:p w14:paraId="66EEA6CC" w14:textId="77777777" w:rsidR="00CD1DA9" w:rsidRDefault="00CD1DA9" w:rsidP="00CD1DA9">
            <w:pPr>
              <w:jc w:val="center"/>
            </w:pPr>
          </w:p>
        </w:tc>
        <w:tc>
          <w:tcPr>
            <w:tcW w:w="645" w:type="pct"/>
            <w:vAlign w:val="center"/>
          </w:tcPr>
          <w:p w14:paraId="6C81BDD8" w14:textId="1B951B30" w:rsidR="00CD1DA9" w:rsidRDefault="00CD1DA9" w:rsidP="00CD1DA9">
            <w:pPr>
              <w:jc w:val="center"/>
            </w:pPr>
            <w:proofErr w:type="gramStart"/>
            <w:r>
              <w:rPr>
                <w:rFonts w:hint="eastAsia"/>
              </w:rPr>
              <w:t>O(</w:t>
            </w:r>
            <w:proofErr w:type="gramEnd"/>
            <w:r>
              <w:rPr>
                <w:rFonts w:hint="eastAsia"/>
              </w:rPr>
              <w:t>5)-2</w:t>
            </w:r>
          </w:p>
        </w:tc>
        <w:tc>
          <w:tcPr>
            <w:tcW w:w="722" w:type="pct"/>
            <w:vAlign w:val="center"/>
          </w:tcPr>
          <w:p w14:paraId="485CEA39" w14:textId="5DEA0C3C" w:rsidR="00CD1DA9" w:rsidRDefault="00CD1DA9" w:rsidP="00CD1DA9">
            <w:pPr>
              <w:jc w:val="center"/>
            </w:pPr>
            <w:r>
              <w:rPr>
                <w:rFonts w:hint="eastAsia"/>
              </w:rPr>
              <w:t>0</w:t>
            </w:r>
          </w:p>
        </w:tc>
        <w:tc>
          <w:tcPr>
            <w:tcW w:w="722" w:type="pct"/>
            <w:vAlign w:val="center"/>
          </w:tcPr>
          <w:p w14:paraId="2F927622" w14:textId="76E44DA2" w:rsidR="00CD1DA9" w:rsidRDefault="00CD1DA9" w:rsidP="00CD1DA9">
            <w:pPr>
              <w:jc w:val="center"/>
            </w:pPr>
            <w:r>
              <w:rPr>
                <w:rFonts w:hint="eastAsia"/>
              </w:rPr>
              <w:t>0</w:t>
            </w:r>
          </w:p>
        </w:tc>
        <w:tc>
          <w:tcPr>
            <w:tcW w:w="672" w:type="pct"/>
            <w:vAlign w:val="center"/>
          </w:tcPr>
          <w:p w14:paraId="20CABFA2" w14:textId="4D58D5B8" w:rsidR="00CD1DA9" w:rsidRDefault="00CD1DA9" w:rsidP="00CD1DA9">
            <w:pPr>
              <w:jc w:val="center"/>
            </w:pPr>
            <w:r>
              <w:rPr>
                <w:rFonts w:hint="eastAsia"/>
              </w:rPr>
              <w:t>0.216281</w:t>
            </w:r>
          </w:p>
        </w:tc>
        <w:tc>
          <w:tcPr>
            <w:tcW w:w="590" w:type="pct"/>
            <w:vAlign w:val="center"/>
          </w:tcPr>
          <w:p w14:paraId="1D26760E" w14:textId="482BB184" w:rsidR="00CD1DA9" w:rsidRDefault="00CD1DA9" w:rsidP="00CD1DA9">
            <w:pPr>
              <w:jc w:val="center"/>
            </w:pPr>
            <w:r>
              <w:rPr>
                <w:rFonts w:hint="eastAsia"/>
              </w:rPr>
              <w:t>1</w:t>
            </w:r>
          </w:p>
        </w:tc>
        <w:tc>
          <w:tcPr>
            <w:tcW w:w="633" w:type="pct"/>
            <w:vAlign w:val="center"/>
          </w:tcPr>
          <w:p w14:paraId="678BC682" w14:textId="2ABAFB1A" w:rsidR="00CD1DA9" w:rsidRDefault="00CD1DA9" w:rsidP="00CD1DA9">
            <w:pPr>
              <w:jc w:val="center"/>
            </w:pPr>
            <w:r>
              <w:rPr>
                <w:rFonts w:hint="eastAsia"/>
              </w:rPr>
              <w:t>0.0015</w:t>
            </w:r>
          </w:p>
        </w:tc>
      </w:tr>
    </w:tbl>
    <w:p w14:paraId="1BFB4CF7" w14:textId="77777777" w:rsidR="00FD2323" w:rsidRDefault="00FD2323"/>
    <w:tbl>
      <w:tblPr>
        <w:tblStyle w:val="a9"/>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147"/>
        <w:gridCol w:w="876"/>
        <w:gridCol w:w="934"/>
        <w:gridCol w:w="935"/>
        <w:gridCol w:w="954"/>
        <w:gridCol w:w="1116"/>
        <w:gridCol w:w="1228"/>
        <w:gridCol w:w="1116"/>
      </w:tblGrid>
      <w:tr w:rsidR="00E83216" w14:paraId="2DDA482D" w14:textId="77777777" w:rsidTr="000E1714">
        <w:trPr>
          <w:trHeight w:val="510"/>
        </w:trPr>
        <w:tc>
          <w:tcPr>
            <w:tcW w:w="750" w:type="pct"/>
            <w:tcBorders>
              <w:top w:val="single" w:sz="12" w:space="0" w:color="auto"/>
              <w:bottom w:val="single" w:sz="12" w:space="0" w:color="auto"/>
            </w:tcBorders>
            <w:vAlign w:val="center"/>
          </w:tcPr>
          <w:p w14:paraId="153588F4" w14:textId="77777777" w:rsidR="00CD1DA9" w:rsidRPr="00FD2323" w:rsidRDefault="00CD1DA9" w:rsidP="000E1714">
            <w:pPr>
              <w:jc w:val="center"/>
              <w:rPr>
                <w:b/>
                <w:bCs/>
              </w:rPr>
            </w:pPr>
            <w:r w:rsidRPr="00FD2323">
              <w:rPr>
                <w:rFonts w:hint="eastAsia"/>
                <w:b/>
                <w:bCs/>
              </w:rPr>
              <w:lastRenderedPageBreak/>
              <w:t>Sample</w:t>
            </w:r>
          </w:p>
        </w:tc>
        <w:tc>
          <w:tcPr>
            <w:tcW w:w="587" w:type="pct"/>
            <w:tcBorders>
              <w:top w:val="single" w:sz="12" w:space="0" w:color="auto"/>
              <w:bottom w:val="single" w:sz="12" w:space="0" w:color="auto"/>
            </w:tcBorders>
            <w:vAlign w:val="center"/>
          </w:tcPr>
          <w:p w14:paraId="41D3B82E" w14:textId="77777777" w:rsidR="00CD1DA9" w:rsidRPr="00FD2323" w:rsidRDefault="00CD1DA9" w:rsidP="000E1714">
            <w:pPr>
              <w:jc w:val="center"/>
              <w:rPr>
                <w:b/>
                <w:bCs/>
              </w:rPr>
            </w:pPr>
            <w:proofErr w:type="spellStart"/>
            <w:r w:rsidRPr="00FD2323">
              <w:rPr>
                <w:rFonts w:hint="eastAsia"/>
                <w:b/>
                <w:bCs/>
                <w:i/>
                <w:iCs/>
              </w:rPr>
              <w:t>R</w:t>
            </w:r>
            <w:r w:rsidRPr="00FD2323">
              <w:rPr>
                <w:rFonts w:hint="eastAsia"/>
                <w:b/>
                <w:bCs/>
                <w:vertAlign w:val="subscript"/>
              </w:rPr>
              <w:t>wp</w:t>
            </w:r>
            <w:proofErr w:type="spellEnd"/>
            <w:r>
              <w:rPr>
                <w:rFonts w:hint="eastAsia"/>
                <w:b/>
                <w:bCs/>
                <w:vertAlign w:val="subscript"/>
              </w:rPr>
              <w:t xml:space="preserve"> </w:t>
            </w:r>
            <w:r>
              <w:rPr>
                <w:rFonts w:hint="eastAsia"/>
                <w:b/>
                <w:bCs/>
              </w:rPr>
              <w:t>(%)</w:t>
            </w:r>
          </w:p>
        </w:tc>
        <w:tc>
          <w:tcPr>
            <w:tcW w:w="622" w:type="pct"/>
            <w:tcBorders>
              <w:top w:val="single" w:sz="12" w:space="0" w:color="auto"/>
              <w:bottom w:val="single" w:sz="12" w:space="0" w:color="auto"/>
            </w:tcBorders>
            <w:vAlign w:val="center"/>
          </w:tcPr>
          <w:p w14:paraId="724D97BF" w14:textId="77777777" w:rsidR="00CD1DA9" w:rsidRDefault="00CD1DA9" w:rsidP="000E1714">
            <w:pPr>
              <w:jc w:val="center"/>
              <w:rPr>
                <w:b/>
                <w:bCs/>
                <w:vertAlign w:val="subscript"/>
              </w:rPr>
            </w:pPr>
            <w:r w:rsidRPr="00FD2323">
              <w:rPr>
                <w:rFonts w:hint="eastAsia"/>
                <w:b/>
                <w:bCs/>
                <w:i/>
                <w:iCs/>
              </w:rPr>
              <w:t>R</w:t>
            </w:r>
            <w:r w:rsidRPr="00FD2323">
              <w:rPr>
                <w:rFonts w:hint="eastAsia"/>
                <w:b/>
                <w:bCs/>
                <w:vertAlign w:val="subscript"/>
              </w:rPr>
              <w:t>P</w:t>
            </w:r>
          </w:p>
          <w:p w14:paraId="25C36ED4" w14:textId="77777777" w:rsidR="00CD1DA9" w:rsidRPr="00FD2323" w:rsidRDefault="00CD1DA9" w:rsidP="000E1714">
            <w:pPr>
              <w:jc w:val="center"/>
              <w:rPr>
                <w:b/>
                <w:bCs/>
              </w:rPr>
            </w:pPr>
            <w:r>
              <w:rPr>
                <w:rFonts w:hint="eastAsia"/>
                <w:b/>
                <w:bCs/>
              </w:rPr>
              <w:t>(%)</w:t>
            </w:r>
          </w:p>
        </w:tc>
        <w:tc>
          <w:tcPr>
            <w:tcW w:w="622" w:type="pct"/>
            <w:tcBorders>
              <w:top w:val="single" w:sz="12" w:space="0" w:color="auto"/>
              <w:bottom w:val="single" w:sz="12" w:space="0" w:color="auto"/>
            </w:tcBorders>
            <w:vAlign w:val="center"/>
          </w:tcPr>
          <w:p w14:paraId="557F78FB" w14:textId="77777777" w:rsidR="00CD1DA9" w:rsidRPr="00FD2323" w:rsidRDefault="00CD1DA9" w:rsidP="000E1714">
            <w:pPr>
              <w:jc w:val="center"/>
              <w:rPr>
                <w:b/>
                <w:bCs/>
              </w:rPr>
            </w:pPr>
            <w:r w:rsidRPr="00FD2323">
              <w:rPr>
                <w:rFonts w:hint="eastAsia"/>
                <w:b/>
                <w:bCs/>
              </w:rPr>
              <w:t>Phase</w:t>
            </w:r>
          </w:p>
        </w:tc>
        <w:tc>
          <w:tcPr>
            <w:tcW w:w="633" w:type="pct"/>
            <w:tcBorders>
              <w:top w:val="single" w:sz="12" w:space="0" w:color="auto"/>
              <w:bottom w:val="single" w:sz="12" w:space="0" w:color="auto"/>
            </w:tcBorders>
            <w:vAlign w:val="center"/>
          </w:tcPr>
          <w:p w14:paraId="16511758" w14:textId="77777777" w:rsidR="00CD1DA9" w:rsidRPr="00FD2323" w:rsidRDefault="00CD1DA9" w:rsidP="000E1714">
            <w:pPr>
              <w:jc w:val="center"/>
              <w:rPr>
                <w:b/>
                <w:bCs/>
              </w:rPr>
            </w:pPr>
            <w:r w:rsidRPr="00FD2323">
              <w:rPr>
                <w:rFonts w:hint="eastAsia"/>
                <w:b/>
                <w:bCs/>
              </w:rPr>
              <w:t>Space</w:t>
            </w:r>
          </w:p>
          <w:p w14:paraId="3FF93C7F" w14:textId="77777777" w:rsidR="00CD1DA9" w:rsidRPr="00FD2323" w:rsidRDefault="00CD1DA9" w:rsidP="000E1714">
            <w:pPr>
              <w:jc w:val="center"/>
              <w:rPr>
                <w:b/>
                <w:bCs/>
              </w:rPr>
            </w:pPr>
            <w:r w:rsidRPr="00FD2323">
              <w:rPr>
                <w:rFonts w:hint="eastAsia"/>
                <w:b/>
                <w:bCs/>
              </w:rPr>
              <w:t>group</w:t>
            </w:r>
          </w:p>
        </w:tc>
        <w:tc>
          <w:tcPr>
            <w:tcW w:w="596" w:type="pct"/>
            <w:tcBorders>
              <w:top w:val="single" w:sz="12" w:space="0" w:color="auto"/>
              <w:bottom w:val="single" w:sz="12" w:space="0" w:color="auto"/>
            </w:tcBorders>
            <w:vAlign w:val="center"/>
          </w:tcPr>
          <w:p w14:paraId="5792B072" w14:textId="77777777" w:rsidR="00CD1DA9" w:rsidRPr="00FD2323" w:rsidRDefault="00CD1DA9" w:rsidP="000E1714">
            <w:pPr>
              <w:jc w:val="center"/>
              <w:rPr>
                <w:b/>
                <w:bCs/>
              </w:rPr>
            </w:pPr>
            <w:r w:rsidRPr="00FD2323">
              <w:rPr>
                <w:rFonts w:hint="eastAsia"/>
                <w:b/>
                <w:bCs/>
              </w:rPr>
              <w:t>a[</w:t>
            </w:r>
            <w:r w:rsidRPr="00FD2323">
              <w:rPr>
                <w:b/>
                <w:bCs/>
              </w:rPr>
              <w:t>Å</w:t>
            </w:r>
            <w:r w:rsidRPr="00FD2323">
              <w:rPr>
                <w:rFonts w:hint="eastAsia"/>
                <w:b/>
                <w:bCs/>
              </w:rPr>
              <w:t>]</w:t>
            </w:r>
          </w:p>
        </w:tc>
        <w:tc>
          <w:tcPr>
            <w:tcW w:w="596" w:type="pct"/>
            <w:tcBorders>
              <w:top w:val="single" w:sz="12" w:space="0" w:color="auto"/>
              <w:bottom w:val="single" w:sz="12" w:space="0" w:color="auto"/>
            </w:tcBorders>
            <w:vAlign w:val="center"/>
          </w:tcPr>
          <w:p w14:paraId="3187FD3A" w14:textId="77777777" w:rsidR="00CD1DA9" w:rsidRPr="00FD2323" w:rsidRDefault="00CD1DA9" w:rsidP="000E1714">
            <w:pPr>
              <w:jc w:val="center"/>
              <w:rPr>
                <w:b/>
                <w:bCs/>
              </w:rPr>
            </w:pPr>
            <w:r w:rsidRPr="00FD2323">
              <w:rPr>
                <w:rFonts w:hint="eastAsia"/>
                <w:b/>
                <w:bCs/>
              </w:rPr>
              <w:t>b[</w:t>
            </w:r>
            <w:r w:rsidRPr="00FD2323">
              <w:rPr>
                <w:b/>
                <w:bCs/>
              </w:rPr>
              <w:t>Å</w:t>
            </w:r>
            <w:r w:rsidRPr="00FD2323">
              <w:rPr>
                <w:rFonts w:hint="eastAsia"/>
                <w:b/>
                <w:bCs/>
              </w:rPr>
              <w:t>]</w:t>
            </w:r>
          </w:p>
        </w:tc>
        <w:tc>
          <w:tcPr>
            <w:tcW w:w="594" w:type="pct"/>
            <w:tcBorders>
              <w:top w:val="single" w:sz="12" w:space="0" w:color="auto"/>
              <w:bottom w:val="single" w:sz="12" w:space="0" w:color="auto"/>
            </w:tcBorders>
            <w:vAlign w:val="center"/>
          </w:tcPr>
          <w:p w14:paraId="490A5E8E" w14:textId="77777777" w:rsidR="00CD1DA9" w:rsidRPr="00FD2323" w:rsidRDefault="00CD1DA9" w:rsidP="000E1714">
            <w:pPr>
              <w:jc w:val="center"/>
              <w:rPr>
                <w:b/>
                <w:bCs/>
              </w:rPr>
            </w:pPr>
            <w:r w:rsidRPr="00FD2323">
              <w:rPr>
                <w:rFonts w:hint="eastAsia"/>
                <w:b/>
                <w:bCs/>
              </w:rPr>
              <w:t>c[</w:t>
            </w:r>
            <w:r w:rsidRPr="00FD2323">
              <w:rPr>
                <w:b/>
                <w:bCs/>
              </w:rPr>
              <w:t>Å</w:t>
            </w:r>
            <w:r w:rsidRPr="00FD2323">
              <w:rPr>
                <w:rFonts w:hint="eastAsia"/>
                <w:b/>
                <w:bCs/>
              </w:rPr>
              <w:t>]</w:t>
            </w:r>
          </w:p>
        </w:tc>
      </w:tr>
      <w:tr w:rsidR="00E83216" w14:paraId="1A57F7F0" w14:textId="77777777" w:rsidTr="000E1714">
        <w:trPr>
          <w:trHeight w:val="624"/>
        </w:trPr>
        <w:tc>
          <w:tcPr>
            <w:tcW w:w="750" w:type="pct"/>
            <w:tcBorders>
              <w:top w:val="single" w:sz="12" w:space="0" w:color="auto"/>
            </w:tcBorders>
            <w:vAlign w:val="center"/>
          </w:tcPr>
          <w:p w14:paraId="2A0FB0FA" w14:textId="77777777" w:rsidR="00CD1DA9" w:rsidRDefault="00CD1DA9" w:rsidP="000E1714">
            <w:pPr>
              <w:jc w:val="center"/>
            </w:pPr>
            <w:r>
              <w:rPr>
                <w:rFonts w:hint="eastAsia"/>
              </w:rPr>
              <w:t>ZS0</w:t>
            </w:r>
          </w:p>
        </w:tc>
        <w:tc>
          <w:tcPr>
            <w:tcW w:w="587" w:type="pct"/>
            <w:tcBorders>
              <w:top w:val="single" w:sz="12" w:space="0" w:color="auto"/>
            </w:tcBorders>
            <w:vAlign w:val="center"/>
          </w:tcPr>
          <w:p w14:paraId="37053D5D" w14:textId="77777777" w:rsidR="00CD1DA9" w:rsidRDefault="00CD1DA9" w:rsidP="000E1714">
            <w:pPr>
              <w:jc w:val="center"/>
            </w:pPr>
            <w:r>
              <w:rPr>
                <w:rFonts w:hint="eastAsia"/>
              </w:rPr>
              <w:t>2.76</w:t>
            </w:r>
          </w:p>
        </w:tc>
        <w:tc>
          <w:tcPr>
            <w:tcW w:w="622" w:type="pct"/>
            <w:tcBorders>
              <w:top w:val="single" w:sz="12" w:space="0" w:color="auto"/>
            </w:tcBorders>
            <w:vAlign w:val="center"/>
          </w:tcPr>
          <w:p w14:paraId="5F0FEAC1" w14:textId="77777777" w:rsidR="00CD1DA9" w:rsidRDefault="00CD1DA9" w:rsidP="000E1714">
            <w:pPr>
              <w:jc w:val="center"/>
            </w:pPr>
            <w:r>
              <w:rPr>
                <w:rFonts w:hint="eastAsia"/>
              </w:rPr>
              <w:t>1.97</w:t>
            </w:r>
          </w:p>
        </w:tc>
        <w:tc>
          <w:tcPr>
            <w:tcW w:w="622" w:type="pct"/>
            <w:tcBorders>
              <w:top w:val="single" w:sz="12" w:space="0" w:color="auto"/>
            </w:tcBorders>
            <w:vAlign w:val="center"/>
          </w:tcPr>
          <w:p w14:paraId="00ADE361" w14:textId="77777777" w:rsidR="00CD1DA9" w:rsidRDefault="00CD1DA9" w:rsidP="000E1714">
            <w:pPr>
              <w:jc w:val="center"/>
            </w:pPr>
            <w:r>
              <w:rPr>
                <w:rFonts w:hint="eastAsia"/>
              </w:rPr>
              <w:t>O</w:t>
            </w:r>
          </w:p>
        </w:tc>
        <w:tc>
          <w:tcPr>
            <w:tcW w:w="633" w:type="pct"/>
            <w:tcBorders>
              <w:top w:val="single" w:sz="12" w:space="0" w:color="auto"/>
            </w:tcBorders>
            <w:vAlign w:val="center"/>
          </w:tcPr>
          <w:p w14:paraId="29F8BDFB" w14:textId="77777777" w:rsidR="00CD1DA9" w:rsidRPr="00FD2323" w:rsidRDefault="00CD1DA9" w:rsidP="000E1714">
            <w:pPr>
              <w:jc w:val="center"/>
              <w:rPr>
                <w:i/>
                <w:iCs/>
              </w:rPr>
            </w:pPr>
            <w:proofErr w:type="spellStart"/>
            <w:r w:rsidRPr="00FD2323">
              <w:rPr>
                <w:rFonts w:hint="eastAsia"/>
                <w:i/>
                <w:iCs/>
              </w:rPr>
              <w:t>Pbam</w:t>
            </w:r>
            <w:proofErr w:type="spellEnd"/>
          </w:p>
        </w:tc>
        <w:tc>
          <w:tcPr>
            <w:tcW w:w="596" w:type="pct"/>
            <w:tcBorders>
              <w:top w:val="single" w:sz="12" w:space="0" w:color="auto"/>
            </w:tcBorders>
            <w:vAlign w:val="center"/>
          </w:tcPr>
          <w:p w14:paraId="469D1370" w14:textId="1327DDC7" w:rsidR="00CD1DA9" w:rsidRDefault="00E83216" w:rsidP="000E1714">
            <w:pPr>
              <w:jc w:val="center"/>
            </w:pPr>
            <w:r>
              <w:rPr>
                <w:rFonts w:hint="eastAsia"/>
              </w:rPr>
              <w:t>5.817626</w:t>
            </w:r>
          </w:p>
        </w:tc>
        <w:tc>
          <w:tcPr>
            <w:tcW w:w="596" w:type="pct"/>
            <w:tcBorders>
              <w:top w:val="single" w:sz="12" w:space="0" w:color="auto"/>
            </w:tcBorders>
            <w:vAlign w:val="center"/>
          </w:tcPr>
          <w:p w14:paraId="12FF7915" w14:textId="3DDEE05E" w:rsidR="00CD1DA9" w:rsidRDefault="00CD1DA9" w:rsidP="000E1714">
            <w:pPr>
              <w:jc w:val="center"/>
            </w:pPr>
            <w:r w:rsidRPr="000E3920">
              <w:t>11.</w:t>
            </w:r>
            <w:r w:rsidR="00E83216">
              <w:rPr>
                <w:rFonts w:hint="eastAsia"/>
              </w:rPr>
              <w:t>634752</w:t>
            </w:r>
          </w:p>
        </w:tc>
        <w:tc>
          <w:tcPr>
            <w:tcW w:w="594" w:type="pct"/>
            <w:tcBorders>
              <w:top w:val="single" w:sz="12" w:space="0" w:color="auto"/>
            </w:tcBorders>
            <w:vAlign w:val="center"/>
          </w:tcPr>
          <w:p w14:paraId="6DD4DE10" w14:textId="5BA9CF8A" w:rsidR="00CD1DA9" w:rsidRDefault="00CD1DA9" w:rsidP="000E1714">
            <w:pPr>
              <w:jc w:val="center"/>
            </w:pPr>
            <w:r w:rsidRPr="000E3920">
              <w:t>8.21</w:t>
            </w:r>
            <w:r w:rsidR="00E83216">
              <w:rPr>
                <w:rFonts w:hint="eastAsia"/>
              </w:rPr>
              <w:t>3701</w:t>
            </w:r>
          </w:p>
        </w:tc>
      </w:tr>
      <w:tr w:rsidR="00E83216" w14:paraId="4BAD6904" w14:textId="77777777" w:rsidTr="000E1714">
        <w:trPr>
          <w:trHeight w:val="624"/>
        </w:trPr>
        <w:tc>
          <w:tcPr>
            <w:tcW w:w="750" w:type="pct"/>
            <w:vAlign w:val="center"/>
          </w:tcPr>
          <w:p w14:paraId="3BCF69DC" w14:textId="77777777" w:rsidR="00CD1DA9" w:rsidRDefault="00CD1DA9" w:rsidP="000E1714">
            <w:pPr>
              <w:jc w:val="center"/>
            </w:pPr>
            <w:r>
              <w:rPr>
                <w:rFonts w:hint="eastAsia"/>
              </w:rPr>
              <w:t>ZS45</w:t>
            </w:r>
          </w:p>
        </w:tc>
        <w:tc>
          <w:tcPr>
            <w:tcW w:w="587" w:type="pct"/>
            <w:vAlign w:val="center"/>
          </w:tcPr>
          <w:p w14:paraId="1F1CF531" w14:textId="77777777" w:rsidR="00CD1DA9" w:rsidRDefault="00CD1DA9" w:rsidP="000E1714">
            <w:pPr>
              <w:jc w:val="center"/>
            </w:pPr>
            <w:r>
              <w:rPr>
                <w:rFonts w:hint="eastAsia"/>
              </w:rPr>
              <w:t>2.83</w:t>
            </w:r>
          </w:p>
        </w:tc>
        <w:tc>
          <w:tcPr>
            <w:tcW w:w="622" w:type="pct"/>
            <w:vAlign w:val="center"/>
          </w:tcPr>
          <w:p w14:paraId="34F70B3B" w14:textId="77777777" w:rsidR="00CD1DA9" w:rsidRDefault="00CD1DA9" w:rsidP="000E1714">
            <w:pPr>
              <w:jc w:val="center"/>
            </w:pPr>
            <w:r>
              <w:rPr>
                <w:rFonts w:hint="eastAsia"/>
              </w:rPr>
              <w:t>1.98</w:t>
            </w:r>
          </w:p>
        </w:tc>
        <w:tc>
          <w:tcPr>
            <w:tcW w:w="622" w:type="pct"/>
            <w:vAlign w:val="center"/>
          </w:tcPr>
          <w:p w14:paraId="04769348" w14:textId="77777777" w:rsidR="00CD1DA9" w:rsidRDefault="00CD1DA9" w:rsidP="000E1714">
            <w:pPr>
              <w:jc w:val="center"/>
            </w:pPr>
            <w:r>
              <w:rPr>
                <w:rFonts w:hint="eastAsia"/>
              </w:rPr>
              <w:t>O</w:t>
            </w:r>
          </w:p>
        </w:tc>
        <w:tc>
          <w:tcPr>
            <w:tcW w:w="633" w:type="pct"/>
            <w:vAlign w:val="center"/>
          </w:tcPr>
          <w:p w14:paraId="53FCD126" w14:textId="77777777" w:rsidR="00CD1DA9" w:rsidRPr="00FD2323" w:rsidRDefault="00CD1DA9" w:rsidP="000E1714">
            <w:pPr>
              <w:jc w:val="center"/>
              <w:rPr>
                <w:i/>
                <w:iCs/>
              </w:rPr>
            </w:pPr>
            <w:proofErr w:type="spellStart"/>
            <w:r w:rsidRPr="00FD2323">
              <w:rPr>
                <w:rFonts w:hint="eastAsia"/>
                <w:i/>
                <w:iCs/>
              </w:rPr>
              <w:t>Pbam</w:t>
            </w:r>
            <w:proofErr w:type="spellEnd"/>
          </w:p>
        </w:tc>
        <w:tc>
          <w:tcPr>
            <w:tcW w:w="596" w:type="pct"/>
            <w:vAlign w:val="center"/>
          </w:tcPr>
          <w:p w14:paraId="24F08E26" w14:textId="62C38BAB" w:rsidR="00CD1DA9" w:rsidRDefault="00E83216" w:rsidP="000E1714">
            <w:pPr>
              <w:jc w:val="center"/>
            </w:pPr>
            <w:r w:rsidRPr="00E83216">
              <w:t xml:space="preserve">5.829927  </w:t>
            </w:r>
          </w:p>
        </w:tc>
        <w:tc>
          <w:tcPr>
            <w:tcW w:w="596" w:type="pct"/>
            <w:vAlign w:val="center"/>
          </w:tcPr>
          <w:p w14:paraId="3B8A1E7F" w14:textId="70B63B6F" w:rsidR="00CD1DA9" w:rsidRDefault="00E83216" w:rsidP="000E1714">
            <w:pPr>
              <w:jc w:val="center"/>
            </w:pPr>
            <w:r w:rsidRPr="00E83216">
              <w:t xml:space="preserve">11.659741 </w:t>
            </w:r>
          </w:p>
        </w:tc>
        <w:tc>
          <w:tcPr>
            <w:tcW w:w="594" w:type="pct"/>
            <w:vAlign w:val="center"/>
          </w:tcPr>
          <w:p w14:paraId="3CC0CE0C" w14:textId="02D206E7" w:rsidR="00CD1DA9" w:rsidRDefault="00E83216" w:rsidP="000E1714">
            <w:pPr>
              <w:jc w:val="center"/>
            </w:pPr>
            <w:r w:rsidRPr="00E83216">
              <w:t>8.217455</w:t>
            </w:r>
          </w:p>
        </w:tc>
      </w:tr>
    </w:tbl>
    <w:p w14:paraId="0125C1A7" w14:textId="2BC0409E" w:rsidR="00C65F01" w:rsidRDefault="00C65F01">
      <w:r>
        <w:br w:type="page"/>
      </w:r>
    </w:p>
    <w:p w14:paraId="54DDEB20" w14:textId="2A66EA33" w:rsidR="00C65F01" w:rsidRPr="00C65F01" w:rsidRDefault="00C65F01" w:rsidP="00C65F01">
      <w:pPr>
        <w:pStyle w:val="EndNoteBibliography"/>
        <w:ind w:left="720" w:hanging="720"/>
        <w:rPr>
          <w:b/>
          <w:bCs/>
        </w:rPr>
      </w:pPr>
      <w:r w:rsidRPr="00C65F01">
        <w:rPr>
          <w:rFonts w:hint="eastAsia"/>
          <w:b/>
          <w:bCs/>
        </w:rPr>
        <w:lastRenderedPageBreak/>
        <w:t>Supplementary References</w:t>
      </w:r>
    </w:p>
    <w:p w14:paraId="3A19765D" w14:textId="2082CC22" w:rsidR="00C65F01" w:rsidRPr="00C65F01" w:rsidRDefault="00E21966" w:rsidP="00C65F01">
      <w:pPr>
        <w:pStyle w:val="EndNoteBibliography"/>
        <w:ind w:left="720" w:hanging="720"/>
      </w:pPr>
      <w:r>
        <w:fldChar w:fldCharType="begin"/>
      </w:r>
      <w:r>
        <w:instrText xml:space="preserve"> ADDIN EN.REFLIST </w:instrText>
      </w:r>
      <w:r>
        <w:fldChar w:fldCharType="separate"/>
      </w:r>
      <w:r w:rsidR="00C65F01" w:rsidRPr="00C65F01">
        <w:rPr>
          <w:rFonts w:hint="eastAsia"/>
        </w:rPr>
        <w:t>1</w:t>
      </w:r>
      <w:r w:rsidR="00C65F01" w:rsidRPr="00C65F01">
        <w:rPr>
          <w:rFonts w:hint="eastAsia"/>
        </w:rPr>
        <w:tab/>
        <w:t>Guo, J.</w:t>
      </w:r>
      <w:r w:rsidR="00C65F01" w:rsidRPr="00C65F01">
        <w:rPr>
          <w:rFonts w:hint="eastAsia"/>
          <w:i/>
        </w:rPr>
        <w:t xml:space="preserve"> et al.</w:t>
      </w:r>
      <w:r w:rsidR="00C65F01" w:rsidRPr="00C65F01">
        <w:rPr>
          <w:rFonts w:hint="eastAsia"/>
        </w:rPr>
        <w:t xml:space="preserve"> Achieving Excellent Energy Storage Properties in Fine</w:t>
      </w:r>
      <w:r w:rsidR="00C65F01" w:rsidRPr="00C65F01">
        <w:rPr>
          <w:rFonts w:hint="eastAsia"/>
        </w:rPr>
        <w:t>‐</w:t>
      </w:r>
      <w:r w:rsidR="00C65F01" w:rsidRPr="00C65F01">
        <w:rPr>
          <w:rFonts w:hint="eastAsia"/>
        </w:rPr>
        <w:t>Grain High</w:t>
      </w:r>
      <w:r w:rsidR="00C65F01" w:rsidRPr="00C65F01">
        <w:rPr>
          <w:rFonts w:hint="eastAsia"/>
        </w:rPr>
        <w:t>‐</w:t>
      </w:r>
      <w:r w:rsidR="00C65F01" w:rsidRPr="00C65F01">
        <w:rPr>
          <w:rFonts w:hint="eastAsia"/>
        </w:rPr>
        <w:t xml:space="preserve">Entropy Relaxor Ferroelectric Ceramics. </w:t>
      </w:r>
      <w:r w:rsidR="00C65F01" w:rsidRPr="00C65F01">
        <w:rPr>
          <w:rFonts w:hint="eastAsia"/>
          <w:i/>
        </w:rPr>
        <w:t>Advanced Electronic Materials</w:t>
      </w:r>
      <w:r w:rsidR="00C65F01" w:rsidRPr="00C65F01">
        <w:rPr>
          <w:rFonts w:hint="eastAsia"/>
        </w:rPr>
        <w:t xml:space="preserve"> </w:t>
      </w:r>
      <w:r w:rsidR="00C65F01" w:rsidRPr="00C65F01">
        <w:rPr>
          <w:rFonts w:hint="eastAsia"/>
          <w:b/>
        </w:rPr>
        <w:t>8</w:t>
      </w:r>
      <w:r w:rsidR="00C65F01" w:rsidRPr="00C65F01">
        <w:rPr>
          <w:rFonts w:hint="eastAsia"/>
        </w:rPr>
        <w:t xml:space="preserve"> (2022).</w:t>
      </w:r>
    </w:p>
    <w:p w14:paraId="00C6BE07" w14:textId="77777777" w:rsidR="00C65F01" w:rsidRPr="00C65F01" w:rsidRDefault="00C65F01" w:rsidP="00C65F01">
      <w:pPr>
        <w:pStyle w:val="EndNoteBibliography"/>
        <w:ind w:left="720" w:hanging="720"/>
      </w:pPr>
      <w:r w:rsidRPr="00C65F01">
        <w:t>2</w:t>
      </w:r>
      <w:r w:rsidRPr="00C65F01">
        <w:tab/>
        <w:t>Hu, J.</w:t>
      </w:r>
      <w:r w:rsidRPr="00C65F01">
        <w:rPr>
          <w:i/>
        </w:rPr>
        <w:t xml:space="preserve"> et al.</w:t>
      </w:r>
      <w:r w:rsidRPr="00C65F01">
        <w:t xml:space="preserve"> Achieving exceptional energy storage performance in PbHfO</w:t>
      </w:r>
      <w:r w:rsidRPr="00C65F01">
        <w:rPr>
          <w:vertAlign w:val="subscript"/>
        </w:rPr>
        <w:t>3</w:t>
      </w:r>
      <w:r w:rsidRPr="00C65F01">
        <w:t xml:space="preserve"> antiferroelectric ceramics through defect engineering design. </w:t>
      </w:r>
      <w:r w:rsidRPr="00C65F01">
        <w:rPr>
          <w:i/>
        </w:rPr>
        <w:t>Mater Horiz</w:t>
      </w:r>
      <w:r w:rsidRPr="00C65F01">
        <w:t xml:space="preserve"> (2025).</w:t>
      </w:r>
    </w:p>
    <w:p w14:paraId="2CF4DBBE" w14:textId="77777777" w:rsidR="00C65F01" w:rsidRPr="00C65F01" w:rsidRDefault="00C65F01" w:rsidP="00C65F01">
      <w:pPr>
        <w:pStyle w:val="EndNoteBibliography"/>
        <w:ind w:left="720" w:hanging="720"/>
      </w:pPr>
      <w:r w:rsidRPr="00C65F01">
        <w:t>3</w:t>
      </w:r>
      <w:r w:rsidRPr="00C65F01">
        <w:tab/>
        <w:t>Liu, X., Yang, T. &amp; Gong, W. Achieving ultrahigh energy-storage capability in PbZrO</w:t>
      </w:r>
      <w:r w:rsidRPr="00C65F01">
        <w:rPr>
          <w:vertAlign w:val="subscript"/>
        </w:rPr>
        <w:t>3</w:t>
      </w:r>
      <w:r w:rsidRPr="00C65F01">
        <w:t xml:space="preserve">-based antiferroelectric capacitors based on optimization of property parameters. </w:t>
      </w:r>
      <w:r w:rsidRPr="00C65F01">
        <w:rPr>
          <w:i/>
        </w:rPr>
        <w:t>Journal of Materials Chemistry A</w:t>
      </w:r>
      <w:r w:rsidRPr="00C65F01">
        <w:t xml:space="preserve"> </w:t>
      </w:r>
      <w:r w:rsidRPr="00C65F01">
        <w:rPr>
          <w:b/>
        </w:rPr>
        <w:t>10</w:t>
      </w:r>
      <w:r w:rsidRPr="00C65F01">
        <w:t>, 4137-4145 (2022).</w:t>
      </w:r>
    </w:p>
    <w:p w14:paraId="115D17B2" w14:textId="77777777" w:rsidR="00C65F01" w:rsidRPr="00C65F01" w:rsidRDefault="00C65F01" w:rsidP="00C65F01">
      <w:pPr>
        <w:pStyle w:val="EndNoteBibliography"/>
        <w:ind w:left="720" w:hanging="720"/>
      </w:pPr>
      <w:r w:rsidRPr="00C65F01">
        <w:t>4</w:t>
      </w:r>
      <w:r w:rsidRPr="00C65F01">
        <w:tab/>
        <w:t>Yan, F.</w:t>
      </w:r>
      <w:r w:rsidRPr="00C65F01">
        <w:rPr>
          <w:i/>
        </w:rPr>
        <w:t xml:space="preserve"> et al.</w:t>
      </w:r>
      <w:r w:rsidRPr="00C65F01">
        <w:t xml:space="preserve"> Boosting Energy Storage Performance of Lead-Free Ceramics via Layered Structure Optimization Strategy. </w:t>
      </w:r>
      <w:r w:rsidRPr="00C65F01">
        <w:rPr>
          <w:i/>
        </w:rPr>
        <w:t>Small</w:t>
      </w:r>
      <w:r w:rsidRPr="00C65F01">
        <w:t xml:space="preserve"> </w:t>
      </w:r>
      <w:r w:rsidRPr="00C65F01">
        <w:rPr>
          <w:b/>
        </w:rPr>
        <w:t>18</w:t>
      </w:r>
      <w:r w:rsidRPr="00C65F01">
        <w:t>, e2202575 (2022).</w:t>
      </w:r>
    </w:p>
    <w:p w14:paraId="12E4CB80" w14:textId="77777777" w:rsidR="00C65F01" w:rsidRPr="00C65F01" w:rsidRDefault="00C65F01" w:rsidP="00C65F01">
      <w:pPr>
        <w:pStyle w:val="EndNoteBibliography"/>
        <w:ind w:left="720" w:hanging="720"/>
      </w:pPr>
      <w:r w:rsidRPr="00C65F01">
        <w:t>5</w:t>
      </w:r>
      <w:r w:rsidRPr="00C65F01">
        <w:tab/>
        <w:t>Yan, F.</w:t>
      </w:r>
      <w:r w:rsidRPr="00C65F01">
        <w:rPr>
          <w:i/>
        </w:rPr>
        <w:t xml:space="preserve"> et al.</w:t>
      </w:r>
      <w:r w:rsidRPr="00C65F01">
        <w:t xml:space="preserve"> Composition and Structure Optimized BiFeO</w:t>
      </w:r>
      <w:r w:rsidRPr="00C65F01">
        <w:rPr>
          <w:vertAlign w:val="subscript"/>
        </w:rPr>
        <w:t>3</w:t>
      </w:r>
      <w:r w:rsidRPr="00C65F01">
        <w:t xml:space="preserve"> -SrTiO</w:t>
      </w:r>
      <w:r w:rsidRPr="00C65F01">
        <w:rPr>
          <w:vertAlign w:val="subscript"/>
        </w:rPr>
        <w:t xml:space="preserve">3 </w:t>
      </w:r>
      <w:r w:rsidRPr="00C65F01">
        <w:t xml:space="preserve">Lead-Free Ceramics with Ultrahigh Energy Storage Performance. </w:t>
      </w:r>
      <w:r w:rsidRPr="00C65F01">
        <w:rPr>
          <w:i/>
        </w:rPr>
        <w:t>Small</w:t>
      </w:r>
      <w:r w:rsidRPr="00C65F01">
        <w:t xml:space="preserve"> </w:t>
      </w:r>
      <w:r w:rsidRPr="00C65F01">
        <w:rPr>
          <w:b/>
        </w:rPr>
        <w:t>18</w:t>
      </w:r>
      <w:r w:rsidRPr="00C65F01">
        <w:t>, e2106515 (2022).</w:t>
      </w:r>
    </w:p>
    <w:p w14:paraId="5416D711" w14:textId="77777777" w:rsidR="00C65F01" w:rsidRPr="00C65F01" w:rsidRDefault="00C65F01" w:rsidP="00C65F01">
      <w:pPr>
        <w:pStyle w:val="EndNoteBibliography"/>
        <w:ind w:left="720" w:hanging="720"/>
      </w:pPr>
      <w:r w:rsidRPr="00C65F01">
        <w:t>6</w:t>
      </w:r>
      <w:r w:rsidRPr="00C65F01">
        <w:tab/>
        <w:t>Jiang, S.</w:t>
      </w:r>
      <w:r w:rsidRPr="00C65F01">
        <w:rPr>
          <w:i/>
        </w:rPr>
        <w:t xml:space="preserve"> et al.</w:t>
      </w:r>
      <w:r w:rsidRPr="00C65F01">
        <w:t xml:space="preserve"> Delayed phase switching field and improved capacitive energy storage in Ca</w:t>
      </w:r>
      <w:r w:rsidRPr="00C65F01">
        <w:rPr>
          <w:vertAlign w:val="superscript"/>
        </w:rPr>
        <w:t>2+</w:t>
      </w:r>
      <w:r w:rsidRPr="00C65F01">
        <w:t>-modified (Pb,La)(Zr,Sn)O</w:t>
      </w:r>
      <w:r w:rsidRPr="00C65F01">
        <w:rPr>
          <w:vertAlign w:val="subscript"/>
        </w:rPr>
        <w:t>3</w:t>
      </w:r>
      <w:r w:rsidRPr="00C65F01">
        <w:t xml:space="preserve"> antiferroelectric ceramics. </w:t>
      </w:r>
      <w:r w:rsidRPr="00C65F01">
        <w:rPr>
          <w:i/>
        </w:rPr>
        <w:t>Scripta Materialia</w:t>
      </w:r>
      <w:r w:rsidRPr="00C65F01">
        <w:t xml:space="preserve"> </w:t>
      </w:r>
      <w:r w:rsidRPr="00C65F01">
        <w:rPr>
          <w:b/>
        </w:rPr>
        <w:t>235</w:t>
      </w:r>
      <w:r w:rsidRPr="00C65F01">
        <w:t>, 115602 (2023).</w:t>
      </w:r>
    </w:p>
    <w:p w14:paraId="05565DEA" w14:textId="77777777" w:rsidR="00C65F01" w:rsidRPr="00C65F01" w:rsidRDefault="00C65F01" w:rsidP="00C65F01">
      <w:pPr>
        <w:pStyle w:val="EndNoteBibliography"/>
        <w:ind w:left="720" w:hanging="720"/>
      </w:pPr>
      <w:r w:rsidRPr="00C65F01">
        <w:t>7</w:t>
      </w:r>
      <w:r w:rsidRPr="00C65F01">
        <w:tab/>
        <w:t>Zhou, Y.</w:t>
      </w:r>
      <w:r w:rsidRPr="00C65F01">
        <w:rPr>
          <w:i/>
        </w:rPr>
        <w:t xml:space="preserve"> et al.</w:t>
      </w:r>
      <w:r w:rsidRPr="00C65F01">
        <w:t xml:space="preserve"> Design of antiferroelectric polarization configuration for ultrahigh capacitive energy storage via increasing entropy. </w:t>
      </w:r>
      <w:r w:rsidRPr="00C65F01">
        <w:rPr>
          <w:i/>
        </w:rPr>
        <w:t>Nat Commun</w:t>
      </w:r>
      <w:r w:rsidRPr="00C65F01">
        <w:t xml:space="preserve"> </w:t>
      </w:r>
      <w:r w:rsidRPr="00C65F01">
        <w:rPr>
          <w:b/>
        </w:rPr>
        <w:t>16</w:t>
      </w:r>
      <w:r w:rsidRPr="00C65F01">
        <w:t xml:space="preserve"> (2025).</w:t>
      </w:r>
    </w:p>
    <w:p w14:paraId="591DB51D" w14:textId="77777777" w:rsidR="00C65F01" w:rsidRPr="00C65F01" w:rsidRDefault="00C65F01" w:rsidP="00C65F01">
      <w:pPr>
        <w:pStyle w:val="EndNoteBibliography"/>
        <w:ind w:left="720" w:hanging="720"/>
      </w:pPr>
      <w:r w:rsidRPr="00C65F01">
        <w:t>8</w:t>
      </w:r>
      <w:r w:rsidRPr="00C65F01">
        <w:tab/>
        <w:t>Li, C. J., Yao, M. W. &amp; Yao, X. An effective strategy for enhancing energy storage density in (Pb</w:t>
      </w:r>
      <w:r w:rsidRPr="00C65F01">
        <w:rPr>
          <w:vertAlign w:val="subscript"/>
        </w:rPr>
        <w:t>1-1.5</w:t>
      </w:r>
      <w:r w:rsidRPr="00C65F01">
        <w:rPr>
          <w:i/>
          <w:vertAlign w:val="subscript"/>
        </w:rPr>
        <w:t>x</w:t>
      </w:r>
      <w:r w:rsidRPr="00C65F01">
        <w:t>Gd</w:t>
      </w:r>
      <w:r w:rsidRPr="00C65F01">
        <w:rPr>
          <w:i/>
          <w:vertAlign w:val="subscript"/>
        </w:rPr>
        <w:t>x</w:t>
      </w:r>
      <w:r w:rsidRPr="00C65F01">
        <w:t>)(Zr</w:t>
      </w:r>
      <w:r w:rsidRPr="00C65F01">
        <w:rPr>
          <w:vertAlign w:val="subscript"/>
        </w:rPr>
        <w:t>0.87</w:t>
      </w:r>
      <w:r w:rsidRPr="00C65F01">
        <w:t>Sn</w:t>
      </w:r>
      <w:r w:rsidRPr="00C65F01">
        <w:rPr>
          <w:vertAlign w:val="subscript"/>
        </w:rPr>
        <w:t>0.12</w:t>
      </w:r>
      <w:r w:rsidRPr="00C65F01">
        <w:t>Ti</w:t>
      </w:r>
      <w:r w:rsidRPr="00C65F01">
        <w:rPr>
          <w:vertAlign w:val="subscript"/>
        </w:rPr>
        <w:t>0.01</w:t>
      </w:r>
      <w:r w:rsidRPr="00C65F01">
        <w:t>)O</w:t>
      </w:r>
      <w:r w:rsidRPr="00C65F01">
        <w:rPr>
          <w:vertAlign w:val="subscript"/>
        </w:rPr>
        <w:t xml:space="preserve">3 </w:t>
      </w:r>
      <w:r w:rsidRPr="00C65F01">
        <w:t xml:space="preserve">antiferroelectric ceramics. </w:t>
      </w:r>
      <w:r w:rsidRPr="00C65F01">
        <w:rPr>
          <w:i/>
        </w:rPr>
        <w:t>Journal of Materials Chemistry A</w:t>
      </w:r>
      <w:r w:rsidRPr="00C65F01">
        <w:t xml:space="preserve"> </w:t>
      </w:r>
      <w:r w:rsidRPr="00C65F01">
        <w:rPr>
          <w:b/>
        </w:rPr>
        <w:t>11</w:t>
      </w:r>
      <w:r w:rsidRPr="00C65F01">
        <w:t>, 18689-18701 (2023).</w:t>
      </w:r>
    </w:p>
    <w:p w14:paraId="094A5BAA" w14:textId="77777777" w:rsidR="00C65F01" w:rsidRPr="00C65F01" w:rsidRDefault="00C65F01" w:rsidP="00C65F01">
      <w:pPr>
        <w:pStyle w:val="EndNoteBibliography"/>
        <w:ind w:left="720" w:hanging="720"/>
      </w:pPr>
      <w:r w:rsidRPr="00C65F01">
        <w:t>9</w:t>
      </w:r>
      <w:r w:rsidRPr="00C65F01">
        <w:tab/>
        <w:t>Zhou, J.</w:t>
      </w:r>
      <w:r w:rsidRPr="00C65F01">
        <w:rPr>
          <w:i/>
        </w:rPr>
        <w:t xml:space="preserve"> et al.</w:t>
      </w:r>
      <w:r w:rsidRPr="00C65F01">
        <w:t xml:space="preserve"> Excellent energy storage performance of lead-based antiferroelectric ceramics via enhancing dielectric breakdown mechanism. </w:t>
      </w:r>
      <w:r w:rsidRPr="00C65F01">
        <w:rPr>
          <w:i/>
        </w:rPr>
        <w:t>Chem Eng J</w:t>
      </w:r>
      <w:r w:rsidRPr="00C65F01">
        <w:t xml:space="preserve"> </w:t>
      </w:r>
      <w:r w:rsidRPr="00C65F01">
        <w:rPr>
          <w:b/>
        </w:rPr>
        <w:t>487</w:t>
      </w:r>
      <w:r w:rsidRPr="00C65F01">
        <w:t>, 150476 (2024).</w:t>
      </w:r>
    </w:p>
    <w:p w14:paraId="36ABAD0F" w14:textId="77777777" w:rsidR="00C65F01" w:rsidRPr="00C65F01" w:rsidRDefault="00C65F01" w:rsidP="00C65F01">
      <w:pPr>
        <w:pStyle w:val="EndNoteBibliography"/>
        <w:ind w:left="720" w:hanging="720"/>
      </w:pPr>
      <w:r w:rsidRPr="00C65F01">
        <w:t>10</w:t>
      </w:r>
      <w:r w:rsidRPr="00C65F01">
        <w:tab/>
        <w:t>Chai, Q.</w:t>
      </w:r>
      <w:r w:rsidRPr="00C65F01">
        <w:rPr>
          <w:i/>
        </w:rPr>
        <w:t xml:space="preserve"> et al.</w:t>
      </w:r>
      <w:r w:rsidRPr="00C65F01">
        <w:t xml:space="preserve"> Excellent energy storage properties in lead-free ferroelectric ceramics via heterogeneous structure design. </w:t>
      </w:r>
      <w:r w:rsidRPr="00C65F01">
        <w:rPr>
          <w:i/>
        </w:rPr>
        <w:t>Nat Commun</w:t>
      </w:r>
      <w:r w:rsidRPr="00C65F01">
        <w:t xml:space="preserve"> </w:t>
      </w:r>
      <w:r w:rsidRPr="00C65F01">
        <w:rPr>
          <w:b/>
        </w:rPr>
        <w:t>16</w:t>
      </w:r>
      <w:r w:rsidRPr="00C65F01">
        <w:t>, 1633 (2025).</w:t>
      </w:r>
    </w:p>
    <w:p w14:paraId="156A3580" w14:textId="77777777" w:rsidR="00C65F01" w:rsidRPr="00C65F01" w:rsidRDefault="00C65F01" w:rsidP="00C65F01">
      <w:pPr>
        <w:pStyle w:val="EndNoteBibliography"/>
        <w:ind w:left="720" w:hanging="720"/>
      </w:pPr>
      <w:r w:rsidRPr="00C65F01">
        <w:t>11</w:t>
      </w:r>
      <w:r w:rsidRPr="00C65F01">
        <w:tab/>
        <w:t>Yang, J.</w:t>
      </w:r>
      <w:r w:rsidRPr="00C65F01">
        <w:rPr>
          <w:i/>
        </w:rPr>
        <w:t xml:space="preserve"> et al.</w:t>
      </w:r>
      <w:r w:rsidRPr="00C65F01">
        <w:t xml:space="preserve"> Field-induced strain engineering to optimize antiferroelectric ceramics in breakdown strength and energy storage performance. </w:t>
      </w:r>
      <w:r w:rsidRPr="00C65F01">
        <w:rPr>
          <w:i/>
        </w:rPr>
        <w:t>Acta Materialia</w:t>
      </w:r>
      <w:r w:rsidRPr="00C65F01">
        <w:t xml:space="preserve"> </w:t>
      </w:r>
      <w:r w:rsidRPr="00C65F01">
        <w:rPr>
          <w:b/>
        </w:rPr>
        <w:t>257</w:t>
      </w:r>
      <w:r w:rsidRPr="00C65F01">
        <w:t>, 119186 (2023).</w:t>
      </w:r>
    </w:p>
    <w:p w14:paraId="6D3EC4C9" w14:textId="77777777" w:rsidR="00C65F01" w:rsidRPr="00C65F01" w:rsidRDefault="00C65F01" w:rsidP="00C65F01">
      <w:pPr>
        <w:pStyle w:val="EndNoteBibliography"/>
        <w:ind w:left="720" w:hanging="720"/>
      </w:pPr>
      <w:r w:rsidRPr="00C65F01">
        <w:t>12</w:t>
      </w:r>
      <w:r w:rsidRPr="00C65F01">
        <w:tab/>
        <w:t>Yan, F.</w:t>
      </w:r>
      <w:r w:rsidRPr="00C65F01">
        <w:rPr>
          <w:i/>
        </w:rPr>
        <w:t xml:space="preserve"> et al.</w:t>
      </w:r>
      <w:r w:rsidRPr="00C65F01">
        <w:t xml:space="preserve"> Gradient-Structured Ceramics with High Energy Storage Performance and Excellent Stability. </w:t>
      </w:r>
      <w:r w:rsidRPr="00C65F01">
        <w:rPr>
          <w:i/>
        </w:rPr>
        <w:t>Small</w:t>
      </w:r>
      <w:r w:rsidRPr="00C65F01">
        <w:t xml:space="preserve"> </w:t>
      </w:r>
      <w:r w:rsidRPr="00C65F01">
        <w:rPr>
          <w:b/>
        </w:rPr>
        <w:t>19</w:t>
      </w:r>
      <w:r w:rsidRPr="00C65F01">
        <w:t>, e2206125 (2023).</w:t>
      </w:r>
    </w:p>
    <w:p w14:paraId="344DBD65" w14:textId="77777777" w:rsidR="00C65F01" w:rsidRPr="00C65F01" w:rsidRDefault="00C65F01" w:rsidP="00C65F01">
      <w:pPr>
        <w:pStyle w:val="EndNoteBibliography"/>
        <w:ind w:left="720" w:hanging="720"/>
      </w:pPr>
      <w:r w:rsidRPr="00C65F01">
        <w:t>13</w:t>
      </w:r>
      <w:r w:rsidRPr="00C65F01">
        <w:tab/>
        <w:t>Kong, X.</w:t>
      </w:r>
      <w:r w:rsidRPr="00C65F01">
        <w:rPr>
          <w:i/>
        </w:rPr>
        <w:t xml:space="preserve"> et al.</w:t>
      </w:r>
      <w:r w:rsidRPr="00C65F01">
        <w:t xml:space="preserve"> High-entropy engineered BaTiO</w:t>
      </w:r>
      <w:r w:rsidRPr="00C65F01">
        <w:rPr>
          <w:vertAlign w:val="subscript"/>
        </w:rPr>
        <w:t>3</w:t>
      </w:r>
      <w:r w:rsidRPr="00C65F01">
        <w:t xml:space="preserve">-based ceramic capacitors with greatly enhanced high-temperature energy storage performance. </w:t>
      </w:r>
      <w:r w:rsidRPr="00C65F01">
        <w:rPr>
          <w:i/>
        </w:rPr>
        <w:t>Nat Commun</w:t>
      </w:r>
      <w:r w:rsidRPr="00C65F01">
        <w:t xml:space="preserve"> </w:t>
      </w:r>
      <w:r w:rsidRPr="00C65F01">
        <w:rPr>
          <w:b/>
        </w:rPr>
        <w:t>16</w:t>
      </w:r>
      <w:r w:rsidRPr="00C65F01">
        <w:t>, 885 (2025).</w:t>
      </w:r>
    </w:p>
    <w:p w14:paraId="60979A20" w14:textId="77777777" w:rsidR="00C65F01" w:rsidRPr="00C65F01" w:rsidRDefault="00C65F01" w:rsidP="00C65F01">
      <w:pPr>
        <w:pStyle w:val="EndNoteBibliography"/>
        <w:ind w:left="720" w:hanging="720"/>
      </w:pPr>
      <w:r w:rsidRPr="00C65F01">
        <w:t>14</w:t>
      </w:r>
      <w:r w:rsidRPr="00C65F01">
        <w:tab/>
        <w:t>Li, D.</w:t>
      </w:r>
      <w:r w:rsidRPr="00C65F01">
        <w:rPr>
          <w:i/>
        </w:rPr>
        <w:t xml:space="preserve"> et al.</w:t>
      </w:r>
      <w:r w:rsidRPr="00C65F01">
        <w:t xml:space="preserve"> A high-temperature performing and near-zero energy loss lead-free ceramic capacitor. </w:t>
      </w:r>
      <w:r w:rsidRPr="00C65F01">
        <w:rPr>
          <w:i/>
        </w:rPr>
        <w:t>Energ Environ Sci</w:t>
      </w:r>
      <w:r w:rsidRPr="00C65F01">
        <w:t xml:space="preserve"> </w:t>
      </w:r>
      <w:r w:rsidRPr="00C65F01">
        <w:rPr>
          <w:b/>
        </w:rPr>
        <w:t>16</w:t>
      </w:r>
      <w:r w:rsidRPr="00C65F01">
        <w:t>, 4511-4521 (2023).</w:t>
      </w:r>
    </w:p>
    <w:p w14:paraId="39BC7686" w14:textId="77777777" w:rsidR="00C65F01" w:rsidRPr="00C65F01" w:rsidRDefault="00C65F01" w:rsidP="00C65F01">
      <w:pPr>
        <w:pStyle w:val="EndNoteBibliography"/>
        <w:ind w:left="720" w:hanging="720"/>
      </w:pPr>
      <w:r w:rsidRPr="00C65F01">
        <w:t>15</w:t>
      </w:r>
      <w:r w:rsidRPr="00C65F01">
        <w:tab/>
        <w:t xml:space="preserve">Li, J., Li, F., Xu, Z. &amp; Zhang, S. Multilayer Lead-Free Ceramic Capacitors with Ultrahigh Energy Density and Efficiency. </w:t>
      </w:r>
      <w:r w:rsidRPr="00C65F01">
        <w:rPr>
          <w:i/>
        </w:rPr>
        <w:t>Adv Mater</w:t>
      </w:r>
      <w:r w:rsidRPr="00C65F01">
        <w:t xml:space="preserve"> </w:t>
      </w:r>
      <w:r w:rsidRPr="00C65F01">
        <w:rPr>
          <w:b/>
        </w:rPr>
        <w:t>30</w:t>
      </w:r>
      <w:r w:rsidRPr="00C65F01">
        <w:t>, e1802155 (2018).</w:t>
      </w:r>
    </w:p>
    <w:p w14:paraId="1A6AE053" w14:textId="77777777" w:rsidR="00C65F01" w:rsidRPr="00C65F01" w:rsidRDefault="00C65F01" w:rsidP="00C65F01">
      <w:pPr>
        <w:pStyle w:val="EndNoteBibliography"/>
        <w:ind w:left="720" w:hanging="720"/>
      </w:pPr>
      <w:r w:rsidRPr="00C65F01">
        <w:lastRenderedPageBreak/>
        <w:t>16</w:t>
      </w:r>
      <w:r w:rsidRPr="00C65F01">
        <w:tab/>
        <w:t>Yan, F.</w:t>
      </w:r>
      <w:r w:rsidRPr="00C65F01">
        <w:rPr>
          <w:i/>
        </w:rPr>
        <w:t xml:space="preserve"> et al.</w:t>
      </w:r>
      <w:r w:rsidRPr="00C65F01">
        <w:t xml:space="preserve"> Optimization of polarization and electric field of bismuth ferrite-based ceramics for capacitor applications. </w:t>
      </w:r>
      <w:r w:rsidRPr="00C65F01">
        <w:rPr>
          <w:i/>
        </w:rPr>
        <w:t>Chem Eng J</w:t>
      </w:r>
      <w:r w:rsidRPr="00C65F01">
        <w:t xml:space="preserve"> </w:t>
      </w:r>
      <w:r w:rsidRPr="00C65F01">
        <w:rPr>
          <w:b/>
        </w:rPr>
        <w:t>417</w:t>
      </w:r>
      <w:r w:rsidRPr="00C65F01">
        <w:t xml:space="preserve"> (2021).</w:t>
      </w:r>
    </w:p>
    <w:p w14:paraId="4F9DC466" w14:textId="77777777" w:rsidR="00C65F01" w:rsidRPr="00C65F01" w:rsidRDefault="00C65F01" w:rsidP="00C65F01">
      <w:pPr>
        <w:pStyle w:val="EndNoteBibliography"/>
        <w:ind w:left="720" w:hanging="720"/>
      </w:pPr>
      <w:r w:rsidRPr="00C65F01">
        <w:t>17</w:t>
      </w:r>
      <w:r w:rsidRPr="00C65F01">
        <w:tab/>
        <w:t xml:space="preserve">Li, C., Yao, M., Yang, T. &amp; Yao, X. Optimizing energy storage performance of lead zirconate-based antiferroelectric ceramics by a phase modulation strategy. </w:t>
      </w:r>
      <w:r w:rsidRPr="00C65F01">
        <w:rPr>
          <w:i/>
        </w:rPr>
        <w:t>Chem Eng J</w:t>
      </w:r>
      <w:r w:rsidRPr="00C65F01">
        <w:t xml:space="preserve"> </w:t>
      </w:r>
      <w:r w:rsidRPr="00C65F01">
        <w:rPr>
          <w:b/>
        </w:rPr>
        <w:t>497</w:t>
      </w:r>
      <w:r w:rsidRPr="00C65F01">
        <w:t>, 154913 (2024).</w:t>
      </w:r>
    </w:p>
    <w:p w14:paraId="50F5F856" w14:textId="77777777" w:rsidR="00C65F01" w:rsidRPr="00C65F01" w:rsidRDefault="00C65F01" w:rsidP="00C65F01">
      <w:pPr>
        <w:pStyle w:val="EndNoteBibliography"/>
        <w:ind w:left="720" w:hanging="720"/>
      </w:pPr>
      <w:r w:rsidRPr="00C65F01">
        <w:t>18</w:t>
      </w:r>
      <w:r w:rsidRPr="00C65F01">
        <w:tab/>
        <w:t>Ge, G.</w:t>
      </w:r>
      <w:r w:rsidRPr="00C65F01">
        <w:rPr>
          <w:i/>
        </w:rPr>
        <w:t xml:space="preserve"> et al.</w:t>
      </w:r>
      <w:r w:rsidRPr="00C65F01">
        <w:t xml:space="preserve"> Optimizing the energy storage properties of antiferroelectric ceramics by modulating the phase structure via constructing a novel binary composite. </w:t>
      </w:r>
      <w:r w:rsidRPr="00C65F01">
        <w:rPr>
          <w:i/>
        </w:rPr>
        <w:t>Journal of Materials Chemistry A</w:t>
      </w:r>
      <w:r w:rsidRPr="00C65F01">
        <w:t xml:space="preserve"> </w:t>
      </w:r>
      <w:r w:rsidRPr="00C65F01">
        <w:rPr>
          <w:b/>
        </w:rPr>
        <w:t>9</w:t>
      </w:r>
      <w:r w:rsidRPr="00C65F01">
        <w:t>, 11291-11299 (2021).</w:t>
      </w:r>
    </w:p>
    <w:p w14:paraId="75F480B4" w14:textId="77777777" w:rsidR="00C65F01" w:rsidRPr="00C65F01" w:rsidRDefault="00C65F01" w:rsidP="00C65F01">
      <w:pPr>
        <w:pStyle w:val="EndNoteBibliography"/>
        <w:ind w:left="720" w:hanging="720"/>
      </w:pPr>
      <w:r w:rsidRPr="00C65F01">
        <w:t>19</w:t>
      </w:r>
      <w:r w:rsidRPr="00C65F01">
        <w:tab/>
        <w:t>Yan, F.</w:t>
      </w:r>
      <w:r w:rsidRPr="00C65F01">
        <w:rPr>
          <w:i/>
        </w:rPr>
        <w:t xml:space="preserve"> et al.</w:t>
      </w:r>
      <w:r w:rsidRPr="00C65F01">
        <w:t xml:space="preserve"> Realizing superior energy storage properties in lead-free ceramics via a macro-structure design strategy. </w:t>
      </w:r>
      <w:r w:rsidRPr="00C65F01">
        <w:rPr>
          <w:i/>
        </w:rPr>
        <w:t>Journal of Materials Chemistry A</w:t>
      </w:r>
      <w:r w:rsidRPr="00C65F01">
        <w:t xml:space="preserve"> </w:t>
      </w:r>
      <w:r w:rsidRPr="00C65F01">
        <w:rPr>
          <w:b/>
        </w:rPr>
        <w:t>8</w:t>
      </w:r>
      <w:r w:rsidRPr="00C65F01">
        <w:t>, 11656-11664 (2020).</w:t>
      </w:r>
    </w:p>
    <w:p w14:paraId="378B08DC" w14:textId="77777777" w:rsidR="00C65F01" w:rsidRPr="00C65F01" w:rsidRDefault="00C65F01" w:rsidP="00C65F01">
      <w:pPr>
        <w:pStyle w:val="EndNoteBibliography"/>
        <w:ind w:left="720" w:hanging="720"/>
      </w:pPr>
      <w:r w:rsidRPr="00C65F01">
        <w:t>20</w:t>
      </w:r>
      <w:r w:rsidRPr="00C65F01">
        <w:tab/>
        <w:t>Yan, F.</w:t>
      </w:r>
      <w:r w:rsidRPr="00C65F01">
        <w:rPr>
          <w:i/>
        </w:rPr>
        <w:t xml:space="preserve"> et al.</w:t>
      </w:r>
      <w:r w:rsidRPr="00C65F01">
        <w:t xml:space="preserve"> Sandwich structured lead-free ceramics based on Bi</w:t>
      </w:r>
      <w:r w:rsidRPr="00C65F01">
        <w:rPr>
          <w:vertAlign w:val="subscript"/>
        </w:rPr>
        <w:t>0.5</w:t>
      </w:r>
      <w:r w:rsidRPr="00C65F01">
        <w:t>Na</w:t>
      </w:r>
      <w:r w:rsidRPr="00C65F01">
        <w:rPr>
          <w:vertAlign w:val="subscript"/>
        </w:rPr>
        <w:t>0.5</w:t>
      </w:r>
      <w:r w:rsidRPr="00C65F01">
        <w:t>TiO</w:t>
      </w:r>
      <w:r w:rsidRPr="00C65F01">
        <w:rPr>
          <w:vertAlign w:val="subscript"/>
        </w:rPr>
        <w:t>3</w:t>
      </w:r>
      <w:r w:rsidRPr="00C65F01">
        <w:t xml:space="preserve"> for high energy storage. </w:t>
      </w:r>
      <w:r w:rsidRPr="00C65F01">
        <w:rPr>
          <w:i/>
        </w:rPr>
        <w:t>Chem Eng J</w:t>
      </w:r>
      <w:r w:rsidRPr="00C65F01">
        <w:t xml:space="preserve"> </w:t>
      </w:r>
      <w:r w:rsidRPr="00C65F01">
        <w:rPr>
          <w:b/>
        </w:rPr>
        <w:t>425</w:t>
      </w:r>
      <w:r w:rsidRPr="00C65F01">
        <w:t xml:space="preserve"> (2021).</w:t>
      </w:r>
    </w:p>
    <w:p w14:paraId="08DC3B21" w14:textId="77777777" w:rsidR="00C65F01" w:rsidRPr="00C65F01" w:rsidRDefault="00C65F01" w:rsidP="00C65F01">
      <w:pPr>
        <w:pStyle w:val="EndNoteBibliography"/>
        <w:ind w:left="720" w:hanging="720"/>
      </w:pPr>
      <w:r w:rsidRPr="00C65F01">
        <w:t>21</w:t>
      </w:r>
      <w:r w:rsidRPr="00C65F01">
        <w:tab/>
        <w:t>Yan, F.</w:t>
      </w:r>
      <w:r w:rsidRPr="00C65F01">
        <w:rPr>
          <w:i/>
        </w:rPr>
        <w:t xml:space="preserve"> et al.</w:t>
      </w:r>
      <w:r w:rsidRPr="00C65F01">
        <w:t xml:space="preserve"> Significantly enhanced energy storage density and efficiency of BNT-based perovskite ceramics via A-site defect engineering. </w:t>
      </w:r>
      <w:r w:rsidRPr="00C65F01">
        <w:rPr>
          <w:i/>
        </w:rPr>
        <w:t>Energy Storage Mater</w:t>
      </w:r>
      <w:r w:rsidRPr="00C65F01">
        <w:t xml:space="preserve"> </w:t>
      </w:r>
      <w:r w:rsidRPr="00C65F01">
        <w:rPr>
          <w:b/>
        </w:rPr>
        <w:t>30</w:t>
      </w:r>
      <w:r w:rsidRPr="00C65F01">
        <w:t>, 392-400 (2020).</w:t>
      </w:r>
    </w:p>
    <w:p w14:paraId="2319CCE7" w14:textId="77777777" w:rsidR="00C65F01" w:rsidRPr="00C65F01" w:rsidRDefault="00C65F01" w:rsidP="00C65F01">
      <w:pPr>
        <w:pStyle w:val="EndNoteBibliography"/>
        <w:ind w:left="720" w:hanging="720"/>
      </w:pPr>
      <w:r w:rsidRPr="00C65F01">
        <w:t>22</w:t>
      </w:r>
      <w:r w:rsidRPr="00C65F01">
        <w:tab/>
        <w:t>Wu, S. Y.</w:t>
      </w:r>
      <w:r w:rsidRPr="00C65F01">
        <w:rPr>
          <w:i/>
        </w:rPr>
        <w:t xml:space="preserve"> et al.</w:t>
      </w:r>
      <w:r w:rsidRPr="00C65F01">
        <w:t xml:space="preserve"> Superb Energy Storage Capability for NaNbO</w:t>
      </w:r>
      <w:r w:rsidRPr="00C65F01">
        <w:rPr>
          <w:vertAlign w:val="subscript"/>
        </w:rPr>
        <w:t>3</w:t>
      </w:r>
      <w:r w:rsidRPr="00C65F01">
        <w:t xml:space="preserve">-Based Ceramics Featuring Labyrinthine Submicro-Domains with Clustered Lattice Distortions. </w:t>
      </w:r>
      <w:r w:rsidRPr="00C65F01">
        <w:rPr>
          <w:i/>
        </w:rPr>
        <w:t>Small</w:t>
      </w:r>
      <w:r w:rsidRPr="00C65F01">
        <w:t xml:space="preserve"> </w:t>
      </w:r>
      <w:r w:rsidRPr="00C65F01">
        <w:rPr>
          <w:b/>
        </w:rPr>
        <w:t>19</w:t>
      </w:r>
      <w:r w:rsidRPr="00C65F01">
        <w:t>, 2303915 (2023).</w:t>
      </w:r>
    </w:p>
    <w:p w14:paraId="70A91274" w14:textId="77777777" w:rsidR="00C65F01" w:rsidRPr="00C65F01" w:rsidRDefault="00C65F01" w:rsidP="00C65F01">
      <w:pPr>
        <w:pStyle w:val="EndNoteBibliography"/>
        <w:ind w:left="720" w:hanging="720"/>
      </w:pPr>
      <w:r w:rsidRPr="00C65F01">
        <w:t>23</w:t>
      </w:r>
      <w:r w:rsidRPr="00C65F01">
        <w:tab/>
        <w:t>Li, S.</w:t>
      </w:r>
      <w:r w:rsidRPr="00C65F01">
        <w:rPr>
          <w:i/>
        </w:rPr>
        <w:t xml:space="preserve"> et al.</w:t>
      </w:r>
      <w:r w:rsidRPr="00C65F01">
        <w:t xml:space="preserve"> Superior energy storage and discharge performance achieved in PbHfO</w:t>
      </w:r>
      <w:r w:rsidRPr="00C65F01">
        <w:rPr>
          <w:vertAlign w:val="subscript"/>
        </w:rPr>
        <w:t>3</w:t>
      </w:r>
      <w:r w:rsidRPr="00C65F01">
        <w:t xml:space="preserve">-based antiferroelectric ceramics. </w:t>
      </w:r>
      <w:r w:rsidRPr="00C65F01">
        <w:rPr>
          <w:i/>
        </w:rPr>
        <w:t>Journal of Applied Physics</w:t>
      </w:r>
      <w:r w:rsidRPr="00C65F01">
        <w:t xml:space="preserve"> </w:t>
      </w:r>
      <w:r w:rsidRPr="00C65F01">
        <w:rPr>
          <w:b/>
        </w:rPr>
        <w:t>135</w:t>
      </w:r>
      <w:r w:rsidRPr="00C65F01">
        <w:t xml:space="preserve"> (2024).</w:t>
      </w:r>
    </w:p>
    <w:p w14:paraId="3C760A12" w14:textId="77777777" w:rsidR="00C65F01" w:rsidRPr="00C65F01" w:rsidRDefault="00C65F01" w:rsidP="00C65F01">
      <w:pPr>
        <w:pStyle w:val="EndNoteBibliography"/>
        <w:ind w:left="720" w:hanging="720"/>
      </w:pPr>
      <w:r w:rsidRPr="00C65F01">
        <w:t>24</w:t>
      </w:r>
      <w:r w:rsidRPr="00C65F01">
        <w:tab/>
        <w:t>Yan, F.</w:t>
      </w:r>
      <w:r w:rsidRPr="00C65F01">
        <w:rPr>
          <w:i/>
        </w:rPr>
        <w:t xml:space="preserve"> et al.</w:t>
      </w:r>
      <w:r w:rsidRPr="00C65F01">
        <w:t xml:space="preserve"> Superior energy storage properties and excellent stability achieved in environment-friendly ferroelectrics via composition design strategy. </w:t>
      </w:r>
      <w:r w:rsidRPr="00C65F01">
        <w:rPr>
          <w:i/>
        </w:rPr>
        <w:t>Nano Energy</w:t>
      </w:r>
      <w:r w:rsidRPr="00C65F01">
        <w:t xml:space="preserve"> </w:t>
      </w:r>
      <w:r w:rsidRPr="00C65F01">
        <w:rPr>
          <w:b/>
        </w:rPr>
        <w:t>75</w:t>
      </w:r>
      <w:r w:rsidRPr="00C65F01">
        <w:t xml:space="preserve"> (2020).</w:t>
      </w:r>
    </w:p>
    <w:p w14:paraId="5076E97B" w14:textId="77777777" w:rsidR="00C65F01" w:rsidRPr="00C65F01" w:rsidRDefault="00C65F01" w:rsidP="00C65F01">
      <w:pPr>
        <w:pStyle w:val="EndNoteBibliography"/>
        <w:ind w:left="720" w:hanging="720"/>
      </w:pPr>
      <w:r w:rsidRPr="00C65F01">
        <w:t>25</w:t>
      </w:r>
      <w:r w:rsidRPr="00C65F01">
        <w:tab/>
        <w:t>Ge, G. L.</w:t>
      </w:r>
      <w:r w:rsidRPr="00C65F01">
        <w:rPr>
          <w:i/>
        </w:rPr>
        <w:t xml:space="preserve"> et al.</w:t>
      </w:r>
      <w:r w:rsidRPr="00C65F01">
        <w:t xml:space="preserve"> Synergistic optimization of antiferroelectric ceramics with superior energy storage properties via phase structure engineering. </w:t>
      </w:r>
      <w:r w:rsidRPr="00C65F01">
        <w:rPr>
          <w:i/>
        </w:rPr>
        <w:t>Energy Storage Mater</w:t>
      </w:r>
      <w:r w:rsidRPr="00C65F01">
        <w:t xml:space="preserve"> </w:t>
      </w:r>
      <w:r w:rsidRPr="00C65F01">
        <w:rPr>
          <w:b/>
        </w:rPr>
        <w:t>35</w:t>
      </w:r>
      <w:r w:rsidRPr="00C65F01">
        <w:t>, 114-121 (2021).</w:t>
      </w:r>
    </w:p>
    <w:p w14:paraId="57605AEE" w14:textId="77777777" w:rsidR="00C65F01" w:rsidRPr="00C65F01" w:rsidRDefault="00C65F01" w:rsidP="00C65F01">
      <w:pPr>
        <w:pStyle w:val="EndNoteBibliography"/>
        <w:ind w:left="720" w:hanging="720"/>
      </w:pPr>
      <w:r w:rsidRPr="00C65F01">
        <w:t>26</w:t>
      </w:r>
      <w:r w:rsidRPr="00C65F01">
        <w:tab/>
        <w:t>Liu, J.</w:t>
      </w:r>
      <w:r w:rsidRPr="00C65F01">
        <w:rPr>
          <w:i/>
        </w:rPr>
        <w:t xml:space="preserve"> et al.</w:t>
      </w:r>
      <w:r w:rsidRPr="00C65F01">
        <w:t xml:space="preserve"> A synergistic two-step optimization design enables high capacitive energy storage in lead-free Sr</w:t>
      </w:r>
      <w:r w:rsidRPr="00C65F01">
        <w:rPr>
          <w:vertAlign w:val="subscript"/>
        </w:rPr>
        <w:t>0.7</w:t>
      </w:r>
      <w:r w:rsidRPr="00C65F01">
        <w:t>Bi</w:t>
      </w:r>
      <w:r w:rsidRPr="00C65F01">
        <w:rPr>
          <w:vertAlign w:val="subscript"/>
        </w:rPr>
        <w:t>0.2</w:t>
      </w:r>
      <w:r w:rsidRPr="00C65F01">
        <w:t>TiO</w:t>
      </w:r>
      <w:r w:rsidRPr="00C65F01">
        <w:rPr>
          <w:vertAlign w:val="subscript"/>
        </w:rPr>
        <w:t>3</w:t>
      </w:r>
      <w:r w:rsidRPr="00C65F01">
        <w:t xml:space="preserve">-based relaxor ferroelectric ceramics. </w:t>
      </w:r>
      <w:r w:rsidRPr="00C65F01">
        <w:rPr>
          <w:i/>
        </w:rPr>
        <w:t>Journal of Materials Chemistry A</w:t>
      </w:r>
      <w:r w:rsidRPr="00C65F01">
        <w:t xml:space="preserve"> </w:t>
      </w:r>
      <w:r w:rsidRPr="00C65F01">
        <w:rPr>
          <w:b/>
        </w:rPr>
        <w:t>11</w:t>
      </w:r>
      <w:r w:rsidRPr="00C65F01">
        <w:t>, 609-620 (2023).</w:t>
      </w:r>
    </w:p>
    <w:p w14:paraId="6FF19D44" w14:textId="77777777" w:rsidR="00C65F01" w:rsidRPr="00C65F01" w:rsidRDefault="00C65F01" w:rsidP="00C65F01">
      <w:pPr>
        <w:pStyle w:val="EndNoteBibliography"/>
        <w:ind w:left="720" w:hanging="720"/>
      </w:pPr>
      <w:r w:rsidRPr="00C65F01">
        <w:rPr>
          <w:rFonts w:hint="eastAsia"/>
        </w:rPr>
        <w:t>27</w:t>
      </w:r>
      <w:r w:rsidRPr="00C65F01">
        <w:rPr>
          <w:rFonts w:hint="eastAsia"/>
        </w:rPr>
        <w:tab/>
        <w:t>Yan, F.</w:t>
      </w:r>
      <w:r w:rsidRPr="00C65F01">
        <w:rPr>
          <w:rFonts w:hint="eastAsia"/>
          <w:i/>
        </w:rPr>
        <w:t xml:space="preserve"> et al.</w:t>
      </w:r>
      <w:r w:rsidRPr="00C65F01">
        <w:rPr>
          <w:rFonts w:hint="eastAsia"/>
        </w:rPr>
        <w:t xml:space="preserve"> Tape</w:t>
      </w:r>
      <w:r w:rsidRPr="00C65F01">
        <w:rPr>
          <w:rFonts w:hint="eastAsia"/>
        </w:rPr>
        <w:t>‐</w:t>
      </w:r>
      <w:r w:rsidRPr="00C65F01">
        <w:rPr>
          <w:rFonts w:hint="eastAsia"/>
        </w:rPr>
        <w:t>Casting Lead</w:t>
      </w:r>
      <w:r w:rsidRPr="00C65F01">
        <w:rPr>
          <w:rFonts w:hint="eastAsia"/>
        </w:rPr>
        <w:t>‐</w:t>
      </w:r>
      <w:r w:rsidRPr="00C65F01">
        <w:rPr>
          <w:rFonts w:hint="eastAsia"/>
        </w:rPr>
        <w:t>Free Dielectrics Permit Superior Capacitive Ene</w:t>
      </w:r>
      <w:r w:rsidRPr="00C65F01">
        <w:t xml:space="preserve">rgy Storage Performance. </w:t>
      </w:r>
      <w:r w:rsidRPr="00C65F01">
        <w:rPr>
          <w:i/>
        </w:rPr>
        <w:t>Advanced Energy Materials</w:t>
      </w:r>
      <w:r w:rsidRPr="00C65F01">
        <w:t xml:space="preserve"> </w:t>
      </w:r>
      <w:r w:rsidRPr="00C65F01">
        <w:rPr>
          <w:b/>
        </w:rPr>
        <w:t>15</w:t>
      </w:r>
      <w:r w:rsidRPr="00C65F01">
        <w:t xml:space="preserve"> (2024).</w:t>
      </w:r>
    </w:p>
    <w:p w14:paraId="4C2E2CE4" w14:textId="77777777" w:rsidR="00C65F01" w:rsidRPr="00C65F01" w:rsidRDefault="00C65F01" w:rsidP="00C65F01">
      <w:pPr>
        <w:pStyle w:val="EndNoteBibliography"/>
        <w:ind w:left="720" w:hanging="720"/>
      </w:pPr>
      <w:r w:rsidRPr="00C65F01">
        <w:t>28</w:t>
      </w:r>
      <w:r w:rsidRPr="00C65F01">
        <w:tab/>
        <w:t>Ge, G.</w:t>
      </w:r>
      <w:r w:rsidRPr="00C65F01">
        <w:rPr>
          <w:i/>
        </w:rPr>
        <w:t xml:space="preserve"> et al.</w:t>
      </w:r>
      <w:r w:rsidRPr="00C65F01">
        <w:t xml:space="preserve"> Tunable Domain Switching Features of Incommensurate Antiferroelectric Ceramics Realizing Excellent Energy Storage Properties. </w:t>
      </w:r>
      <w:r w:rsidRPr="00C65F01">
        <w:rPr>
          <w:i/>
        </w:rPr>
        <w:t>Advanced Materials</w:t>
      </w:r>
      <w:r w:rsidRPr="00C65F01">
        <w:t xml:space="preserve"> </w:t>
      </w:r>
      <w:r w:rsidRPr="00C65F01">
        <w:rPr>
          <w:b/>
        </w:rPr>
        <w:t>34</w:t>
      </w:r>
      <w:r w:rsidRPr="00C65F01">
        <w:t>, 2201333 (2022).</w:t>
      </w:r>
    </w:p>
    <w:p w14:paraId="487E4E92" w14:textId="77777777" w:rsidR="00C65F01" w:rsidRPr="00C65F01" w:rsidRDefault="00C65F01" w:rsidP="00C65F01">
      <w:pPr>
        <w:pStyle w:val="EndNoteBibliography"/>
        <w:ind w:left="720" w:hanging="720"/>
      </w:pPr>
      <w:r w:rsidRPr="00C65F01">
        <w:t>29</w:t>
      </w:r>
      <w:r w:rsidRPr="00C65F01">
        <w:tab/>
        <w:t>Liu, X., Zhao, Y., Sun, N., Li, Y. &amp; Hao, X. Ultra-high energy density induced by diversified enhancement effects in (Pb</w:t>
      </w:r>
      <w:r w:rsidRPr="00C65F01">
        <w:rPr>
          <w:vertAlign w:val="subscript"/>
        </w:rPr>
        <w:t>0.98−</w:t>
      </w:r>
      <w:r w:rsidRPr="00C65F01">
        <w:rPr>
          <w:i/>
          <w:vertAlign w:val="subscript"/>
        </w:rPr>
        <w:t>x</w:t>
      </w:r>
      <w:r w:rsidRPr="00C65F01">
        <w:t>La</w:t>
      </w:r>
      <w:r w:rsidRPr="00C65F01">
        <w:rPr>
          <w:vertAlign w:val="subscript"/>
        </w:rPr>
        <w:t>0.02</w:t>
      </w:r>
      <w:r w:rsidRPr="00C65F01">
        <w:t>Ca</w:t>
      </w:r>
      <w:r w:rsidRPr="00C65F01">
        <w:rPr>
          <w:i/>
          <w:vertAlign w:val="subscript"/>
        </w:rPr>
        <w:t>x</w:t>
      </w:r>
      <w:r w:rsidRPr="00C65F01">
        <w:t>)(Zr</w:t>
      </w:r>
      <w:r w:rsidRPr="00C65F01">
        <w:rPr>
          <w:vertAlign w:val="subscript"/>
        </w:rPr>
        <w:t>0.7</w:t>
      </w:r>
      <w:r w:rsidRPr="00C65F01">
        <w:t>Sn</w:t>
      </w:r>
      <w:r w:rsidRPr="00C65F01">
        <w:rPr>
          <w:vertAlign w:val="subscript"/>
        </w:rPr>
        <w:t>0.3</w:t>
      </w:r>
      <w:r w:rsidRPr="00C65F01">
        <w:t>)</w:t>
      </w:r>
      <w:r w:rsidRPr="00C65F01">
        <w:rPr>
          <w:vertAlign w:val="subscript"/>
        </w:rPr>
        <w:t>0.995</w:t>
      </w:r>
      <w:r w:rsidRPr="00C65F01">
        <w:t>O</w:t>
      </w:r>
      <w:r w:rsidRPr="00C65F01">
        <w:rPr>
          <w:vertAlign w:val="subscript"/>
        </w:rPr>
        <w:t>3</w:t>
      </w:r>
      <w:r w:rsidRPr="00C65F01">
        <w:t xml:space="preserve"> antiferroelectric multilayer ceramic capacitors. </w:t>
      </w:r>
      <w:r w:rsidRPr="00C65F01">
        <w:rPr>
          <w:i/>
        </w:rPr>
        <w:t>Chem Eng J</w:t>
      </w:r>
      <w:r w:rsidRPr="00C65F01">
        <w:t xml:space="preserve"> </w:t>
      </w:r>
      <w:r w:rsidRPr="00C65F01">
        <w:rPr>
          <w:b/>
        </w:rPr>
        <w:t>417</w:t>
      </w:r>
      <w:r w:rsidRPr="00C65F01">
        <w:t>, 128032 (2021).</w:t>
      </w:r>
    </w:p>
    <w:p w14:paraId="496F6397" w14:textId="77777777" w:rsidR="00C65F01" w:rsidRPr="00C65F01" w:rsidRDefault="00C65F01" w:rsidP="00C65F01">
      <w:pPr>
        <w:pStyle w:val="EndNoteBibliography"/>
        <w:ind w:left="720" w:hanging="720"/>
      </w:pPr>
      <w:r w:rsidRPr="00C65F01">
        <w:t>30</w:t>
      </w:r>
      <w:r w:rsidRPr="00C65F01">
        <w:tab/>
        <w:t>Yan, F.</w:t>
      </w:r>
      <w:r w:rsidRPr="00C65F01">
        <w:rPr>
          <w:i/>
        </w:rPr>
        <w:t xml:space="preserve"> et al.</w:t>
      </w:r>
      <w:r w:rsidRPr="00C65F01">
        <w:t xml:space="preserve"> Ultrahigh Energy Storage Density and Efficiency of Lead-Free Dielectrics with Sandwich Structure. </w:t>
      </w:r>
      <w:r w:rsidRPr="00C65F01">
        <w:rPr>
          <w:i/>
        </w:rPr>
        <w:t>Small</w:t>
      </w:r>
      <w:r w:rsidRPr="00C65F01">
        <w:t xml:space="preserve"> </w:t>
      </w:r>
      <w:r w:rsidRPr="00C65F01">
        <w:rPr>
          <w:b/>
        </w:rPr>
        <w:t>20</w:t>
      </w:r>
      <w:r w:rsidRPr="00C65F01">
        <w:t>, e2306803 (2024).</w:t>
      </w:r>
    </w:p>
    <w:p w14:paraId="2D5975CB" w14:textId="77777777" w:rsidR="00C65F01" w:rsidRPr="00C65F01" w:rsidRDefault="00C65F01" w:rsidP="00C65F01">
      <w:pPr>
        <w:pStyle w:val="EndNoteBibliography"/>
        <w:ind w:left="720" w:hanging="720"/>
      </w:pPr>
      <w:r w:rsidRPr="00C65F01">
        <w:lastRenderedPageBreak/>
        <w:t>31</w:t>
      </w:r>
      <w:r w:rsidRPr="00C65F01">
        <w:tab/>
        <w:t>Zhang, M.</w:t>
      </w:r>
      <w:r w:rsidRPr="00C65F01">
        <w:rPr>
          <w:i/>
        </w:rPr>
        <w:t xml:space="preserve"> et al.</w:t>
      </w:r>
      <w:r w:rsidRPr="00C65F01">
        <w:t xml:space="preserve"> Ultrahigh energy storage in high-entropy ceramic capacitors with polymorphic relaxor phase. </w:t>
      </w:r>
      <w:r w:rsidRPr="00C65F01">
        <w:rPr>
          <w:i/>
        </w:rPr>
        <w:t>Science</w:t>
      </w:r>
      <w:r w:rsidRPr="00C65F01">
        <w:t xml:space="preserve"> </w:t>
      </w:r>
      <w:r w:rsidRPr="00C65F01">
        <w:rPr>
          <w:b/>
        </w:rPr>
        <w:t>384</w:t>
      </w:r>
      <w:r w:rsidRPr="00C65F01">
        <w:t>, 185-189 (2024).</w:t>
      </w:r>
    </w:p>
    <w:p w14:paraId="554A5619" w14:textId="77777777" w:rsidR="00C65F01" w:rsidRPr="00C65F01" w:rsidRDefault="00C65F01" w:rsidP="00C65F01">
      <w:pPr>
        <w:pStyle w:val="EndNoteBibliography"/>
        <w:ind w:left="720" w:hanging="720"/>
      </w:pPr>
      <w:r w:rsidRPr="00C65F01">
        <w:t>32</w:t>
      </w:r>
      <w:r w:rsidRPr="00C65F01">
        <w:tab/>
        <w:t>Liu, X., Li, Y. &amp; Hao, X. Ultra-high energy-storage density and fast discharge speed of (Pb</w:t>
      </w:r>
      <w:r w:rsidRPr="00C65F01">
        <w:rPr>
          <w:vertAlign w:val="subscript"/>
        </w:rPr>
        <w:t>0.98−</w:t>
      </w:r>
      <w:r w:rsidRPr="00C65F01">
        <w:rPr>
          <w:i/>
          <w:vertAlign w:val="subscript"/>
        </w:rPr>
        <w:t>x</w:t>
      </w:r>
      <w:r w:rsidRPr="00C65F01">
        <w:t>La</w:t>
      </w:r>
      <w:r w:rsidRPr="00C65F01">
        <w:rPr>
          <w:vertAlign w:val="subscript"/>
        </w:rPr>
        <w:t>0.02</w:t>
      </w:r>
      <w:r w:rsidRPr="00C65F01">
        <w:t>Sr</w:t>
      </w:r>
      <w:r w:rsidRPr="00C65F01">
        <w:rPr>
          <w:i/>
          <w:vertAlign w:val="subscript"/>
        </w:rPr>
        <w:t>x</w:t>
      </w:r>
      <w:r w:rsidRPr="00C65F01">
        <w:t>)(Zr</w:t>
      </w:r>
      <w:r w:rsidRPr="00C65F01">
        <w:rPr>
          <w:vertAlign w:val="subscript"/>
        </w:rPr>
        <w:t>0.9</w:t>
      </w:r>
      <w:r w:rsidRPr="00C65F01">
        <w:t>Sn</w:t>
      </w:r>
      <w:r w:rsidRPr="00C65F01">
        <w:rPr>
          <w:vertAlign w:val="subscript"/>
        </w:rPr>
        <w:t>0.1</w:t>
      </w:r>
      <w:r w:rsidRPr="00C65F01">
        <w:t>)</w:t>
      </w:r>
      <w:r w:rsidRPr="00C65F01">
        <w:rPr>
          <w:vertAlign w:val="subscript"/>
        </w:rPr>
        <w:t>0.995</w:t>
      </w:r>
      <w:r w:rsidRPr="00C65F01">
        <w:t>O</w:t>
      </w:r>
      <w:r w:rsidRPr="00C65F01">
        <w:rPr>
          <w:vertAlign w:val="subscript"/>
        </w:rPr>
        <w:t xml:space="preserve">3 </w:t>
      </w:r>
      <w:r w:rsidRPr="00C65F01">
        <w:t xml:space="preserve">antiferroelectric ceramics prepared via the tape-casting method. </w:t>
      </w:r>
      <w:r w:rsidRPr="00C65F01">
        <w:rPr>
          <w:i/>
        </w:rPr>
        <w:t>Journal of Materials Chemistry A</w:t>
      </w:r>
      <w:r w:rsidRPr="00C65F01">
        <w:t xml:space="preserve"> </w:t>
      </w:r>
      <w:r w:rsidRPr="00C65F01">
        <w:rPr>
          <w:b/>
        </w:rPr>
        <w:t>7</w:t>
      </w:r>
      <w:r w:rsidRPr="00C65F01">
        <w:t>, 11858-11866 (2019).</w:t>
      </w:r>
    </w:p>
    <w:p w14:paraId="616F1174" w14:textId="77777777" w:rsidR="00C65F01" w:rsidRPr="00C65F01" w:rsidRDefault="00C65F01" w:rsidP="00C65F01">
      <w:pPr>
        <w:pStyle w:val="EndNoteBibliography"/>
        <w:ind w:left="720" w:hanging="720"/>
      </w:pPr>
      <w:r w:rsidRPr="00C65F01">
        <w:t>33</w:t>
      </w:r>
      <w:r w:rsidRPr="00C65F01">
        <w:rPr>
          <w:rFonts w:hint="eastAsia"/>
        </w:rPr>
        <w:tab/>
        <w:t>Wang, H., Liu, Y., Yang, T. &amp; Zhang, S. Ultrahigh Energy</w:t>
      </w:r>
      <w:r w:rsidRPr="00C65F01">
        <w:rPr>
          <w:rFonts w:hint="eastAsia"/>
        </w:rPr>
        <w:t>‐</w:t>
      </w:r>
      <w:r w:rsidRPr="00C65F01">
        <w:rPr>
          <w:rFonts w:hint="eastAsia"/>
        </w:rPr>
        <w:t>Storage Density in Antiferroelectric Ceramics with Field</w:t>
      </w:r>
      <w:r w:rsidRPr="00C65F01">
        <w:rPr>
          <w:rFonts w:hint="eastAsia"/>
        </w:rPr>
        <w:t>‐</w:t>
      </w:r>
      <w:r w:rsidRPr="00C65F01">
        <w:rPr>
          <w:rFonts w:hint="eastAsia"/>
        </w:rPr>
        <w:t xml:space="preserve">Induced Multiphase Transitions. </w:t>
      </w:r>
      <w:r w:rsidRPr="00C65F01">
        <w:rPr>
          <w:rFonts w:hint="eastAsia"/>
          <w:i/>
        </w:rPr>
        <w:t>Adv Funct Mater</w:t>
      </w:r>
      <w:r w:rsidRPr="00C65F01">
        <w:rPr>
          <w:rFonts w:hint="eastAsia"/>
        </w:rPr>
        <w:t xml:space="preserve"> </w:t>
      </w:r>
      <w:r w:rsidRPr="00C65F01">
        <w:rPr>
          <w:rFonts w:hint="eastAsia"/>
          <w:b/>
        </w:rPr>
        <w:t>29</w:t>
      </w:r>
      <w:r w:rsidRPr="00C65F01">
        <w:rPr>
          <w:rFonts w:hint="eastAsia"/>
        </w:rPr>
        <w:t>, 1807321 (2019).</w:t>
      </w:r>
    </w:p>
    <w:p w14:paraId="17B6DA66" w14:textId="77777777" w:rsidR="00C65F01" w:rsidRPr="00C65F01" w:rsidRDefault="00C65F01" w:rsidP="00C65F01">
      <w:pPr>
        <w:pStyle w:val="EndNoteBibliography"/>
        <w:ind w:left="720" w:hanging="720"/>
      </w:pPr>
      <w:r w:rsidRPr="00C65F01">
        <w:rPr>
          <w:rFonts w:hint="eastAsia"/>
        </w:rPr>
        <w:t>34</w:t>
      </w:r>
      <w:r w:rsidRPr="00C65F01">
        <w:rPr>
          <w:rFonts w:hint="eastAsia"/>
        </w:rPr>
        <w:tab/>
        <w:t>Zhang, L.</w:t>
      </w:r>
      <w:r w:rsidRPr="00C65F01">
        <w:rPr>
          <w:rFonts w:hint="eastAsia"/>
          <w:i/>
        </w:rPr>
        <w:t xml:space="preserve"> et al.</w:t>
      </w:r>
      <w:r w:rsidRPr="00C65F01">
        <w:rPr>
          <w:rFonts w:hint="eastAsia"/>
        </w:rPr>
        <w:t xml:space="preserve"> Ultra</w:t>
      </w:r>
      <w:r w:rsidRPr="00C65F01">
        <w:rPr>
          <w:rFonts w:hint="eastAsia"/>
        </w:rPr>
        <w:t>‐</w:t>
      </w:r>
      <w:r w:rsidRPr="00C65F01">
        <w:rPr>
          <w:rFonts w:hint="eastAsia"/>
        </w:rPr>
        <w:t>Weak Polarization</w:t>
      </w:r>
      <w:r w:rsidRPr="00C65F01">
        <w:rPr>
          <w:rFonts w:hint="eastAsia"/>
        </w:rPr>
        <w:t>‐</w:t>
      </w:r>
      <w:r w:rsidRPr="00C65F01">
        <w:rPr>
          <w:rFonts w:hint="eastAsia"/>
        </w:rPr>
        <w:t>Strain Coupling Effect Boost</w:t>
      </w:r>
      <w:r w:rsidRPr="00C65F01">
        <w:t xml:space="preserve">s Capacitive Energy Storage. </w:t>
      </w:r>
      <w:r w:rsidRPr="00C65F01">
        <w:rPr>
          <w:i/>
        </w:rPr>
        <w:t>Advanced Materials</w:t>
      </w:r>
      <w:r w:rsidRPr="00C65F01">
        <w:t xml:space="preserve"> </w:t>
      </w:r>
      <w:r w:rsidRPr="00C65F01">
        <w:rPr>
          <w:b/>
        </w:rPr>
        <w:t>36</w:t>
      </w:r>
      <w:r w:rsidRPr="00C65F01">
        <w:t>, 2406219 (2024).</w:t>
      </w:r>
    </w:p>
    <w:p w14:paraId="75E73CD7" w14:textId="6F2482F3" w:rsidR="00073574" w:rsidRPr="00C01940" w:rsidRDefault="00E21966" w:rsidP="008C429D">
      <w:r>
        <w:fldChar w:fldCharType="end"/>
      </w:r>
    </w:p>
    <w:sectPr w:rsidR="00073574" w:rsidRPr="00C01940" w:rsidSect="00FE1DA1">
      <w:footerReference w:type="default" r:id="rId15"/>
      <w:pgSz w:w="11906" w:h="16838"/>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C461E9D" w14:textId="77777777" w:rsidR="00C82ED7" w:rsidRDefault="00C82ED7" w:rsidP="003B79EE">
      <w:pPr>
        <w:spacing w:line="240" w:lineRule="auto"/>
      </w:pPr>
      <w:r>
        <w:separator/>
      </w:r>
    </w:p>
  </w:endnote>
  <w:endnote w:type="continuationSeparator" w:id="0">
    <w:p w14:paraId="78543FF9" w14:textId="77777777" w:rsidR="00C82ED7" w:rsidRDefault="00C82ED7" w:rsidP="003B79E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F37BC5" w14:textId="4D7B6F89" w:rsidR="00775CBE" w:rsidRDefault="00775CBE">
    <w:pPr>
      <w:pStyle w:val="a7"/>
      <w:jc w:val="center"/>
    </w:pPr>
    <w:r>
      <w:rPr>
        <w:rFonts w:hint="eastAsia"/>
      </w:rPr>
      <w:t>S</w:t>
    </w:r>
    <w:sdt>
      <w:sdtPr>
        <w:id w:val="554357816"/>
        <w:docPartObj>
          <w:docPartGallery w:val="Page Numbers (Bottom of Page)"/>
          <w:docPartUnique/>
        </w:docPartObj>
      </w:sdtPr>
      <w:sdtEndPr/>
      <w:sdtContent>
        <w:r>
          <w:fldChar w:fldCharType="begin"/>
        </w:r>
        <w:r>
          <w:instrText>PAGE   \* MERGEFORMAT</w:instrText>
        </w:r>
        <w:r>
          <w:fldChar w:fldCharType="separate"/>
        </w:r>
        <w:r>
          <w:rPr>
            <w:lang w:val="zh-CN"/>
          </w:rPr>
          <w:t>2</w:t>
        </w:r>
        <w:r>
          <w:fldChar w:fldCharType="end"/>
        </w:r>
      </w:sdtContent>
    </w:sdt>
  </w:p>
  <w:p w14:paraId="14F376B4" w14:textId="77777777" w:rsidR="00775CBE" w:rsidRDefault="00775CBE">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88CD619" w14:textId="77777777" w:rsidR="00C82ED7" w:rsidRDefault="00C82ED7" w:rsidP="003B79EE">
      <w:pPr>
        <w:spacing w:line="240" w:lineRule="auto"/>
      </w:pPr>
      <w:r>
        <w:separator/>
      </w:r>
    </w:p>
  </w:footnote>
  <w:footnote w:type="continuationSeparator" w:id="0">
    <w:p w14:paraId="4DD5B5E2" w14:textId="77777777" w:rsidR="00C82ED7" w:rsidRDefault="00C82ED7" w:rsidP="003B79EE">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fvwwrfsqv9afne55d1vs0sossafrr50sed5&quot;&gt;Absolutely‘s EndNote Library&lt;record-ids&gt;&lt;item&gt;170&lt;/item&gt;&lt;item&gt;247&lt;/item&gt;&lt;item&gt;293&lt;/item&gt;&lt;item&gt;310&lt;/item&gt;&lt;item&gt;360&lt;/item&gt;&lt;item&gt;365&lt;/item&gt;&lt;item&gt;375&lt;/item&gt;&lt;item&gt;378&lt;/item&gt;&lt;item&gt;384&lt;/item&gt;&lt;item&gt;388&lt;/item&gt;&lt;item&gt;391&lt;/item&gt;&lt;item&gt;403&lt;/item&gt;&lt;item&gt;405&lt;/item&gt;&lt;item&gt;410&lt;/item&gt;&lt;item&gt;426&lt;/item&gt;&lt;item&gt;436&lt;/item&gt;&lt;item&gt;468&lt;/item&gt;&lt;item&gt;469&lt;/item&gt;&lt;item&gt;470&lt;/item&gt;&lt;item&gt;471&lt;/item&gt;&lt;item&gt;472&lt;/item&gt;&lt;item&gt;473&lt;/item&gt;&lt;item&gt;474&lt;/item&gt;&lt;item&gt;475&lt;/item&gt;&lt;item&gt;476&lt;/item&gt;&lt;item&gt;477&lt;/item&gt;&lt;item&gt;478&lt;/item&gt;&lt;item&gt;479&lt;/item&gt;&lt;item&gt;480&lt;/item&gt;&lt;item&gt;481&lt;/item&gt;&lt;item&gt;482&lt;/item&gt;&lt;item&gt;483&lt;/item&gt;&lt;item&gt;485&lt;/item&gt;&lt;item&gt;486&lt;/item&gt;&lt;/record-ids&gt;&lt;/item&gt;&lt;/Libraries&gt;"/>
  </w:docVars>
  <w:rsids>
    <w:rsidRoot w:val="002163C4"/>
    <w:rsid w:val="00035F64"/>
    <w:rsid w:val="00051107"/>
    <w:rsid w:val="00051AD0"/>
    <w:rsid w:val="00062A3F"/>
    <w:rsid w:val="00073574"/>
    <w:rsid w:val="00091F79"/>
    <w:rsid w:val="000A25A4"/>
    <w:rsid w:val="000A7736"/>
    <w:rsid w:val="000C1602"/>
    <w:rsid w:val="000C68E7"/>
    <w:rsid w:val="000E6A69"/>
    <w:rsid w:val="0013468E"/>
    <w:rsid w:val="00151543"/>
    <w:rsid w:val="00152E2F"/>
    <w:rsid w:val="00184EBF"/>
    <w:rsid w:val="001E2894"/>
    <w:rsid w:val="002056C0"/>
    <w:rsid w:val="002163C4"/>
    <w:rsid w:val="00226F25"/>
    <w:rsid w:val="00241B66"/>
    <w:rsid w:val="002477F3"/>
    <w:rsid w:val="00247B10"/>
    <w:rsid w:val="00252B25"/>
    <w:rsid w:val="00295B27"/>
    <w:rsid w:val="002B331B"/>
    <w:rsid w:val="002C3D80"/>
    <w:rsid w:val="002D1E91"/>
    <w:rsid w:val="003161E2"/>
    <w:rsid w:val="00354A32"/>
    <w:rsid w:val="003757B9"/>
    <w:rsid w:val="00376B53"/>
    <w:rsid w:val="003B5B39"/>
    <w:rsid w:val="003B79EE"/>
    <w:rsid w:val="003C3B1C"/>
    <w:rsid w:val="003D7887"/>
    <w:rsid w:val="003E52B7"/>
    <w:rsid w:val="003F4B76"/>
    <w:rsid w:val="00402350"/>
    <w:rsid w:val="00404745"/>
    <w:rsid w:val="0040606B"/>
    <w:rsid w:val="00421733"/>
    <w:rsid w:val="004A4D07"/>
    <w:rsid w:val="004D0255"/>
    <w:rsid w:val="00500EA7"/>
    <w:rsid w:val="00516AE8"/>
    <w:rsid w:val="00520865"/>
    <w:rsid w:val="00592DD0"/>
    <w:rsid w:val="005936B4"/>
    <w:rsid w:val="006147DA"/>
    <w:rsid w:val="00616791"/>
    <w:rsid w:val="0067076C"/>
    <w:rsid w:val="006A5277"/>
    <w:rsid w:val="006D0832"/>
    <w:rsid w:val="007040DA"/>
    <w:rsid w:val="00705D50"/>
    <w:rsid w:val="007315FF"/>
    <w:rsid w:val="007445EC"/>
    <w:rsid w:val="00751CAB"/>
    <w:rsid w:val="00761714"/>
    <w:rsid w:val="007753BA"/>
    <w:rsid w:val="00775CBE"/>
    <w:rsid w:val="00790E3E"/>
    <w:rsid w:val="007B3CB4"/>
    <w:rsid w:val="007D025F"/>
    <w:rsid w:val="008101D6"/>
    <w:rsid w:val="008156E5"/>
    <w:rsid w:val="00843DC7"/>
    <w:rsid w:val="008744AD"/>
    <w:rsid w:val="00895539"/>
    <w:rsid w:val="008C429D"/>
    <w:rsid w:val="00923860"/>
    <w:rsid w:val="009610CC"/>
    <w:rsid w:val="009D3892"/>
    <w:rsid w:val="009F3C4C"/>
    <w:rsid w:val="00A42D43"/>
    <w:rsid w:val="00A63FE9"/>
    <w:rsid w:val="00A70443"/>
    <w:rsid w:val="00A81278"/>
    <w:rsid w:val="00A92B51"/>
    <w:rsid w:val="00AA5409"/>
    <w:rsid w:val="00AE292A"/>
    <w:rsid w:val="00B01683"/>
    <w:rsid w:val="00B3661A"/>
    <w:rsid w:val="00B4151F"/>
    <w:rsid w:val="00B470BB"/>
    <w:rsid w:val="00B53A17"/>
    <w:rsid w:val="00B80C60"/>
    <w:rsid w:val="00BE5515"/>
    <w:rsid w:val="00BE76AD"/>
    <w:rsid w:val="00BF661E"/>
    <w:rsid w:val="00C01940"/>
    <w:rsid w:val="00C046AE"/>
    <w:rsid w:val="00C5339C"/>
    <w:rsid w:val="00C65F01"/>
    <w:rsid w:val="00C75916"/>
    <w:rsid w:val="00C82ED7"/>
    <w:rsid w:val="00CA7DA0"/>
    <w:rsid w:val="00CC6F68"/>
    <w:rsid w:val="00CD1DA9"/>
    <w:rsid w:val="00CE2EC7"/>
    <w:rsid w:val="00CE7DA2"/>
    <w:rsid w:val="00CF48D4"/>
    <w:rsid w:val="00D0000C"/>
    <w:rsid w:val="00D053B6"/>
    <w:rsid w:val="00D2177B"/>
    <w:rsid w:val="00D2340F"/>
    <w:rsid w:val="00D24DAE"/>
    <w:rsid w:val="00D63E2C"/>
    <w:rsid w:val="00D853DD"/>
    <w:rsid w:val="00D866EE"/>
    <w:rsid w:val="00DA73F9"/>
    <w:rsid w:val="00DB59DF"/>
    <w:rsid w:val="00DC4558"/>
    <w:rsid w:val="00DD44AB"/>
    <w:rsid w:val="00E2037E"/>
    <w:rsid w:val="00E21966"/>
    <w:rsid w:val="00E53BE0"/>
    <w:rsid w:val="00E7444F"/>
    <w:rsid w:val="00E83216"/>
    <w:rsid w:val="00EB2557"/>
    <w:rsid w:val="00EF1F8A"/>
    <w:rsid w:val="00F02D17"/>
    <w:rsid w:val="00F20871"/>
    <w:rsid w:val="00F63B9A"/>
    <w:rsid w:val="00FC462E"/>
    <w:rsid w:val="00FD05AA"/>
    <w:rsid w:val="00FD2323"/>
    <w:rsid w:val="00FE1DA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4668B947"/>
  <w14:defaultImageDpi w14:val="32767"/>
  <w15:chartTrackingRefBased/>
  <w15:docId w15:val="{B8AE6841-095A-4061-8B1F-66A7B172D3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kern w:val="2"/>
        <w:sz w:val="24"/>
        <w:szCs w:val="22"/>
        <w:lang w:val="en-US" w:eastAsia="zh-CN" w:bidi="ar-SA"/>
      </w:rPr>
    </w:rPrDefault>
    <w:pPrDefault>
      <w:pPr>
        <w:spacing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公式"/>
    <w:basedOn w:val="a"/>
    <w:link w:val="a4"/>
    <w:qFormat/>
    <w:rsid w:val="008156E5"/>
    <w:pPr>
      <w:widowControl w:val="0"/>
      <w:adjustRightInd w:val="0"/>
      <w:snapToGrid w:val="0"/>
      <w:spacing w:beforeLines="50" w:before="50" w:afterLines="50" w:after="50" w:line="240" w:lineRule="auto"/>
      <w:jc w:val="right"/>
    </w:pPr>
  </w:style>
  <w:style w:type="character" w:customStyle="1" w:styleId="a4">
    <w:name w:val="公式 字符"/>
    <w:basedOn w:val="a0"/>
    <w:link w:val="a3"/>
    <w:rsid w:val="008156E5"/>
  </w:style>
  <w:style w:type="paragraph" w:styleId="a5">
    <w:name w:val="header"/>
    <w:basedOn w:val="a"/>
    <w:link w:val="a6"/>
    <w:uiPriority w:val="99"/>
    <w:unhideWhenUsed/>
    <w:rsid w:val="003B79EE"/>
    <w:pPr>
      <w:tabs>
        <w:tab w:val="center" w:pos="4153"/>
        <w:tab w:val="right" w:pos="8306"/>
      </w:tabs>
      <w:snapToGrid w:val="0"/>
      <w:spacing w:line="240" w:lineRule="auto"/>
      <w:jc w:val="center"/>
    </w:pPr>
    <w:rPr>
      <w:sz w:val="18"/>
      <w:szCs w:val="18"/>
    </w:rPr>
  </w:style>
  <w:style w:type="character" w:customStyle="1" w:styleId="a6">
    <w:name w:val="页眉 字符"/>
    <w:basedOn w:val="a0"/>
    <w:link w:val="a5"/>
    <w:uiPriority w:val="99"/>
    <w:rsid w:val="003B79EE"/>
    <w:rPr>
      <w:sz w:val="18"/>
      <w:szCs w:val="18"/>
    </w:rPr>
  </w:style>
  <w:style w:type="paragraph" w:styleId="a7">
    <w:name w:val="footer"/>
    <w:basedOn w:val="a"/>
    <w:link w:val="a8"/>
    <w:uiPriority w:val="99"/>
    <w:unhideWhenUsed/>
    <w:rsid w:val="003B79EE"/>
    <w:pPr>
      <w:tabs>
        <w:tab w:val="center" w:pos="4153"/>
        <w:tab w:val="right" w:pos="8306"/>
      </w:tabs>
      <w:snapToGrid w:val="0"/>
      <w:spacing w:line="240" w:lineRule="auto"/>
      <w:jc w:val="left"/>
    </w:pPr>
    <w:rPr>
      <w:sz w:val="18"/>
      <w:szCs w:val="18"/>
    </w:rPr>
  </w:style>
  <w:style w:type="character" w:customStyle="1" w:styleId="a8">
    <w:name w:val="页脚 字符"/>
    <w:basedOn w:val="a0"/>
    <w:link w:val="a7"/>
    <w:uiPriority w:val="99"/>
    <w:rsid w:val="003B79EE"/>
    <w:rPr>
      <w:sz w:val="18"/>
      <w:szCs w:val="18"/>
    </w:rPr>
  </w:style>
  <w:style w:type="table" w:styleId="a9">
    <w:name w:val="Table Grid"/>
    <w:basedOn w:val="a1"/>
    <w:uiPriority w:val="39"/>
    <w:rsid w:val="0007357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E21966"/>
    <w:pPr>
      <w:jc w:val="center"/>
    </w:pPr>
    <w:rPr>
      <w:noProof/>
    </w:rPr>
  </w:style>
  <w:style w:type="character" w:customStyle="1" w:styleId="EndNoteBibliographyTitle0">
    <w:name w:val="EndNote Bibliography Title 字符"/>
    <w:basedOn w:val="a0"/>
    <w:link w:val="EndNoteBibliographyTitle"/>
    <w:rsid w:val="00E21966"/>
    <w:rPr>
      <w:noProof/>
    </w:rPr>
  </w:style>
  <w:style w:type="paragraph" w:customStyle="1" w:styleId="EndNoteBibliography">
    <w:name w:val="EndNote Bibliography"/>
    <w:basedOn w:val="a"/>
    <w:link w:val="EndNoteBibliography0"/>
    <w:rsid w:val="00E21966"/>
    <w:pPr>
      <w:spacing w:line="240" w:lineRule="auto"/>
    </w:pPr>
    <w:rPr>
      <w:noProof/>
    </w:rPr>
  </w:style>
  <w:style w:type="character" w:customStyle="1" w:styleId="EndNoteBibliography0">
    <w:name w:val="EndNote Bibliography 字符"/>
    <w:basedOn w:val="a0"/>
    <w:link w:val="EndNoteBibliography"/>
    <w:rsid w:val="00E21966"/>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Relationship Id="rId13" Type="http://schemas.openxmlformats.org/officeDocument/2006/relationships/image" Target="media/image8.jpg"/><Relationship Id="rId3" Type="http://schemas.openxmlformats.org/officeDocument/2006/relationships/webSettings" Target="webSettings.xml"/><Relationship Id="rId7" Type="http://schemas.openxmlformats.org/officeDocument/2006/relationships/image" Target="media/image2.tif"/><Relationship Id="rId12" Type="http://schemas.openxmlformats.org/officeDocument/2006/relationships/image" Target="media/image7.jpeg"/><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1.tif"/><Relationship Id="rId11" Type="http://schemas.openxmlformats.org/officeDocument/2006/relationships/image" Target="media/image6.jpg"/><Relationship Id="rId5" Type="http://schemas.openxmlformats.org/officeDocument/2006/relationships/endnotes" Target="endnotes.xml"/><Relationship Id="rId15" Type="http://schemas.openxmlformats.org/officeDocument/2006/relationships/footer" Target="footer1.xml"/><Relationship Id="rId10" Type="http://schemas.openxmlformats.org/officeDocument/2006/relationships/image" Target="media/image5.tif"/><Relationship Id="rId4" Type="http://schemas.openxmlformats.org/officeDocument/2006/relationships/footnotes" Target="footnotes.xml"/><Relationship Id="rId9" Type="http://schemas.openxmlformats.org/officeDocument/2006/relationships/image" Target="media/image4.tif"/><Relationship Id="rId14" Type="http://schemas.openxmlformats.org/officeDocument/2006/relationships/image" Target="media/image9.jp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7</Pages>
  <Words>1798</Words>
  <Characters>11089</Characters>
  <Application>Microsoft Office Word</Application>
  <DocSecurity>0</DocSecurity>
  <Lines>92</Lines>
  <Paragraphs>25</Paragraphs>
  <ScaleCrop>false</ScaleCrop>
  <Company/>
  <LinksUpToDate>false</LinksUpToDate>
  <CharactersWithSpaces>128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星 赵</dc:creator>
  <cp:keywords/>
  <dc:description/>
  <cp:lastModifiedBy>星 赵</cp:lastModifiedBy>
  <cp:revision>4</cp:revision>
  <dcterms:created xsi:type="dcterms:W3CDTF">2026-06-27T06:41:00Z</dcterms:created>
  <dcterms:modified xsi:type="dcterms:W3CDTF">2026-07-04T1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01f599f-36f8-4784-8b03-9f5d44916cc8</vt:lpwstr>
  </property>
</Properties>
</file>